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9C9000E" w14:textId="77777777" w:rsidR="00EA710F" w:rsidRPr="00727AE8" w:rsidRDefault="00EA710F" w:rsidP="006403BD"/>
    <w:p w14:paraId="73B74D5E" w14:textId="164DC298" w:rsidR="006A56B3" w:rsidRPr="001C4EA4" w:rsidRDefault="009450AB" w:rsidP="001C4EA4">
      <w:pPr>
        <w:pStyle w:val="Sinespaciado"/>
        <w:spacing w:line="276" w:lineRule="auto"/>
        <w:jc w:val="center"/>
        <w:rPr>
          <w:rFonts w:asciiTheme="majorHAnsi" w:hAnsiTheme="majorHAnsi" w:cs="Open Sans"/>
          <w:sz w:val="48"/>
          <w:szCs w:val="28"/>
        </w:rPr>
      </w:pPr>
      <w:r w:rsidRPr="001C4EA4">
        <w:rPr>
          <w:rFonts w:asciiTheme="majorHAnsi" w:hAnsiTheme="majorHAnsi" w:cs="Open Sans"/>
          <w:noProof/>
          <w:sz w:val="48"/>
          <w:szCs w:val="28"/>
          <w:lang w:eastAsia="es-ES"/>
        </w:rPr>
        <w:drawing>
          <wp:inline distT="0" distB="0" distL="0" distR="0" wp14:anchorId="402EFF8F" wp14:editId="660EEF95">
            <wp:extent cx="3815723" cy="1038225"/>
            <wp:effectExtent l="0" t="0" r="0" b="0"/>
            <wp:docPr id="51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6" name="Picture 1"/>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843319" cy="1045734"/>
                    </a:xfrm>
                    <a:prstGeom prst="rect">
                      <a:avLst/>
                    </a:prstGeom>
                    <a:noFill/>
                    <a:ln>
                      <a:noFill/>
                    </a:ln>
                  </pic:spPr>
                </pic:pic>
              </a:graphicData>
            </a:graphic>
          </wp:inline>
        </w:drawing>
      </w:r>
    </w:p>
    <w:p w14:paraId="0DC95093" w14:textId="7E55C0FC" w:rsidR="0016080C" w:rsidRPr="00821D63" w:rsidRDefault="00821D63" w:rsidP="00821D63">
      <w:pPr>
        <w:pStyle w:val="Sinespaciado"/>
        <w:spacing w:line="276" w:lineRule="auto"/>
        <w:jc w:val="center"/>
        <w:rPr>
          <w:rFonts w:asciiTheme="majorHAnsi" w:hAnsiTheme="majorHAnsi" w:cs="Open Sans"/>
          <w:sz w:val="48"/>
          <w:szCs w:val="28"/>
        </w:rPr>
      </w:pPr>
      <w:r w:rsidRPr="00821D63">
        <w:rPr>
          <w:rFonts w:asciiTheme="majorHAnsi" w:hAnsiTheme="majorHAnsi" w:cs="Open Sans"/>
          <w:sz w:val="48"/>
          <w:szCs w:val="28"/>
        </w:rPr>
        <w:t>Universidad Internacional de La Rioja</w:t>
      </w:r>
    </w:p>
    <w:p w14:paraId="3AD99163" w14:textId="26BEDE16" w:rsidR="00821D63" w:rsidRPr="00821D63" w:rsidRDefault="006F243D" w:rsidP="00821D63">
      <w:pPr>
        <w:pStyle w:val="Sinespaciado"/>
        <w:spacing w:line="276" w:lineRule="auto"/>
        <w:jc w:val="center"/>
        <w:rPr>
          <w:rFonts w:asciiTheme="majorHAnsi" w:hAnsiTheme="majorHAnsi" w:cs="Open Sans"/>
          <w:sz w:val="40"/>
          <w:szCs w:val="28"/>
        </w:rPr>
      </w:pPr>
      <w:r>
        <w:rPr>
          <w:rFonts w:asciiTheme="majorHAnsi" w:hAnsiTheme="majorHAnsi" w:cs="Open Sans"/>
          <w:sz w:val="40"/>
          <w:szCs w:val="28"/>
        </w:rPr>
        <w:t xml:space="preserve">Escuela Superior de Ingeniería y Tecnología </w:t>
      </w:r>
    </w:p>
    <w:p w14:paraId="62ED148A" w14:textId="32640DEB" w:rsidR="00821D63" w:rsidRDefault="00821D63" w:rsidP="00821D63">
      <w:pPr>
        <w:pStyle w:val="Sinespaciado"/>
        <w:spacing w:line="276" w:lineRule="auto"/>
        <w:jc w:val="center"/>
        <w:rPr>
          <w:rFonts w:asciiTheme="minorHAnsi" w:hAnsiTheme="minorHAnsi" w:cs="Tahoma"/>
          <w:sz w:val="40"/>
          <w:szCs w:val="28"/>
        </w:rPr>
      </w:pPr>
    </w:p>
    <w:p w14:paraId="4376B2C2" w14:textId="1FAD4F31" w:rsidR="00FC4A7B" w:rsidRDefault="00FC4A7B" w:rsidP="00821D63">
      <w:pPr>
        <w:pStyle w:val="Sinespaciado"/>
        <w:spacing w:line="276" w:lineRule="auto"/>
        <w:jc w:val="center"/>
        <w:rPr>
          <w:rFonts w:asciiTheme="minorHAnsi" w:hAnsiTheme="minorHAnsi" w:cs="Tahoma"/>
          <w:sz w:val="40"/>
          <w:szCs w:val="28"/>
        </w:rPr>
      </w:pPr>
    </w:p>
    <w:p w14:paraId="56C3CC49" w14:textId="30810348" w:rsidR="00FC4A7B" w:rsidRDefault="00FC4A7B" w:rsidP="00821D63">
      <w:pPr>
        <w:pStyle w:val="Sinespaciado"/>
        <w:spacing w:line="276" w:lineRule="auto"/>
        <w:jc w:val="center"/>
        <w:rPr>
          <w:rFonts w:asciiTheme="minorHAnsi" w:hAnsiTheme="minorHAnsi" w:cs="Tahoma"/>
          <w:sz w:val="40"/>
          <w:szCs w:val="28"/>
        </w:rPr>
      </w:pPr>
    </w:p>
    <w:p w14:paraId="6067B72C" w14:textId="77777777" w:rsidR="00FC4A7B" w:rsidRDefault="00FC4A7B" w:rsidP="00821D63">
      <w:pPr>
        <w:pStyle w:val="Sinespaciado"/>
        <w:spacing w:line="276" w:lineRule="auto"/>
        <w:jc w:val="center"/>
        <w:rPr>
          <w:rFonts w:asciiTheme="minorHAnsi" w:hAnsiTheme="minorHAnsi" w:cs="Tahoma"/>
          <w:sz w:val="40"/>
          <w:szCs w:val="28"/>
        </w:rPr>
      </w:pPr>
    </w:p>
    <w:p w14:paraId="7339873A" w14:textId="14509DC7" w:rsidR="00821D63" w:rsidRPr="00FC4A7B" w:rsidRDefault="005A3304" w:rsidP="00821D63">
      <w:pPr>
        <w:pStyle w:val="Sinespaciado"/>
        <w:spacing w:line="276" w:lineRule="auto"/>
        <w:jc w:val="center"/>
        <w:rPr>
          <w:rFonts w:asciiTheme="majorHAnsi" w:hAnsiTheme="majorHAnsi" w:cs="Tahoma"/>
          <w:sz w:val="48"/>
          <w:szCs w:val="28"/>
        </w:rPr>
      </w:pPr>
      <w:r>
        <w:rPr>
          <w:rFonts w:asciiTheme="majorHAnsi" w:hAnsiTheme="majorHAnsi" w:cs="Tahoma"/>
          <w:sz w:val="36"/>
          <w:szCs w:val="28"/>
        </w:rPr>
        <w:t xml:space="preserve">Adaptación al </w:t>
      </w:r>
      <w:r w:rsidR="00FF6DF6">
        <w:rPr>
          <w:rFonts w:asciiTheme="majorHAnsi" w:hAnsiTheme="majorHAnsi" w:cs="Tahoma"/>
          <w:sz w:val="36"/>
          <w:szCs w:val="28"/>
        </w:rPr>
        <w:t>Grado en Ingeniería Informática</w:t>
      </w:r>
    </w:p>
    <w:p w14:paraId="7E4DEE80" w14:textId="30F8EAEB" w:rsidR="00821D63" w:rsidRPr="00CA0785" w:rsidRDefault="005A3304" w:rsidP="00821D63">
      <w:pPr>
        <w:pStyle w:val="Sinespaciado"/>
        <w:spacing w:line="276" w:lineRule="auto"/>
        <w:jc w:val="center"/>
        <w:rPr>
          <w:rFonts w:asciiTheme="minorHAnsi" w:hAnsiTheme="minorHAnsi" w:cs="Tahoma"/>
          <w:sz w:val="52"/>
          <w:szCs w:val="28"/>
        </w:rPr>
      </w:pPr>
      <w:r>
        <w:rPr>
          <w:rFonts w:asciiTheme="minorHAnsi" w:hAnsiTheme="minorHAnsi" w:cs="Tahoma"/>
          <w:color w:val="0098CD"/>
          <w:sz w:val="52"/>
          <w:szCs w:val="28"/>
        </w:rPr>
        <w:t>Sistema de Información Contable de la Seguridad Social. Del monolítico a los microservicios</w:t>
      </w:r>
    </w:p>
    <w:p w14:paraId="4F7BA5B3" w14:textId="77777777" w:rsidR="00CA0785" w:rsidRDefault="00CA0785" w:rsidP="006403BD">
      <w:pPr>
        <w:rPr>
          <w:lang w:eastAsia="en-US"/>
        </w:rPr>
      </w:pPr>
    </w:p>
    <w:tbl>
      <w:tblPr>
        <w:tblStyle w:val="Tablaconcuadrcula"/>
        <w:tblpPr w:leftFromText="141" w:rightFromText="141" w:vertAnchor="page" w:horzAnchor="margin" w:tblpX="547" w:tblpY="12196"/>
        <w:tblW w:w="0" w:type="auto"/>
        <w:tblBorders>
          <w:top w:val="single" w:sz="4" w:space="0" w:color="E7E6E6" w:themeColor="background2"/>
          <w:left w:val="single" w:sz="4" w:space="0" w:color="E7E6E6" w:themeColor="background2"/>
          <w:bottom w:val="single" w:sz="4" w:space="0" w:color="E7E6E6" w:themeColor="background2"/>
          <w:right w:val="single" w:sz="4" w:space="0" w:color="E7E6E6" w:themeColor="background2"/>
          <w:insideH w:val="single" w:sz="4" w:space="0" w:color="E7E6E6" w:themeColor="background2"/>
          <w:insideV w:val="single" w:sz="4" w:space="0" w:color="E7E6E6" w:themeColor="background2"/>
        </w:tblBorders>
        <w:tblLook w:val="04A0" w:firstRow="1" w:lastRow="0" w:firstColumn="1" w:lastColumn="0" w:noHBand="0" w:noVBand="1"/>
      </w:tblPr>
      <w:tblGrid>
        <w:gridCol w:w="3299"/>
        <w:gridCol w:w="5988"/>
      </w:tblGrid>
      <w:tr w:rsidR="001C4EA4" w:rsidRPr="00CA0785" w14:paraId="4878D15C" w14:textId="77777777" w:rsidTr="003658CE">
        <w:tc>
          <w:tcPr>
            <w:tcW w:w="3964" w:type="dxa"/>
            <w:vAlign w:val="center"/>
          </w:tcPr>
          <w:p w14:paraId="03508D4B" w14:textId="77777777" w:rsidR="001C4EA4" w:rsidRPr="00EF3680" w:rsidRDefault="001C4EA4" w:rsidP="000757FF">
            <w:pPr>
              <w:pStyle w:val="Sinespaciado"/>
              <w:spacing w:line="276" w:lineRule="auto"/>
              <w:rPr>
                <w:rFonts w:asciiTheme="majorHAnsi" w:hAnsiTheme="majorHAnsi" w:cs="Tahoma"/>
                <w:sz w:val="24"/>
                <w:szCs w:val="28"/>
              </w:rPr>
            </w:pPr>
            <w:r w:rsidRPr="00EF3680">
              <w:rPr>
                <w:rFonts w:asciiTheme="majorHAnsi" w:hAnsiTheme="majorHAnsi" w:cs="Tahoma"/>
                <w:sz w:val="24"/>
                <w:szCs w:val="28"/>
              </w:rPr>
              <w:t>Trabajo fin de estudio presentado por:</w:t>
            </w:r>
          </w:p>
        </w:tc>
        <w:tc>
          <w:tcPr>
            <w:tcW w:w="4549" w:type="dxa"/>
            <w:vAlign w:val="center"/>
          </w:tcPr>
          <w:p w14:paraId="44493B68" w14:textId="1951BF0C" w:rsidR="001C4EA4" w:rsidRPr="00EF3680" w:rsidRDefault="005A3304" w:rsidP="000757FF">
            <w:pPr>
              <w:pStyle w:val="Sinespaciado"/>
              <w:spacing w:line="276" w:lineRule="auto"/>
              <w:rPr>
                <w:rFonts w:asciiTheme="majorHAnsi" w:hAnsiTheme="majorHAnsi" w:cs="Tahoma"/>
                <w:sz w:val="24"/>
                <w:szCs w:val="28"/>
              </w:rPr>
            </w:pPr>
            <w:r>
              <w:rPr>
                <w:rFonts w:asciiTheme="majorHAnsi" w:hAnsiTheme="majorHAnsi" w:cs="Tahoma"/>
                <w:sz w:val="24"/>
                <w:szCs w:val="28"/>
              </w:rPr>
              <w:t>Alfredo Soto Gómez</w:t>
            </w:r>
          </w:p>
        </w:tc>
      </w:tr>
      <w:tr w:rsidR="001C4EA4" w:rsidRPr="00CA0785" w14:paraId="16305541" w14:textId="77777777" w:rsidTr="003658CE">
        <w:tc>
          <w:tcPr>
            <w:tcW w:w="3964" w:type="dxa"/>
            <w:vAlign w:val="center"/>
          </w:tcPr>
          <w:p w14:paraId="5E049953" w14:textId="46C4AC43" w:rsidR="001C4EA4" w:rsidRPr="00EF3680" w:rsidRDefault="003658CE" w:rsidP="000757FF">
            <w:pPr>
              <w:pStyle w:val="Sinespaciado"/>
              <w:spacing w:line="276" w:lineRule="auto"/>
              <w:rPr>
                <w:rFonts w:asciiTheme="majorHAnsi" w:hAnsiTheme="majorHAnsi" w:cs="Tahoma"/>
                <w:sz w:val="24"/>
                <w:szCs w:val="28"/>
              </w:rPr>
            </w:pPr>
            <w:r>
              <w:rPr>
                <w:rFonts w:asciiTheme="majorHAnsi" w:hAnsiTheme="majorHAnsi" w:cs="Tahoma"/>
                <w:sz w:val="24"/>
                <w:szCs w:val="28"/>
              </w:rPr>
              <w:t>Línea de investigación</w:t>
            </w:r>
            <w:r w:rsidR="001C4EA4" w:rsidRPr="00EF3680">
              <w:rPr>
                <w:rFonts w:asciiTheme="majorHAnsi" w:hAnsiTheme="majorHAnsi" w:cs="Tahoma"/>
                <w:sz w:val="24"/>
                <w:szCs w:val="28"/>
              </w:rPr>
              <w:t>:</w:t>
            </w:r>
          </w:p>
        </w:tc>
        <w:tc>
          <w:tcPr>
            <w:tcW w:w="4549" w:type="dxa"/>
            <w:vAlign w:val="center"/>
          </w:tcPr>
          <w:p w14:paraId="717AFC5C" w14:textId="2BE20EAA" w:rsidR="001C4EA4" w:rsidRPr="00EF3680" w:rsidRDefault="005A3304" w:rsidP="000757FF">
            <w:pPr>
              <w:pStyle w:val="Sinespaciado"/>
              <w:spacing w:line="276" w:lineRule="auto"/>
              <w:rPr>
                <w:rFonts w:asciiTheme="majorHAnsi" w:hAnsiTheme="majorHAnsi" w:cs="Tahoma"/>
                <w:sz w:val="24"/>
                <w:szCs w:val="28"/>
              </w:rPr>
            </w:pPr>
            <w:r w:rsidRPr="005A3304">
              <w:rPr>
                <w:rFonts w:asciiTheme="majorHAnsi" w:hAnsiTheme="majorHAnsi" w:cs="Tahoma"/>
                <w:sz w:val="24"/>
                <w:szCs w:val="28"/>
              </w:rPr>
              <w:t>https://github.com/kokart/2021_TFGUNIR_mono_to_micro</w:t>
            </w:r>
          </w:p>
        </w:tc>
      </w:tr>
      <w:tr w:rsidR="001C4EA4" w:rsidRPr="00CA0785" w14:paraId="41A229E9" w14:textId="77777777" w:rsidTr="003658CE">
        <w:tc>
          <w:tcPr>
            <w:tcW w:w="3964" w:type="dxa"/>
            <w:vAlign w:val="center"/>
          </w:tcPr>
          <w:p w14:paraId="19B201E3" w14:textId="77777777" w:rsidR="001C4EA4" w:rsidRPr="00EF3680" w:rsidRDefault="001C4EA4" w:rsidP="000757FF">
            <w:pPr>
              <w:pStyle w:val="Sinespaciado"/>
              <w:spacing w:line="276" w:lineRule="auto"/>
              <w:rPr>
                <w:rFonts w:asciiTheme="majorHAnsi" w:hAnsiTheme="majorHAnsi" w:cs="Tahoma"/>
                <w:sz w:val="24"/>
                <w:szCs w:val="28"/>
              </w:rPr>
            </w:pPr>
            <w:r w:rsidRPr="00EF3680">
              <w:rPr>
                <w:rFonts w:asciiTheme="majorHAnsi" w:hAnsiTheme="majorHAnsi" w:cs="Tahoma"/>
                <w:sz w:val="24"/>
                <w:szCs w:val="28"/>
              </w:rPr>
              <w:t>Director/a:</w:t>
            </w:r>
          </w:p>
        </w:tc>
        <w:tc>
          <w:tcPr>
            <w:tcW w:w="4549" w:type="dxa"/>
            <w:vAlign w:val="center"/>
          </w:tcPr>
          <w:p w14:paraId="5CFF1A55" w14:textId="10375FF0" w:rsidR="001C4EA4" w:rsidRPr="00EF3680" w:rsidRDefault="005A3304" w:rsidP="000757FF">
            <w:pPr>
              <w:pStyle w:val="Sinespaciado"/>
              <w:spacing w:line="276" w:lineRule="auto"/>
              <w:rPr>
                <w:rFonts w:asciiTheme="majorHAnsi" w:hAnsiTheme="majorHAnsi" w:cs="Tahoma"/>
                <w:sz w:val="24"/>
                <w:szCs w:val="28"/>
              </w:rPr>
            </w:pPr>
            <w:r>
              <w:rPr>
                <w:rFonts w:asciiTheme="majorHAnsi" w:hAnsiTheme="majorHAnsi" w:cs="Tahoma"/>
                <w:sz w:val="24"/>
                <w:szCs w:val="28"/>
              </w:rPr>
              <w:t>Francisco José Soltero</w:t>
            </w:r>
          </w:p>
        </w:tc>
      </w:tr>
      <w:tr w:rsidR="001C4EA4" w:rsidRPr="00CA0785" w14:paraId="4E825087" w14:textId="77777777" w:rsidTr="003658CE">
        <w:tc>
          <w:tcPr>
            <w:tcW w:w="3964" w:type="dxa"/>
            <w:vAlign w:val="center"/>
          </w:tcPr>
          <w:p w14:paraId="12742576" w14:textId="77777777" w:rsidR="001C4EA4" w:rsidRPr="00EF3680" w:rsidRDefault="001C4EA4" w:rsidP="000757FF">
            <w:pPr>
              <w:pStyle w:val="Sinespaciado"/>
              <w:spacing w:line="276" w:lineRule="auto"/>
              <w:rPr>
                <w:rFonts w:asciiTheme="majorHAnsi" w:hAnsiTheme="majorHAnsi" w:cs="Tahoma"/>
                <w:sz w:val="24"/>
                <w:szCs w:val="28"/>
              </w:rPr>
            </w:pPr>
            <w:r w:rsidRPr="00EF3680">
              <w:rPr>
                <w:rFonts w:asciiTheme="majorHAnsi" w:hAnsiTheme="majorHAnsi" w:cs="Tahoma"/>
                <w:sz w:val="24"/>
                <w:szCs w:val="28"/>
              </w:rPr>
              <w:t>Fecha:</w:t>
            </w:r>
          </w:p>
        </w:tc>
        <w:tc>
          <w:tcPr>
            <w:tcW w:w="4549" w:type="dxa"/>
            <w:vAlign w:val="center"/>
          </w:tcPr>
          <w:p w14:paraId="0CCDCEC7" w14:textId="105E2EDD" w:rsidR="001C4EA4" w:rsidRPr="00EF3680" w:rsidRDefault="001046B0" w:rsidP="000757FF">
            <w:pPr>
              <w:pStyle w:val="Sinespaciado"/>
              <w:spacing w:line="276" w:lineRule="auto"/>
              <w:rPr>
                <w:rFonts w:asciiTheme="majorHAnsi" w:hAnsiTheme="majorHAnsi" w:cs="Tahoma"/>
                <w:sz w:val="24"/>
                <w:szCs w:val="28"/>
              </w:rPr>
            </w:pPr>
            <w:r>
              <w:rPr>
                <w:rFonts w:asciiTheme="majorHAnsi" w:hAnsiTheme="majorHAnsi" w:cs="Tahoma"/>
                <w:sz w:val="24"/>
                <w:szCs w:val="28"/>
              </w:rPr>
              <w:t>2</w:t>
            </w:r>
            <w:r w:rsidR="009510F4">
              <w:rPr>
                <w:rFonts w:asciiTheme="majorHAnsi" w:hAnsiTheme="majorHAnsi" w:cs="Tahoma"/>
                <w:sz w:val="24"/>
                <w:szCs w:val="28"/>
              </w:rPr>
              <w:t>9</w:t>
            </w:r>
            <w:r w:rsidR="005A3304">
              <w:rPr>
                <w:rFonts w:asciiTheme="majorHAnsi" w:hAnsiTheme="majorHAnsi" w:cs="Tahoma"/>
                <w:sz w:val="24"/>
                <w:szCs w:val="28"/>
              </w:rPr>
              <w:t>/0</w:t>
            </w:r>
            <w:r w:rsidR="009510F4">
              <w:rPr>
                <w:rFonts w:asciiTheme="majorHAnsi" w:hAnsiTheme="majorHAnsi" w:cs="Tahoma"/>
                <w:sz w:val="24"/>
                <w:szCs w:val="28"/>
              </w:rPr>
              <w:t>4</w:t>
            </w:r>
            <w:r w:rsidR="005A3304">
              <w:rPr>
                <w:rFonts w:asciiTheme="majorHAnsi" w:hAnsiTheme="majorHAnsi" w:cs="Tahoma"/>
                <w:sz w:val="24"/>
                <w:szCs w:val="28"/>
              </w:rPr>
              <w:t>/2021</w:t>
            </w:r>
          </w:p>
        </w:tc>
      </w:tr>
    </w:tbl>
    <w:p w14:paraId="5A1FFC3E" w14:textId="7FC13AA7" w:rsidR="008544B8" w:rsidRDefault="008544B8" w:rsidP="006403BD">
      <w:pPr>
        <w:pStyle w:val="Ttulondices"/>
      </w:pPr>
      <w:r w:rsidRPr="00034DA4">
        <w:rPr>
          <w:szCs w:val="22"/>
        </w:rPr>
        <w:br w:type="page"/>
      </w:r>
      <w:r w:rsidR="00D92F3B">
        <w:lastRenderedPageBreak/>
        <w:t xml:space="preserve">Resumen </w:t>
      </w:r>
    </w:p>
    <w:p w14:paraId="181CC259" w14:textId="5122142D" w:rsidR="008544B8" w:rsidRDefault="00003C08" w:rsidP="006403BD">
      <w:pPr>
        <w:rPr>
          <w:lang w:eastAsia="en-US"/>
        </w:rPr>
      </w:pPr>
      <w:r>
        <w:rPr>
          <w:lang w:eastAsia="en-US"/>
        </w:rPr>
        <w:t>En este trabajo se realiza una propuesta para la migración de una serie de aplicaciones monolíticas hechas en Java, las cuales utilizan</w:t>
      </w:r>
      <w:r w:rsidR="001725C2">
        <w:rPr>
          <w:lang w:eastAsia="en-US"/>
        </w:rPr>
        <w:t xml:space="preserve"> en su día a día</w:t>
      </w:r>
      <w:r>
        <w:rPr>
          <w:lang w:eastAsia="en-US"/>
        </w:rPr>
        <w:t xml:space="preserve"> los funcionarios del Sistema de Información Contable de la Seguridad Social, a una arquitectura de microservicios.</w:t>
      </w:r>
    </w:p>
    <w:p w14:paraId="75A39096" w14:textId="29F2D926" w:rsidR="00003C08" w:rsidRDefault="00003C08" w:rsidP="006403BD">
      <w:pPr>
        <w:rPr>
          <w:lang w:eastAsia="en-US"/>
        </w:rPr>
      </w:pPr>
      <w:r>
        <w:rPr>
          <w:lang w:eastAsia="en-US"/>
        </w:rPr>
        <w:t xml:space="preserve">Se ha </w:t>
      </w:r>
      <w:r w:rsidR="001E754D">
        <w:rPr>
          <w:lang w:eastAsia="en-US"/>
        </w:rPr>
        <w:t>GitHub</w:t>
      </w:r>
      <w:r>
        <w:rPr>
          <w:lang w:eastAsia="en-US"/>
        </w:rPr>
        <w:t xml:space="preserve"> como repositorio centralizado para el control de las versiones del código fuente y de toda la documentación de este trabajo.</w:t>
      </w:r>
    </w:p>
    <w:p w14:paraId="12E62EF7" w14:textId="4B1F0D31" w:rsidR="00003C08" w:rsidRDefault="00003C08" w:rsidP="006403BD">
      <w:pPr>
        <w:rPr>
          <w:lang w:eastAsia="en-US"/>
        </w:rPr>
      </w:pPr>
      <w:r>
        <w:rPr>
          <w:lang w:eastAsia="en-US"/>
        </w:rPr>
        <w:t xml:space="preserve">La migración </w:t>
      </w:r>
      <w:r w:rsidR="00A81106">
        <w:rPr>
          <w:lang w:eastAsia="en-US"/>
        </w:rPr>
        <w:t>las aplicaciones actuales</w:t>
      </w:r>
      <w:r>
        <w:rPr>
          <w:lang w:eastAsia="en-US"/>
        </w:rPr>
        <w:t xml:space="preserve"> a microservicios permitirá el uso </w:t>
      </w:r>
      <w:r w:rsidR="00EC71B1">
        <w:rPr>
          <w:lang w:eastAsia="en-US"/>
        </w:rPr>
        <w:t xml:space="preserve">distribuido de las aplicaciones sin necesidad de tener que tener el programa instalado en cada ordenador, tener una gestión de usuarios descentralizada </w:t>
      </w:r>
      <w:r w:rsidR="00A81106">
        <w:rPr>
          <w:lang w:eastAsia="en-US"/>
        </w:rPr>
        <w:t>permitiendo</w:t>
      </w:r>
      <w:r w:rsidR="00EC71B1">
        <w:rPr>
          <w:lang w:eastAsia="en-US"/>
        </w:rPr>
        <w:t xml:space="preserve"> el uso de las aplicaciones a diferentes grupos de usuarios</w:t>
      </w:r>
      <w:r w:rsidR="00A81106">
        <w:rPr>
          <w:lang w:eastAsia="en-US"/>
        </w:rPr>
        <w:t>, además de tener un entorno más robusto evitando disponer de un único punto de fallo del sistema.</w:t>
      </w:r>
    </w:p>
    <w:p w14:paraId="0D7D8B19" w14:textId="77777777" w:rsidR="00ED1546" w:rsidRPr="001C2FB3" w:rsidRDefault="00ED1546" w:rsidP="006403BD">
      <w:pPr>
        <w:rPr>
          <w:lang w:eastAsia="en-US"/>
        </w:rPr>
      </w:pPr>
    </w:p>
    <w:p w14:paraId="3AF5F4A7" w14:textId="31C5B75A" w:rsidR="008544B8" w:rsidRPr="001C2FB3" w:rsidRDefault="008544B8" w:rsidP="006403BD">
      <w:pPr>
        <w:rPr>
          <w:lang w:eastAsia="en-US"/>
        </w:rPr>
      </w:pPr>
      <w:r w:rsidRPr="00ED1546">
        <w:rPr>
          <w:b/>
          <w:lang w:eastAsia="en-US"/>
        </w:rPr>
        <w:t>Palabras clave:</w:t>
      </w:r>
      <w:r w:rsidRPr="001C2FB3">
        <w:rPr>
          <w:lang w:eastAsia="en-US"/>
        </w:rPr>
        <w:t xml:space="preserve"> </w:t>
      </w:r>
      <w:r w:rsidR="005A3304">
        <w:rPr>
          <w:lang w:eastAsia="en-US"/>
        </w:rPr>
        <w:t xml:space="preserve">monolítico, microservicios, docker, </w:t>
      </w:r>
      <w:r w:rsidR="00266B19">
        <w:rPr>
          <w:lang w:eastAsia="en-US"/>
        </w:rPr>
        <w:t>CQRS</w:t>
      </w:r>
      <w:r w:rsidR="005A3304">
        <w:rPr>
          <w:lang w:eastAsia="en-US"/>
        </w:rPr>
        <w:t>, java</w:t>
      </w:r>
    </w:p>
    <w:p w14:paraId="08B78616" w14:textId="451F0E3A" w:rsidR="008544B8" w:rsidRDefault="008544B8" w:rsidP="006403BD">
      <w:pPr>
        <w:rPr>
          <w:lang w:eastAsia="en-US"/>
        </w:rPr>
      </w:pPr>
    </w:p>
    <w:p w14:paraId="5371A435" w14:textId="77777777" w:rsidR="002B3E99" w:rsidRPr="00727AE8" w:rsidRDefault="002B3E99" w:rsidP="006403BD">
      <w:pPr>
        <w:rPr>
          <w:lang w:eastAsia="en-US"/>
        </w:rPr>
      </w:pPr>
    </w:p>
    <w:p w14:paraId="2829BB68" w14:textId="77777777" w:rsidR="00D92F3B" w:rsidRDefault="00D92F3B">
      <w:pPr>
        <w:spacing w:before="0" w:after="0" w:line="240" w:lineRule="auto"/>
        <w:jc w:val="left"/>
        <w:rPr>
          <w:lang w:eastAsia="en-US"/>
        </w:rPr>
      </w:pPr>
      <w:bookmarkStart w:id="0" w:name="_Toc437509152"/>
      <w:r>
        <w:rPr>
          <w:lang w:eastAsia="en-US"/>
        </w:rPr>
        <w:br w:type="page"/>
      </w:r>
    </w:p>
    <w:p w14:paraId="669DBB93" w14:textId="77777777" w:rsidR="00D92F3B" w:rsidRDefault="00D92F3B" w:rsidP="00D92F3B">
      <w:pPr>
        <w:pStyle w:val="Ttulondices"/>
      </w:pPr>
      <w:r>
        <w:lastRenderedPageBreak/>
        <w:t>Abstract</w:t>
      </w:r>
    </w:p>
    <w:p w14:paraId="18EA34DF" w14:textId="77777777" w:rsidR="00266B19" w:rsidRDefault="00266B19" w:rsidP="00266B19">
      <w:r>
        <w:t>In this work, a proposal is made for the migration of a series of monolithic applications made in Java, which used in their day to the officials of the Social Security Accounting Information System, a microservices architecture.</w:t>
      </w:r>
    </w:p>
    <w:p w14:paraId="6BFB0E2D" w14:textId="512C19B6" w:rsidR="00266B19" w:rsidRDefault="001E754D" w:rsidP="00266B19">
      <w:r>
        <w:t>GitHub</w:t>
      </w:r>
      <w:r w:rsidR="00623FF7">
        <w:t xml:space="preserve"> has ben used</w:t>
      </w:r>
      <w:r w:rsidR="00266B19">
        <w:t xml:space="preserve"> as a centralized repository for controlling the versions of the source code and all the documentation for this work.</w:t>
      </w:r>
    </w:p>
    <w:p w14:paraId="2EC983CA" w14:textId="6DEB511C" w:rsidR="00D92F3B" w:rsidRDefault="00266B19" w:rsidP="00266B19">
      <w:r>
        <w:t>The migration of current applications to microservices allowed the distributed use of the applications without having to have the program installed on each computer, to have a decentralized user management allowing the use of the applications to different groups of users, in addition to having an environment more robust avoiding having a single point of failure of the system.</w:t>
      </w:r>
    </w:p>
    <w:p w14:paraId="1F5119FE" w14:textId="77777777" w:rsidR="00D92F3B" w:rsidRDefault="00D92F3B" w:rsidP="00194057"/>
    <w:p w14:paraId="5043D940" w14:textId="2B63BE54" w:rsidR="001C2FB3" w:rsidRDefault="00D92F3B">
      <w:r w:rsidRPr="00194057">
        <w:rPr>
          <w:b/>
          <w:bCs/>
        </w:rPr>
        <w:t>Keywords</w:t>
      </w:r>
      <w:r>
        <w:t xml:space="preserve">: </w:t>
      </w:r>
      <w:r w:rsidR="00266B19" w:rsidRPr="00266B19">
        <w:t xml:space="preserve">monolithic, microservices, docker, </w:t>
      </w:r>
      <w:r w:rsidR="00266B19">
        <w:t>CQRS</w:t>
      </w:r>
      <w:r w:rsidR="00266B19" w:rsidRPr="00266B19">
        <w:t>, java</w:t>
      </w:r>
      <w:r w:rsidR="001C2FB3">
        <w:br w:type="page"/>
      </w:r>
    </w:p>
    <w:bookmarkEnd w:id="0"/>
    <w:p w14:paraId="37509664" w14:textId="52E8292E" w:rsidR="008544B8" w:rsidRDefault="007B76BF" w:rsidP="006403BD">
      <w:pPr>
        <w:pStyle w:val="Ttulondices"/>
      </w:pPr>
      <w:r>
        <w:lastRenderedPageBreak/>
        <w:t xml:space="preserve">Índice </w:t>
      </w:r>
      <w:r w:rsidR="00FA21E3">
        <w:t>de contenidos</w:t>
      </w:r>
    </w:p>
    <w:p w14:paraId="5C4CA729" w14:textId="1AAD5403" w:rsidR="00EF3510" w:rsidRDefault="00423E85">
      <w:pPr>
        <w:pStyle w:val="TDC1"/>
        <w:tabs>
          <w:tab w:val="left" w:pos="440"/>
          <w:tab w:val="right" w:leader="dot" w:pos="9061"/>
        </w:tabs>
        <w:rPr>
          <w:rFonts w:eastAsiaTheme="minorEastAsia" w:cstheme="minorBidi"/>
          <w:noProof/>
          <w:sz w:val="22"/>
          <w:szCs w:val="22"/>
        </w:rPr>
      </w:pPr>
      <w:r>
        <w:rPr>
          <w:sz w:val="22"/>
        </w:rPr>
        <w:fldChar w:fldCharType="begin"/>
      </w:r>
      <w:r>
        <w:rPr>
          <w:sz w:val="22"/>
        </w:rPr>
        <w:instrText xml:space="preserve"> TOC \o "1-3" \h \z \u </w:instrText>
      </w:r>
      <w:r>
        <w:rPr>
          <w:sz w:val="22"/>
        </w:rPr>
        <w:fldChar w:fldCharType="separate"/>
      </w:r>
      <w:hyperlink w:anchor="_Toc71999157" w:history="1">
        <w:r w:rsidR="00EF3510" w:rsidRPr="00BD17BD">
          <w:rPr>
            <w:rStyle w:val="Hipervnculo"/>
            <w:noProof/>
          </w:rPr>
          <w:t>1.</w:t>
        </w:r>
        <w:r w:rsidR="00EF3510">
          <w:rPr>
            <w:rFonts w:eastAsiaTheme="minorEastAsia" w:cstheme="minorBidi"/>
            <w:noProof/>
            <w:sz w:val="22"/>
            <w:szCs w:val="22"/>
          </w:rPr>
          <w:tab/>
        </w:r>
        <w:r w:rsidR="00EF3510" w:rsidRPr="00BD17BD">
          <w:rPr>
            <w:rStyle w:val="Hipervnculo"/>
            <w:noProof/>
          </w:rPr>
          <w:t>Introducción</w:t>
        </w:r>
        <w:r w:rsidR="00EF3510">
          <w:rPr>
            <w:noProof/>
            <w:webHidden/>
          </w:rPr>
          <w:tab/>
        </w:r>
        <w:r w:rsidR="00EF3510">
          <w:rPr>
            <w:noProof/>
            <w:webHidden/>
          </w:rPr>
          <w:fldChar w:fldCharType="begin"/>
        </w:r>
        <w:r w:rsidR="00EF3510">
          <w:rPr>
            <w:noProof/>
            <w:webHidden/>
          </w:rPr>
          <w:instrText xml:space="preserve"> PAGEREF _Toc71999157 \h </w:instrText>
        </w:r>
        <w:r w:rsidR="00EF3510">
          <w:rPr>
            <w:noProof/>
            <w:webHidden/>
          </w:rPr>
        </w:r>
        <w:r w:rsidR="00EF3510">
          <w:rPr>
            <w:noProof/>
            <w:webHidden/>
          </w:rPr>
          <w:fldChar w:fldCharType="separate"/>
        </w:r>
        <w:r w:rsidR="00EF3510">
          <w:rPr>
            <w:noProof/>
            <w:webHidden/>
          </w:rPr>
          <w:t>8</w:t>
        </w:r>
        <w:r w:rsidR="00EF3510">
          <w:rPr>
            <w:noProof/>
            <w:webHidden/>
          </w:rPr>
          <w:fldChar w:fldCharType="end"/>
        </w:r>
      </w:hyperlink>
    </w:p>
    <w:p w14:paraId="03B5B248" w14:textId="6623408C" w:rsidR="00EF3510" w:rsidRDefault="00144550">
      <w:pPr>
        <w:pStyle w:val="TDC2"/>
        <w:tabs>
          <w:tab w:val="left" w:pos="880"/>
          <w:tab w:val="right" w:leader="dot" w:pos="9061"/>
        </w:tabs>
        <w:rPr>
          <w:rFonts w:eastAsiaTheme="minorEastAsia" w:cstheme="minorBidi"/>
          <w:noProof/>
          <w:sz w:val="22"/>
          <w:szCs w:val="22"/>
        </w:rPr>
      </w:pPr>
      <w:hyperlink w:anchor="_Toc71999158" w:history="1">
        <w:r w:rsidR="00EF3510" w:rsidRPr="00BD17BD">
          <w:rPr>
            <w:rStyle w:val="Hipervnculo"/>
            <w:noProof/>
          </w:rPr>
          <w:t>1.1.</w:t>
        </w:r>
        <w:r w:rsidR="00EF3510">
          <w:rPr>
            <w:rFonts w:eastAsiaTheme="minorEastAsia" w:cstheme="minorBidi"/>
            <w:noProof/>
            <w:sz w:val="22"/>
            <w:szCs w:val="22"/>
          </w:rPr>
          <w:tab/>
        </w:r>
        <w:r w:rsidR="00EF3510" w:rsidRPr="00BD17BD">
          <w:rPr>
            <w:rStyle w:val="Hipervnculo"/>
            <w:noProof/>
          </w:rPr>
          <w:t>Justificación del tema elegido</w:t>
        </w:r>
        <w:r w:rsidR="00EF3510">
          <w:rPr>
            <w:noProof/>
            <w:webHidden/>
          </w:rPr>
          <w:tab/>
        </w:r>
        <w:r w:rsidR="00EF3510">
          <w:rPr>
            <w:noProof/>
            <w:webHidden/>
          </w:rPr>
          <w:fldChar w:fldCharType="begin"/>
        </w:r>
        <w:r w:rsidR="00EF3510">
          <w:rPr>
            <w:noProof/>
            <w:webHidden/>
          </w:rPr>
          <w:instrText xml:space="preserve"> PAGEREF _Toc71999158 \h </w:instrText>
        </w:r>
        <w:r w:rsidR="00EF3510">
          <w:rPr>
            <w:noProof/>
            <w:webHidden/>
          </w:rPr>
        </w:r>
        <w:r w:rsidR="00EF3510">
          <w:rPr>
            <w:noProof/>
            <w:webHidden/>
          </w:rPr>
          <w:fldChar w:fldCharType="separate"/>
        </w:r>
        <w:r w:rsidR="00EF3510">
          <w:rPr>
            <w:noProof/>
            <w:webHidden/>
          </w:rPr>
          <w:t>8</w:t>
        </w:r>
        <w:r w:rsidR="00EF3510">
          <w:rPr>
            <w:noProof/>
            <w:webHidden/>
          </w:rPr>
          <w:fldChar w:fldCharType="end"/>
        </w:r>
      </w:hyperlink>
    </w:p>
    <w:p w14:paraId="6C851439" w14:textId="6D5E3C28" w:rsidR="00EF3510" w:rsidRDefault="00144550">
      <w:pPr>
        <w:pStyle w:val="TDC2"/>
        <w:tabs>
          <w:tab w:val="left" w:pos="880"/>
          <w:tab w:val="right" w:leader="dot" w:pos="9061"/>
        </w:tabs>
        <w:rPr>
          <w:rFonts w:eastAsiaTheme="minorEastAsia" w:cstheme="minorBidi"/>
          <w:noProof/>
          <w:sz w:val="22"/>
          <w:szCs w:val="22"/>
        </w:rPr>
      </w:pPr>
      <w:hyperlink w:anchor="_Toc71999159" w:history="1">
        <w:r w:rsidR="00EF3510" w:rsidRPr="00BD17BD">
          <w:rPr>
            <w:rStyle w:val="Hipervnculo"/>
            <w:noProof/>
          </w:rPr>
          <w:t>1.2.</w:t>
        </w:r>
        <w:r w:rsidR="00EF3510">
          <w:rPr>
            <w:rFonts w:eastAsiaTheme="minorEastAsia" w:cstheme="minorBidi"/>
            <w:noProof/>
            <w:sz w:val="22"/>
            <w:szCs w:val="22"/>
          </w:rPr>
          <w:tab/>
        </w:r>
        <w:r w:rsidR="00EF3510" w:rsidRPr="00BD17BD">
          <w:rPr>
            <w:rStyle w:val="Hipervnculo"/>
            <w:noProof/>
          </w:rPr>
          <w:t>Problema y finalidad del trabajo</w:t>
        </w:r>
        <w:r w:rsidR="00EF3510">
          <w:rPr>
            <w:noProof/>
            <w:webHidden/>
          </w:rPr>
          <w:tab/>
        </w:r>
        <w:r w:rsidR="00EF3510">
          <w:rPr>
            <w:noProof/>
            <w:webHidden/>
          </w:rPr>
          <w:fldChar w:fldCharType="begin"/>
        </w:r>
        <w:r w:rsidR="00EF3510">
          <w:rPr>
            <w:noProof/>
            <w:webHidden/>
          </w:rPr>
          <w:instrText xml:space="preserve"> PAGEREF _Toc71999159 \h </w:instrText>
        </w:r>
        <w:r w:rsidR="00EF3510">
          <w:rPr>
            <w:noProof/>
            <w:webHidden/>
          </w:rPr>
        </w:r>
        <w:r w:rsidR="00EF3510">
          <w:rPr>
            <w:noProof/>
            <w:webHidden/>
          </w:rPr>
          <w:fldChar w:fldCharType="separate"/>
        </w:r>
        <w:r w:rsidR="00EF3510">
          <w:rPr>
            <w:noProof/>
            <w:webHidden/>
          </w:rPr>
          <w:t>8</w:t>
        </w:r>
        <w:r w:rsidR="00EF3510">
          <w:rPr>
            <w:noProof/>
            <w:webHidden/>
          </w:rPr>
          <w:fldChar w:fldCharType="end"/>
        </w:r>
      </w:hyperlink>
    </w:p>
    <w:p w14:paraId="4865C505" w14:textId="2194E69C" w:rsidR="00EF3510" w:rsidRDefault="00144550">
      <w:pPr>
        <w:pStyle w:val="TDC1"/>
        <w:tabs>
          <w:tab w:val="left" w:pos="440"/>
          <w:tab w:val="right" w:leader="dot" w:pos="9061"/>
        </w:tabs>
        <w:rPr>
          <w:rFonts w:eastAsiaTheme="minorEastAsia" w:cstheme="minorBidi"/>
          <w:noProof/>
          <w:sz w:val="22"/>
          <w:szCs w:val="22"/>
        </w:rPr>
      </w:pPr>
      <w:hyperlink w:anchor="_Toc71999160" w:history="1">
        <w:r w:rsidR="00EF3510" w:rsidRPr="00BD17BD">
          <w:rPr>
            <w:rStyle w:val="Hipervnculo"/>
            <w:noProof/>
          </w:rPr>
          <w:t>2.</w:t>
        </w:r>
        <w:r w:rsidR="00EF3510">
          <w:rPr>
            <w:rFonts w:eastAsiaTheme="minorEastAsia" w:cstheme="minorBidi"/>
            <w:noProof/>
            <w:sz w:val="22"/>
            <w:szCs w:val="22"/>
          </w:rPr>
          <w:tab/>
        </w:r>
        <w:r w:rsidR="00EF3510" w:rsidRPr="00BD17BD">
          <w:rPr>
            <w:rStyle w:val="Hipervnculo"/>
            <w:noProof/>
          </w:rPr>
          <w:t>Estado del arte</w:t>
        </w:r>
        <w:r w:rsidR="00EF3510">
          <w:rPr>
            <w:noProof/>
            <w:webHidden/>
          </w:rPr>
          <w:tab/>
        </w:r>
        <w:r w:rsidR="00EF3510">
          <w:rPr>
            <w:noProof/>
            <w:webHidden/>
          </w:rPr>
          <w:fldChar w:fldCharType="begin"/>
        </w:r>
        <w:r w:rsidR="00EF3510">
          <w:rPr>
            <w:noProof/>
            <w:webHidden/>
          </w:rPr>
          <w:instrText xml:space="preserve"> PAGEREF _Toc71999160 \h </w:instrText>
        </w:r>
        <w:r w:rsidR="00EF3510">
          <w:rPr>
            <w:noProof/>
            <w:webHidden/>
          </w:rPr>
        </w:r>
        <w:r w:rsidR="00EF3510">
          <w:rPr>
            <w:noProof/>
            <w:webHidden/>
          </w:rPr>
          <w:fldChar w:fldCharType="separate"/>
        </w:r>
        <w:r w:rsidR="00EF3510">
          <w:rPr>
            <w:noProof/>
            <w:webHidden/>
          </w:rPr>
          <w:t>9</w:t>
        </w:r>
        <w:r w:rsidR="00EF3510">
          <w:rPr>
            <w:noProof/>
            <w:webHidden/>
          </w:rPr>
          <w:fldChar w:fldCharType="end"/>
        </w:r>
      </w:hyperlink>
    </w:p>
    <w:p w14:paraId="03442377" w14:textId="14731F1B" w:rsidR="00EF3510" w:rsidRDefault="00144550">
      <w:pPr>
        <w:pStyle w:val="TDC2"/>
        <w:tabs>
          <w:tab w:val="left" w:pos="880"/>
          <w:tab w:val="right" w:leader="dot" w:pos="9061"/>
        </w:tabs>
        <w:rPr>
          <w:rFonts w:eastAsiaTheme="minorEastAsia" w:cstheme="minorBidi"/>
          <w:noProof/>
          <w:sz w:val="22"/>
          <w:szCs w:val="22"/>
        </w:rPr>
      </w:pPr>
      <w:hyperlink w:anchor="_Toc71999161" w:history="1">
        <w:r w:rsidR="00EF3510" w:rsidRPr="00BD17BD">
          <w:rPr>
            <w:rStyle w:val="Hipervnculo"/>
            <w:noProof/>
          </w:rPr>
          <w:t>2.1.</w:t>
        </w:r>
        <w:r w:rsidR="00EF3510">
          <w:rPr>
            <w:rFonts w:eastAsiaTheme="minorEastAsia" w:cstheme="minorBidi"/>
            <w:noProof/>
            <w:sz w:val="22"/>
            <w:szCs w:val="22"/>
          </w:rPr>
          <w:tab/>
        </w:r>
        <w:r w:rsidR="00EF3510" w:rsidRPr="00BD17BD">
          <w:rPr>
            <w:rStyle w:val="Hipervnculo"/>
            <w:noProof/>
          </w:rPr>
          <w:t>Del monolítico a los microservicios</w:t>
        </w:r>
        <w:r w:rsidR="00EF3510">
          <w:rPr>
            <w:noProof/>
            <w:webHidden/>
          </w:rPr>
          <w:tab/>
        </w:r>
        <w:r w:rsidR="00EF3510">
          <w:rPr>
            <w:noProof/>
            <w:webHidden/>
          </w:rPr>
          <w:fldChar w:fldCharType="begin"/>
        </w:r>
        <w:r w:rsidR="00EF3510">
          <w:rPr>
            <w:noProof/>
            <w:webHidden/>
          </w:rPr>
          <w:instrText xml:space="preserve"> PAGEREF _Toc71999161 \h </w:instrText>
        </w:r>
        <w:r w:rsidR="00EF3510">
          <w:rPr>
            <w:noProof/>
            <w:webHidden/>
          </w:rPr>
        </w:r>
        <w:r w:rsidR="00EF3510">
          <w:rPr>
            <w:noProof/>
            <w:webHidden/>
          </w:rPr>
          <w:fldChar w:fldCharType="separate"/>
        </w:r>
        <w:r w:rsidR="00EF3510">
          <w:rPr>
            <w:noProof/>
            <w:webHidden/>
          </w:rPr>
          <w:t>9</w:t>
        </w:r>
        <w:r w:rsidR="00EF3510">
          <w:rPr>
            <w:noProof/>
            <w:webHidden/>
          </w:rPr>
          <w:fldChar w:fldCharType="end"/>
        </w:r>
      </w:hyperlink>
    </w:p>
    <w:p w14:paraId="68114D1E" w14:textId="75F367A3" w:rsidR="00EF3510" w:rsidRDefault="00144550">
      <w:pPr>
        <w:pStyle w:val="TDC3"/>
        <w:tabs>
          <w:tab w:val="left" w:pos="1320"/>
          <w:tab w:val="right" w:leader="dot" w:pos="9061"/>
        </w:tabs>
        <w:rPr>
          <w:rFonts w:eastAsiaTheme="minorEastAsia" w:cstheme="minorBidi"/>
          <w:noProof/>
          <w:sz w:val="22"/>
          <w:szCs w:val="22"/>
        </w:rPr>
      </w:pPr>
      <w:hyperlink w:anchor="_Toc71999162" w:history="1">
        <w:r w:rsidR="00EF3510" w:rsidRPr="00BD17BD">
          <w:rPr>
            <w:rStyle w:val="Hipervnculo"/>
            <w:noProof/>
          </w:rPr>
          <w:t>2.1.1.</w:t>
        </w:r>
        <w:r w:rsidR="00EF3510">
          <w:rPr>
            <w:rFonts w:eastAsiaTheme="minorEastAsia" w:cstheme="minorBidi"/>
            <w:noProof/>
            <w:sz w:val="22"/>
            <w:szCs w:val="22"/>
          </w:rPr>
          <w:tab/>
        </w:r>
        <w:r w:rsidR="00EF3510" w:rsidRPr="00BD17BD">
          <w:rPr>
            <w:rStyle w:val="Hipervnculo"/>
            <w:noProof/>
          </w:rPr>
          <w:t>Arquitectura monolítica</w:t>
        </w:r>
        <w:r w:rsidR="00EF3510">
          <w:rPr>
            <w:noProof/>
            <w:webHidden/>
          </w:rPr>
          <w:tab/>
        </w:r>
        <w:r w:rsidR="00EF3510">
          <w:rPr>
            <w:noProof/>
            <w:webHidden/>
          </w:rPr>
          <w:fldChar w:fldCharType="begin"/>
        </w:r>
        <w:r w:rsidR="00EF3510">
          <w:rPr>
            <w:noProof/>
            <w:webHidden/>
          </w:rPr>
          <w:instrText xml:space="preserve"> PAGEREF _Toc71999162 \h </w:instrText>
        </w:r>
        <w:r w:rsidR="00EF3510">
          <w:rPr>
            <w:noProof/>
            <w:webHidden/>
          </w:rPr>
        </w:r>
        <w:r w:rsidR="00EF3510">
          <w:rPr>
            <w:noProof/>
            <w:webHidden/>
          </w:rPr>
          <w:fldChar w:fldCharType="separate"/>
        </w:r>
        <w:r w:rsidR="00EF3510">
          <w:rPr>
            <w:noProof/>
            <w:webHidden/>
          </w:rPr>
          <w:t>9</w:t>
        </w:r>
        <w:r w:rsidR="00EF3510">
          <w:rPr>
            <w:noProof/>
            <w:webHidden/>
          </w:rPr>
          <w:fldChar w:fldCharType="end"/>
        </w:r>
      </w:hyperlink>
    </w:p>
    <w:p w14:paraId="7AC85D47" w14:textId="293CD924" w:rsidR="00EF3510" w:rsidRDefault="00144550">
      <w:pPr>
        <w:pStyle w:val="TDC3"/>
        <w:tabs>
          <w:tab w:val="left" w:pos="1320"/>
          <w:tab w:val="right" w:leader="dot" w:pos="9061"/>
        </w:tabs>
        <w:rPr>
          <w:rFonts w:eastAsiaTheme="minorEastAsia" w:cstheme="minorBidi"/>
          <w:noProof/>
          <w:sz w:val="22"/>
          <w:szCs w:val="22"/>
        </w:rPr>
      </w:pPr>
      <w:hyperlink w:anchor="_Toc71999163" w:history="1">
        <w:r w:rsidR="00EF3510" w:rsidRPr="00BD17BD">
          <w:rPr>
            <w:rStyle w:val="Hipervnculo"/>
            <w:noProof/>
          </w:rPr>
          <w:t>2.1.2.</w:t>
        </w:r>
        <w:r w:rsidR="00EF3510">
          <w:rPr>
            <w:rFonts w:eastAsiaTheme="minorEastAsia" w:cstheme="minorBidi"/>
            <w:noProof/>
            <w:sz w:val="22"/>
            <w:szCs w:val="22"/>
          </w:rPr>
          <w:tab/>
        </w:r>
        <w:r w:rsidR="00EF3510" w:rsidRPr="00BD17BD">
          <w:rPr>
            <w:rStyle w:val="Hipervnculo"/>
            <w:noProof/>
          </w:rPr>
          <w:t>Arquitectura Orientada a Servicios (SOA)</w:t>
        </w:r>
        <w:r w:rsidR="00EF3510">
          <w:rPr>
            <w:noProof/>
            <w:webHidden/>
          </w:rPr>
          <w:tab/>
        </w:r>
        <w:r w:rsidR="00EF3510">
          <w:rPr>
            <w:noProof/>
            <w:webHidden/>
          </w:rPr>
          <w:fldChar w:fldCharType="begin"/>
        </w:r>
        <w:r w:rsidR="00EF3510">
          <w:rPr>
            <w:noProof/>
            <w:webHidden/>
          </w:rPr>
          <w:instrText xml:space="preserve"> PAGEREF _Toc71999163 \h </w:instrText>
        </w:r>
        <w:r w:rsidR="00EF3510">
          <w:rPr>
            <w:noProof/>
            <w:webHidden/>
          </w:rPr>
        </w:r>
        <w:r w:rsidR="00EF3510">
          <w:rPr>
            <w:noProof/>
            <w:webHidden/>
          </w:rPr>
          <w:fldChar w:fldCharType="separate"/>
        </w:r>
        <w:r w:rsidR="00EF3510">
          <w:rPr>
            <w:noProof/>
            <w:webHidden/>
          </w:rPr>
          <w:t>10</w:t>
        </w:r>
        <w:r w:rsidR="00EF3510">
          <w:rPr>
            <w:noProof/>
            <w:webHidden/>
          </w:rPr>
          <w:fldChar w:fldCharType="end"/>
        </w:r>
      </w:hyperlink>
    </w:p>
    <w:p w14:paraId="73AF546A" w14:textId="5648DC42" w:rsidR="00EF3510" w:rsidRDefault="00144550">
      <w:pPr>
        <w:pStyle w:val="TDC3"/>
        <w:tabs>
          <w:tab w:val="left" w:pos="1320"/>
          <w:tab w:val="right" w:leader="dot" w:pos="9061"/>
        </w:tabs>
        <w:rPr>
          <w:rFonts w:eastAsiaTheme="minorEastAsia" w:cstheme="minorBidi"/>
          <w:noProof/>
          <w:sz w:val="22"/>
          <w:szCs w:val="22"/>
        </w:rPr>
      </w:pPr>
      <w:hyperlink w:anchor="_Toc71999164" w:history="1">
        <w:r w:rsidR="00EF3510" w:rsidRPr="00BD17BD">
          <w:rPr>
            <w:rStyle w:val="Hipervnculo"/>
            <w:noProof/>
          </w:rPr>
          <w:t>2.1.3.</w:t>
        </w:r>
        <w:r w:rsidR="00EF3510">
          <w:rPr>
            <w:rFonts w:eastAsiaTheme="minorEastAsia" w:cstheme="minorBidi"/>
            <w:noProof/>
            <w:sz w:val="22"/>
            <w:szCs w:val="22"/>
          </w:rPr>
          <w:tab/>
        </w:r>
        <w:r w:rsidR="00EF3510" w:rsidRPr="00BD17BD">
          <w:rPr>
            <w:rStyle w:val="Hipervnculo"/>
            <w:noProof/>
          </w:rPr>
          <w:t>Arquitectura de microservicios</w:t>
        </w:r>
        <w:r w:rsidR="00EF3510">
          <w:rPr>
            <w:noProof/>
            <w:webHidden/>
          </w:rPr>
          <w:tab/>
        </w:r>
        <w:r w:rsidR="00EF3510">
          <w:rPr>
            <w:noProof/>
            <w:webHidden/>
          </w:rPr>
          <w:fldChar w:fldCharType="begin"/>
        </w:r>
        <w:r w:rsidR="00EF3510">
          <w:rPr>
            <w:noProof/>
            <w:webHidden/>
          </w:rPr>
          <w:instrText xml:space="preserve"> PAGEREF _Toc71999164 \h </w:instrText>
        </w:r>
        <w:r w:rsidR="00EF3510">
          <w:rPr>
            <w:noProof/>
            <w:webHidden/>
          </w:rPr>
        </w:r>
        <w:r w:rsidR="00EF3510">
          <w:rPr>
            <w:noProof/>
            <w:webHidden/>
          </w:rPr>
          <w:fldChar w:fldCharType="separate"/>
        </w:r>
        <w:r w:rsidR="00EF3510">
          <w:rPr>
            <w:noProof/>
            <w:webHidden/>
          </w:rPr>
          <w:t>12</w:t>
        </w:r>
        <w:r w:rsidR="00EF3510">
          <w:rPr>
            <w:noProof/>
            <w:webHidden/>
          </w:rPr>
          <w:fldChar w:fldCharType="end"/>
        </w:r>
      </w:hyperlink>
    </w:p>
    <w:p w14:paraId="28466ECE" w14:textId="4CC53383" w:rsidR="00EF3510" w:rsidRDefault="00144550">
      <w:pPr>
        <w:pStyle w:val="TDC2"/>
        <w:tabs>
          <w:tab w:val="left" w:pos="880"/>
          <w:tab w:val="right" w:leader="dot" w:pos="9061"/>
        </w:tabs>
        <w:rPr>
          <w:rFonts w:eastAsiaTheme="minorEastAsia" w:cstheme="minorBidi"/>
          <w:noProof/>
          <w:sz w:val="22"/>
          <w:szCs w:val="22"/>
        </w:rPr>
      </w:pPr>
      <w:hyperlink w:anchor="_Toc71999165" w:history="1">
        <w:r w:rsidR="00EF3510" w:rsidRPr="00BD17BD">
          <w:rPr>
            <w:rStyle w:val="Hipervnculo"/>
            <w:noProof/>
          </w:rPr>
          <w:t>2.2.</w:t>
        </w:r>
        <w:r w:rsidR="00EF3510">
          <w:rPr>
            <w:rFonts w:eastAsiaTheme="minorEastAsia" w:cstheme="minorBidi"/>
            <w:noProof/>
            <w:sz w:val="22"/>
            <w:szCs w:val="22"/>
          </w:rPr>
          <w:tab/>
        </w:r>
        <w:r w:rsidR="00EF3510" w:rsidRPr="00BD17BD">
          <w:rPr>
            <w:rStyle w:val="Hipervnculo"/>
            <w:noProof/>
          </w:rPr>
          <w:t>Tipos de base de datos: Relacionales y No Relacionales</w:t>
        </w:r>
        <w:r w:rsidR="00EF3510">
          <w:rPr>
            <w:noProof/>
            <w:webHidden/>
          </w:rPr>
          <w:tab/>
        </w:r>
        <w:r w:rsidR="00EF3510">
          <w:rPr>
            <w:noProof/>
            <w:webHidden/>
          </w:rPr>
          <w:fldChar w:fldCharType="begin"/>
        </w:r>
        <w:r w:rsidR="00EF3510">
          <w:rPr>
            <w:noProof/>
            <w:webHidden/>
          </w:rPr>
          <w:instrText xml:space="preserve"> PAGEREF _Toc71999165 \h </w:instrText>
        </w:r>
        <w:r w:rsidR="00EF3510">
          <w:rPr>
            <w:noProof/>
            <w:webHidden/>
          </w:rPr>
        </w:r>
        <w:r w:rsidR="00EF3510">
          <w:rPr>
            <w:noProof/>
            <w:webHidden/>
          </w:rPr>
          <w:fldChar w:fldCharType="separate"/>
        </w:r>
        <w:r w:rsidR="00EF3510">
          <w:rPr>
            <w:noProof/>
            <w:webHidden/>
          </w:rPr>
          <w:t>16</w:t>
        </w:r>
        <w:r w:rsidR="00EF3510">
          <w:rPr>
            <w:noProof/>
            <w:webHidden/>
          </w:rPr>
          <w:fldChar w:fldCharType="end"/>
        </w:r>
      </w:hyperlink>
    </w:p>
    <w:p w14:paraId="311597E6" w14:textId="4115913B" w:rsidR="00EF3510" w:rsidRDefault="00144550">
      <w:pPr>
        <w:pStyle w:val="TDC3"/>
        <w:tabs>
          <w:tab w:val="left" w:pos="1320"/>
          <w:tab w:val="right" w:leader="dot" w:pos="9061"/>
        </w:tabs>
        <w:rPr>
          <w:rFonts w:eastAsiaTheme="minorEastAsia" w:cstheme="minorBidi"/>
          <w:noProof/>
          <w:sz w:val="22"/>
          <w:szCs w:val="22"/>
        </w:rPr>
      </w:pPr>
      <w:hyperlink w:anchor="_Toc71999166" w:history="1">
        <w:r w:rsidR="00EF3510" w:rsidRPr="00BD17BD">
          <w:rPr>
            <w:rStyle w:val="Hipervnculo"/>
            <w:noProof/>
          </w:rPr>
          <w:t>2.2.1.</w:t>
        </w:r>
        <w:r w:rsidR="00EF3510">
          <w:rPr>
            <w:rFonts w:eastAsiaTheme="minorEastAsia" w:cstheme="minorBidi"/>
            <w:noProof/>
            <w:sz w:val="22"/>
            <w:szCs w:val="22"/>
          </w:rPr>
          <w:tab/>
        </w:r>
        <w:r w:rsidR="00EF3510" w:rsidRPr="00BD17BD">
          <w:rPr>
            <w:rStyle w:val="Hipervnculo"/>
            <w:noProof/>
          </w:rPr>
          <w:t>Bases de datos Relacionales</w:t>
        </w:r>
        <w:r w:rsidR="00EF3510">
          <w:rPr>
            <w:noProof/>
            <w:webHidden/>
          </w:rPr>
          <w:tab/>
        </w:r>
        <w:r w:rsidR="00EF3510">
          <w:rPr>
            <w:noProof/>
            <w:webHidden/>
          </w:rPr>
          <w:fldChar w:fldCharType="begin"/>
        </w:r>
        <w:r w:rsidR="00EF3510">
          <w:rPr>
            <w:noProof/>
            <w:webHidden/>
          </w:rPr>
          <w:instrText xml:space="preserve"> PAGEREF _Toc71999166 \h </w:instrText>
        </w:r>
        <w:r w:rsidR="00EF3510">
          <w:rPr>
            <w:noProof/>
            <w:webHidden/>
          </w:rPr>
        </w:r>
        <w:r w:rsidR="00EF3510">
          <w:rPr>
            <w:noProof/>
            <w:webHidden/>
          </w:rPr>
          <w:fldChar w:fldCharType="separate"/>
        </w:r>
        <w:r w:rsidR="00EF3510">
          <w:rPr>
            <w:noProof/>
            <w:webHidden/>
          </w:rPr>
          <w:t>16</w:t>
        </w:r>
        <w:r w:rsidR="00EF3510">
          <w:rPr>
            <w:noProof/>
            <w:webHidden/>
          </w:rPr>
          <w:fldChar w:fldCharType="end"/>
        </w:r>
      </w:hyperlink>
    </w:p>
    <w:p w14:paraId="24711BD6" w14:textId="47050719" w:rsidR="00EF3510" w:rsidRDefault="00144550">
      <w:pPr>
        <w:pStyle w:val="TDC3"/>
        <w:tabs>
          <w:tab w:val="left" w:pos="1320"/>
          <w:tab w:val="right" w:leader="dot" w:pos="9061"/>
        </w:tabs>
        <w:rPr>
          <w:rFonts w:eastAsiaTheme="minorEastAsia" w:cstheme="minorBidi"/>
          <w:noProof/>
          <w:sz w:val="22"/>
          <w:szCs w:val="22"/>
        </w:rPr>
      </w:pPr>
      <w:hyperlink w:anchor="_Toc71999167" w:history="1">
        <w:r w:rsidR="00EF3510" w:rsidRPr="00BD17BD">
          <w:rPr>
            <w:rStyle w:val="Hipervnculo"/>
            <w:noProof/>
          </w:rPr>
          <w:t>2.2.2.</w:t>
        </w:r>
        <w:r w:rsidR="00EF3510">
          <w:rPr>
            <w:rFonts w:eastAsiaTheme="minorEastAsia" w:cstheme="minorBidi"/>
            <w:noProof/>
            <w:sz w:val="22"/>
            <w:szCs w:val="22"/>
          </w:rPr>
          <w:tab/>
        </w:r>
        <w:r w:rsidR="00EF3510" w:rsidRPr="00BD17BD">
          <w:rPr>
            <w:rStyle w:val="Hipervnculo"/>
            <w:noProof/>
          </w:rPr>
          <w:t>Bases de datos No Relacionales</w:t>
        </w:r>
        <w:r w:rsidR="00EF3510">
          <w:rPr>
            <w:noProof/>
            <w:webHidden/>
          </w:rPr>
          <w:tab/>
        </w:r>
        <w:r w:rsidR="00EF3510">
          <w:rPr>
            <w:noProof/>
            <w:webHidden/>
          </w:rPr>
          <w:fldChar w:fldCharType="begin"/>
        </w:r>
        <w:r w:rsidR="00EF3510">
          <w:rPr>
            <w:noProof/>
            <w:webHidden/>
          </w:rPr>
          <w:instrText xml:space="preserve"> PAGEREF _Toc71999167 \h </w:instrText>
        </w:r>
        <w:r w:rsidR="00EF3510">
          <w:rPr>
            <w:noProof/>
            <w:webHidden/>
          </w:rPr>
        </w:r>
        <w:r w:rsidR="00EF3510">
          <w:rPr>
            <w:noProof/>
            <w:webHidden/>
          </w:rPr>
          <w:fldChar w:fldCharType="separate"/>
        </w:r>
        <w:r w:rsidR="00EF3510">
          <w:rPr>
            <w:noProof/>
            <w:webHidden/>
          </w:rPr>
          <w:t>17</w:t>
        </w:r>
        <w:r w:rsidR="00EF3510">
          <w:rPr>
            <w:noProof/>
            <w:webHidden/>
          </w:rPr>
          <w:fldChar w:fldCharType="end"/>
        </w:r>
      </w:hyperlink>
    </w:p>
    <w:p w14:paraId="2245ACF2" w14:textId="2B1E9633" w:rsidR="00EF3510" w:rsidRDefault="00144550">
      <w:pPr>
        <w:pStyle w:val="TDC3"/>
        <w:tabs>
          <w:tab w:val="left" w:pos="1320"/>
          <w:tab w:val="right" w:leader="dot" w:pos="9061"/>
        </w:tabs>
        <w:rPr>
          <w:rFonts w:eastAsiaTheme="minorEastAsia" w:cstheme="minorBidi"/>
          <w:noProof/>
          <w:sz w:val="22"/>
          <w:szCs w:val="22"/>
        </w:rPr>
      </w:pPr>
      <w:hyperlink w:anchor="_Toc71999168" w:history="1">
        <w:r w:rsidR="00EF3510" w:rsidRPr="00BD17BD">
          <w:rPr>
            <w:rStyle w:val="Hipervnculo"/>
            <w:noProof/>
          </w:rPr>
          <w:t>2.2.3.</w:t>
        </w:r>
        <w:r w:rsidR="00EF3510">
          <w:rPr>
            <w:rFonts w:eastAsiaTheme="minorEastAsia" w:cstheme="minorBidi"/>
            <w:noProof/>
            <w:sz w:val="22"/>
            <w:szCs w:val="22"/>
          </w:rPr>
          <w:tab/>
        </w:r>
        <w:r w:rsidR="00EF3510" w:rsidRPr="00BD17BD">
          <w:rPr>
            <w:rStyle w:val="Hipervnculo"/>
            <w:noProof/>
          </w:rPr>
          <w:t>Uso actual Bases de datos</w:t>
        </w:r>
        <w:r w:rsidR="00EF3510">
          <w:rPr>
            <w:noProof/>
            <w:webHidden/>
          </w:rPr>
          <w:tab/>
        </w:r>
        <w:r w:rsidR="00EF3510">
          <w:rPr>
            <w:noProof/>
            <w:webHidden/>
          </w:rPr>
          <w:fldChar w:fldCharType="begin"/>
        </w:r>
        <w:r w:rsidR="00EF3510">
          <w:rPr>
            <w:noProof/>
            <w:webHidden/>
          </w:rPr>
          <w:instrText xml:space="preserve"> PAGEREF _Toc71999168 \h </w:instrText>
        </w:r>
        <w:r w:rsidR="00EF3510">
          <w:rPr>
            <w:noProof/>
            <w:webHidden/>
          </w:rPr>
        </w:r>
        <w:r w:rsidR="00EF3510">
          <w:rPr>
            <w:noProof/>
            <w:webHidden/>
          </w:rPr>
          <w:fldChar w:fldCharType="separate"/>
        </w:r>
        <w:r w:rsidR="00EF3510">
          <w:rPr>
            <w:noProof/>
            <w:webHidden/>
          </w:rPr>
          <w:t>21</w:t>
        </w:r>
        <w:r w:rsidR="00EF3510">
          <w:rPr>
            <w:noProof/>
            <w:webHidden/>
          </w:rPr>
          <w:fldChar w:fldCharType="end"/>
        </w:r>
      </w:hyperlink>
    </w:p>
    <w:p w14:paraId="66088F56" w14:textId="04923BF1" w:rsidR="00EF3510" w:rsidRDefault="00144550">
      <w:pPr>
        <w:pStyle w:val="TDC1"/>
        <w:tabs>
          <w:tab w:val="left" w:pos="440"/>
          <w:tab w:val="right" w:leader="dot" w:pos="9061"/>
        </w:tabs>
        <w:rPr>
          <w:rFonts w:eastAsiaTheme="minorEastAsia" w:cstheme="minorBidi"/>
          <w:noProof/>
          <w:sz w:val="22"/>
          <w:szCs w:val="22"/>
        </w:rPr>
      </w:pPr>
      <w:hyperlink w:anchor="_Toc71999169" w:history="1">
        <w:r w:rsidR="00EF3510" w:rsidRPr="00BD17BD">
          <w:rPr>
            <w:rStyle w:val="Hipervnculo"/>
            <w:noProof/>
          </w:rPr>
          <w:t>3.</w:t>
        </w:r>
        <w:r w:rsidR="00EF3510">
          <w:rPr>
            <w:rFonts w:eastAsiaTheme="minorEastAsia" w:cstheme="minorBidi"/>
            <w:noProof/>
            <w:sz w:val="22"/>
            <w:szCs w:val="22"/>
          </w:rPr>
          <w:tab/>
        </w:r>
        <w:r w:rsidR="00EF3510" w:rsidRPr="00BD17BD">
          <w:rPr>
            <w:rStyle w:val="Hipervnculo"/>
            <w:noProof/>
          </w:rPr>
          <w:t>Objetivos del trabajo</w:t>
        </w:r>
        <w:r w:rsidR="00EF3510">
          <w:rPr>
            <w:noProof/>
            <w:webHidden/>
          </w:rPr>
          <w:tab/>
        </w:r>
        <w:r w:rsidR="00EF3510">
          <w:rPr>
            <w:noProof/>
            <w:webHidden/>
          </w:rPr>
          <w:fldChar w:fldCharType="begin"/>
        </w:r>
        <w:r w:rsidR="00EF3510">
          <w:rPr>
            <w:noProof/>
            <w:webHidden/>
          </w:rPr>
          <w:instrText xml:space="preserve"> PAGEREF _Toc71999169 \h </w:instrText>
        </w:r>
        <w:r w:rsidR="00EF3510">
          <w:rPr>
            <w:noProof/>
            <w:webHidden/>
          </w:rPr>
        </w:r>
        <w:r w:rsidR="00EF3510">
          <w:rPr>
            <w:noProof/>
            <w:webHidden/>
          </w:rPr>
          <w:fldChar w:fldCharType="separate"/>
        </w:r>
        <w:r w:rsidR="00EF3510">
          <w:rPr>
            <w:noProof/>
            <w:webHidden/>
          </w:rPr>
          <w:t>22</w:t>
        </w:r>
        <w:r w:rsidR="00EF3510">
          <w:rPr>
            <w:noProof/>
            <w:webHidden/>
          </w:rPr>
          <w:fldChar w:fldCharType="end"/>
        </w:r>
      </w:hyperlink>
    </w:p>
    <w:p w14:paraId="716FC4C2" w14:textId="57270B96" w:rsidR="00EF3510" w:rsidRDefault="00144550">
      <w:pPr>
        <w:pStyle w:val="TDC2"/>
        <w:tabs>
          <w:tab w:val="left" w:pos="880"/>
          <w:tab w:val="right" w:leader="dot" w:pos="9061"/>
        </w:tabs>
        <w:rPr>
          <w:rFonts w:eastAsiaTheme="minorEastAsia" w:cstheme="minorBidi"/>
          <w:noProof/>
          <w:sz w:val="22"/>
          <w:szCs w:val="22"/>
        </w:rPr>
      </w:pPr>
      <w:hyperlink w:anchor="_Toc71999170" w:history="1">
        <w:r w:rsidR="00EF3510" w:rsidRPr="00BD17BD">
          <w:rPr>
            <w:rStyle w:val="Hipervnculo"/>
            <w:noProof/>
          </w:rPr>
          <w:t>3.1.</w:t>
        </w:r>
        <w:r w:rsidR="00EF3510">
          <w:rPr>
            <w:rFonts w:eastAsiaTheme="minorEastAsia" w:cstheme="minorBidi"/>
            <w:noProof/>
            <w:sz w:val="22"/>
            <w:szCs w:val="22"/>
          </w:rPr>
          <w:tab/>
        </w:r>
        <w:r w:rsidR="00EF3510" w:rsidRPr="00BD17BD">
          <w:rPr>
            <w:rStyle w:val="Hipervnculo"/>
            <w:noProof/>
          </w:rPr>
          <w:t>Objetivos principales</w:t>
        </w:r>
        <w:r w:rsidR="00EF3510">
          <w:rPr>
            <w:noProof/>
            <w:webHidden/>
          </w:rPr>
          <w:tab/>
        </w:r>
        <w:r w:rsidR="00EF3510">
          <w:rPr>
            <w:noProof/>
            <w:webHidden/>
          </w:rPr>
          <w:fldChar w:fldCharType="begin"/>
        </w:r>
        <w:r w:rsidR="00EF3510">
          <w:rPr>
            <w:noProof/>
            <w:webHidden/>
          </w:rPr>
          <w:instrText xml:space="preserve"> PAGEREF _Toc71999170 \h </w:instrText>
        </w:r>
        <w:r w:rsidR="00EF3510">
          <w:rPr>
            <w:noProof/>
            <w:webHidden/>
          </w:rPr>
        </w:r>
        <w:r w:rsidR="00EF3510">
          <w:rPr>
            <w:noProof/>
            <w:webHidden/>
          </w:rPr>
          <w:fldChar w:fldCharType="separate"/>
        </w:r>
        <w:r w:rsidR="00EF3510">
          <w:rPr>
            <w:noProof/>
            <w:webHidden/>
          </w:rPr>
          <w:t>22</w:t>
        </w:r>
        <w:r w:rsidR="00EF3510">
          <w:rPr>
            <w:noProof/>
            <w:webHidden/>
          </w:rPr>
          <w:fldChar w:fldCharType="end"/>
        </w:r>
      </w:hyperlink>
    </w:p>
    <w:p w14:paraId="67DC439B" w14:textId="0D86CBA6" w:rsidR="00EF3510" w:rsidRDefault="00144550">
      <w:pPr>
        <w:pStyle w:val="TDC3"/>
        <w:tabs>
          <w:tab w:val="left" w:pos="1320"/>
          <w:tab w:val="right" w:leader="dot" w:pos="9061"/>
        </w:tabs>
        <w:rPr>
          <w:rFonts w:eastAsiaTheme="minorEastAsia" w:cstheme="minorBidi"/>
          <w:noProof/>
          <w:sz w:val="22"/>
          <w:szCs w:val="22"/>
        </w:rPr>
      </w:pPr>
      <w:hyperlink w:anchor="_Toc71999171" w:history="1">
        <w:r w:rsidR="00EF3510" w:rsidRPr="00BD17BD">
          <w:rPr>
            <w:rStyle w:val="Hipervnculo"/>
            <w:noProof/>
          </w:rPr>
          <w:t>3.1.1.</w:t>
        </w:r>
        <w:r w:rsidR="00EF3510">
          <w:rPr>
            <w:rFonts w:eastAsiaTheme="minorEastAsia" w:cstheme="minorBidi"/>
            <w:noProof/>
            <w:sz w:val="22"/>
            <w:szCs w:val="22"/>
          </w:rPr>
          <w:tab/>
        </w:r>
        <w:r w:rsidR="00EF3510" w:rsidRPr="00BD17BD">
          <w:rPr>
            <w:rStyle w:val="Hipervnculo"/>
            <w:noProof/>
          </w:rPr>
          <w:t>Objetivos secundarios</w:t>
        </w:r>
        <w:r w:rsidR="00EF3510">
          <w:rPr>
            <w:noProof/>
            <w:webHidden/>
          </w:rPr>
          <w:tab/>
        </w:r>
        <w:r w:rsidR="00EF3510">
          <w:rPr>
            <w:noProof/>
            <w:webHidden/>
          </w:rPr>
          <w:fldChar w:fldCharType="begin"/>
        </w:r>
        <w:r w:rsidR="00EF3510">
          <w:rPr>
            <w:noProof/>
            <w:webHidden/>
          </w:rPr>
          <w:instrText xml:space="preserve"> PAGEREF _Toc71999171 \h </w:instrText>
        </w:r>
        <w:r w:rsidR="00EF3510">
          <w:rPr>
            <w:noProof/>
            <w:webHidden/>
          </w:rPr>
        </w:r>
        <w:r w:rsidR="00EF3510">
          <w:rPr>
            <w:noProof/>
            <w:webHidden/>
          </w:rPr>
          <w:fldChar w:fldCharType="separate"/>
        </w:r>
        <w:r w:rsidR="00EF3510">
          <w:rPr>
            <w:noProof/>
            <w:webHidden/>
          </w:rPr>
          <w:t>22</w:t>
        </w:r>
        <w:r w:rsidR="00EF3510">
          <w:rPr>
            <w:noProof/>
            <w:webHidden/>
          </w:rPr>
          <w:fldChar w:fldCharType="end"/>
        </w:r>
      </w:hyperlink>
    </w:p>
    <w:p w14:paraId="081A7857" w14:textId="3BECEA50" w:rsidR="00EF3510" w:rsidRDefault="00144550">
      <w:pPr>
        <w:pStyle w:val="TDC1"/>
        <w:tabs>
          <w:tab w:val="left" w:pos="440"/>
          <w:tab w:val="right" w:leader="dot" w:pos="9061"/>
        </w:tabs>
        <w:rPr>
          <w:rFonts w:eastAsiaTheme="minorEastAsia" w:cstheme="minorBidi"/>
          <w:noProof/>
          <w:sz w:val="22"/>
          <w:szCs w:val="22"/>
        </w:rPr>
      </w:pPr>
      <w:hyperlink w:anchor="_Toc71999172" w:history="1">
        <w:r w:rsidR="00EF3510" w:rsidRPr="00BD17BD">
          <w:rPr>
            <w:rStyle w:val="Hipervnculo"/>
            <w:noProof/>
          </w:rPr>
          <w:t>4.</w:t>
        </w:r>
        <w:r w:rsidR="00EF3510">
          <w:rPr>
            <w:rFonts w:eastAsiaTheme="minorEastAsia" w:cstheme="minorBidi"/>
            <w:noProof/>
            <w:sz w:val="22"/>
            <w:szCs w:val="22"/>
          </w:rPr>
          <w:tab/>
        </w:r>
        <w:r w:rsidR="00EF3510" w:rsidRPr="00BD17BD">
          <w:rPr>
            <w:rStyle w:val="Hipervnculo"/>
            <w:noProof/>
          </w:rPr>
          <w:t>Diseño de la propuesta</w:t>
        </w:r>
        <w:r w:rsidR="00EF3510">
          <w:rPr>
            <w:noProof/>
            <w:webHidden/>
          </w:rPr>
          <w:tab/>
        </w:r>
        <w:r w:rsidR="00EF3510">
          <w:rPr>
            <w:noProof/>
            <w:webHidden/>
          </w:rPr>
          <w:fldChar w:fldCharType="begin"/>
        </w:r>
        <w:r w:rsidR="00EF3510">
          <w:rPr>
            <w:noProof/>
            <w:webHidden/>
          </w:rPr>
          <w:instrText xml:space="preserve"> PAGEREF _Toc71999172 \h </w:instrText>
        </w:r>
        <w:r w:rsidR="00EF3510">
          <w:rPr>
            <w:noProof/>
            <w:webHidden/>
          </w:rPr>
        </w:r>
        <w:r w:rsidR="00EF3510">
          <w:rPr>
            <w:noProof/>
            <w:webHidden/>
          </w:rPr>
          <w:fldChar w:fldCharType="separate"/>
        </w:r>
        <w:r w:rsidR="00EF3510">
          <w:rPr>
            <w:noProof/>
            <w:webHidden/>
          </w:rPr>
          <w:t>23</w:t>
        </w:r>
        <w:r w:rsidR="00EF3510">
          <w:rPr>
            <w:noProof/>
            <w:webHidden/>
          </w:rPr>
          <w:fldChar w:fldCharType="end"/>
        </w:r>
      </w:hyperlink>
    </w:p>
    <w:p w14:paraId="7A874BB6" w14:textId="5FF39519" w:rsidR="00EF3510" w:rsidRDefault="00144550">
      <w:pPr>
        <w:pStyle w:val="TDC2"/>
        <w:tabs>
          <w:tab w:val="left" w:pos="880"/>
          <w:tab w:val="right" w:leader="dot" w:pos="9061"/>
        </w:tabs>
        <w:rPr>
          <w:rFonts w:eastAsiaTheme="minorEastAsia" w:cstheme="minorBidi"/>
          <w:noProof/>
          <w:sz w:val="22"/>
          <w:szCs w:val="22"/>
        </w:rPr>
      </w:pPr>
      <w:hyperlink w:anchor="_Toc71999173" w:history="1">
        <w:r w:rsidR="00EF3510" w:rsidRPr="00BD17BD">
          <w:rPr>
            <w:rStyle w:val="Hipervnculo"/>
            <w:noProof/>
          </w:rPr>
          <w:t>4.1.</w:t>
        </w:r>
        <w:r w:rsidR="00EF3510">
          <w:rPr>
            <w:rFonts w:eastAsiaTheme="minorEastAsia" w:cstheme="minorBidi"/>
            <w:noProof/>
            <w:sz w:val="22"/>
            <w:szCs w:val="22"/>
          </w:rPr>
          <w:tab/>
        </w:r>
        <w:r w:rsidR="00EF3510" w:rsidRPr="00BD17BD">
          <w:rPr>
            <w:rStyle w:val="Hipervnculo"/>
            <w:noProof/>
          </w:rPr>
          <w:t>Contexto</w:t>
        </w:r>
        <w:r w:rsidR="00EF3510">
          <w:rPr>
            <w:noProof/>
            <w:webHidden/>
          </w:rPr>
          <w:tab/>
        </w:r>
        <w:r w:rsidR="00EF3510">
          <w:rPr>
            <w:noProof/>
            <w:webHidden/>
          </w:rPr>
          <w:fldChar w:fldCharType="begin"/>
        </w:r>
        <w:r w:rsidR="00EF3510">
          <w:rPr>
            <w:noProof/>
            <w:webHidden/>
          </w:rPr>
          <w:instrText xml:space="preserve"> PAGEREF _Toc71999173 \h </w:instrText>
        </w:r>
        <w:r w:rsidR="00EF3510">
          <w:rPr>
            <w:noProof/>
            <w:webHidden/>
          </w:rPr>
        </w:r>
        <w:r w:rsidR="00EF3510">
          <w:rPr>
            <w:noProof/>
            <w:webHidden/>
          </w:rPr>
          <w:fldChar w:fldCharType="separate"/>
        </w:r>
        <w:r w:rsidR="00EF3510">
          <w:rPr>
            <w:noProof/>
            <w:webHidden/>
          </w:rPr>
          <w:t>23</w:t>
        </w:r>
        <w:r w:rsidR="00EF3510">
          <w:rPr>
            <w:noProof/>
            <w:webHidden/>
          </w:rPr>
          <w:fldChar w:fldCharType="end"/>
        </w:r>
      </w:hyperlink>
    </w:p>
    <w:p w14:paraId="33708878" w14:textId="1EA9DCC0" w:rsidR="00EF3510" w:rsidRDefault="00144550">
      <w:pPr>
        <w:pStyle w:val="TDC3"/>
        <w:tabs>
          <w:tab w:val="left" w:pos="1320"/>
          <w:tab w:val="right" w:leader="dot" w:pos="9061"/>
        </w:tabs>
        <w:rPr>
          <w:rFonts w:eastAsiaTheme="minorEastAsia" w:cstheme="minorBidi"/>
          <w:noProof/>
          <w:sz w:val="22"/>
          <w:szCs w:val="22"/>
        </w:rPr>
      </w:pPr>
      <w:hyperlink w:anchor="_Toc71999174" w:history="1">
        <w:r w:rsidR="00EF3510" w:rsidRPr="00BD17BD">
          <w:rPr>
            <w:rStyle w:val="Hipervnculo"/>
            <w:noProof/>
          </w:rPr>
          <w:t>4.1.1.</w:t>
        </w:r>
        <w:r w:rsidR="00EF3510">
          <w:rPr>
            <w:rFonts w:eastAsiaTheme="minorEastAsia" w:cstheme="minorBidi"/>
            <w:noProof/>
            <w:sz w:val="22"/>
            <w:szCs w:val="22"/>
          </w:rPr>
          <w:tab/>
        </w:r>
        <w:r w:rsidR="00EF3510" w:rsidRPr="00BD17BD">
          <w:rPr>
            <w:rStyle w:val="Hipervnculo"/>
            <w:noProof/>
          </w:rPr>
          <w:t>Situación inicial</w:t>
        </w:r>
        <w:r w:rsidR="00EF3510">
          <w:rPr>
            <w:noProof/>
            <w:webHidden/>
          </w:rPr>
          <w:tab/>
        </w:r>
        <w:r w:rsidR="00EF3510">
          <w:rPr>
            <w:noProof/>
            <w:webHidden/>
          </w:rPr>
          <w:fldChar w:fldCharType="begin"/>
        </w:r>
        <w:r w:rsidR="00EF3510">
          <w:rPr>
            <w:noProof/>
            <w:webHidden/>
          </w:rPr>
          <w:instrText xml:space="preserve"> PAGEREF _Toc71999174 \h </w:instrText>
        </w:r>
        <w:r w:rsidR="00EF3510">
          <w:rPr>
            <w:noProof/>
            <w:webHidden/>
          </w:rPr>
        </w:r>
        <w:r w:rsidR="00EF3510">
          <w:rPr>
            <w:noProof/>
            <w:webHidden/>
          </w:rPr>
          <w:fldChar w:fldCharType="separate"/>
        </w:r>
        <w:r w:rsidR="00EF3510">
          <w:rPr>
            <w:noProof/>
            <w:webHidden/>
          </w:rPr>
          <w:t>23</w:t>
        </w:r>
        <w:r w:rsidR="00EF3510">
          <w:rPr>
            <w:noProof/>
            <w:webHidden/>
          </w:rPr>
          <w:fldChar w:fldCharType="end"/>
        </w:r>
      </w:hyperlink>
    </w:p>
    <w:p w14:paraId="7F30271A" w14:textId="5B59AB67" w:rsidR="00EF3510" w:rsidRDefault="00144550">
      <w:pPr>
        <w:pStyle w:val="TDC3"/>
        <w:tabs>
          <w:tab w:val="left" w:pos="1320"/>
          <w:tab w:val="right" w:leader="dot" w:pos="9061"/>
        </w:tabs>
        <w:rPr>
          <w:rFonts w:eastAsiaTheme="minorEastAsia" w:cstheme="minorBidi"/>
          <w:noProof/>
          <w:sz w:val="22"/>
          <w:szCs w:val="22"/>
        </w:rPr>
      </w:pPr>
      <w:hyperlink w:anchor="_Toc71999175" w:history="1">
        <w:r w:rsidR="00EF3510" w:rsidRPr="00BD17BD">
          <w:rPr>
            <w:rStyle w:val="Hipervnculo"/>
            <w:noProof/>
          </w:rPr>
          <w:t>4.1.2.</w:t>
        </w:r>
        <w:r w:rsidR="00EF3510">
          <w:rPr>
            <w:rFonts w:eastAsiaTheme="minorEastAsia" w:cstheme="minorBidi"/>
            <w:noProof/>
            <w:sz w:val="22"/>
            <w:szCs w:val="22"/>
          </w:rPr>
          <w:tab/>
        </w:r>
        <w:r w:rsidR="00EF3510" w:rsidRPr="00BD17BD">
          <w:rPr>
            <w:rStyle w:val="Hipervnculo"/>
            <w:noProof/>
          </w:rPr>
          <w:t>Aplicaciones monolíticas en la actualidad</w:t>
        </w:r>
        <w:r w:rsidR="00EF3510">
          <w:rPr>
            <w:noProof/>
            <w:webHidden/>
          </w:rPr>
          <w:tab/>
        </w:r>
        <w:r w:rsidR="00EF3510">
          <w:rPr>
            <w:noProof/>
            <w:webHidden/>
          </w:rPr>
          <w:fldChar w:fldCharType="begin"/>
        </w:r>
        <w:r w:rsidR="00EF3510">
          <w:rPr>
            <w:noProof/>
            <w:webHidden/>
          </w:rPr>
          <w:instrText xml:space="preserve"> PAGEREF _Toc71999175 \h </w:instrText>
        </w:r>
        <w:r w:rsidR="00EF3510">
          <w:rPr>
            <w:noProof/>
            <w:webHidden/>
          </w:rPr>
        </w:r>
        <w:r w:rsidR="00EF3510">
          <w:rPr>
            <w:noProof/>
            <w:webHidden/>
          </w:rPr>
          <w:fldChar w:fldCharType="separate"/>
        </w:r>
        <w:r w:rsidR="00EF3510">
          <w:rPr>
            <w:noProof/>
            <w:webHidden/>
          </w:rPr>
          <w:t>25</w:t>
        </w:r>
        <w:r w:rsidR="00EF3510">
          <w:rPr>
            <w:noProof/>
            <w:webHidden/>
          </w:rPr>
          <w:fldChar w:fldCharType="end"/>
        </w:r>
      </w:hyperlink>
    </w:p>
    <w:p w14:paraId="75590388" w14:textId="7C07B287" w:rsidR="00EF3510" w:rsidRDefault="00144550">
      <w:pPr>
        <w:pStyle w:val="TDC2"/>
        <w:tabs>
          <w:tab w:val="left" w:pos="880"/>
          <w:tab w:val="right" w:leader="dot" w:pos="9061"/>
        </w:tabs>
        <w:rPr>
          <w:rFonts w:eastAsiaTheme="minorEastAsia" w:cstheme="minorBidi"/>
          <w:noProof/>
          <w:sz w:val="22"/>
          <w:szCs w:val="22"/>
        </w:rPr>
      </w:pPr>
      <w:hyperlink w:anchor="_Toc71999176" w:history="1">
        <w:r w:rsidR="00EF3510" w:rsidRPr="00BD17BD">
          <w:rPr>
            <w:rStyle w:val="Hipervnculo"/>
            <w:noProof/>
          </w:rPr>
          <w:t>4.2.</w:t>
        </w:r>
        <w:r w:rsidR="00EF3510">
          <w:rPr>
            <w:rFonts w:eastAsiaTheme="minorEastAsia" w:cstheme="minorBidi"/>
            <w:noProof/>
            <w:sz w:val="22"/>
            <w:szCs w:val="22"/>
          </w:rPr>
          <w:tab/>
        </w:r>
        <w:r w:rsidR="00EF3510" w:rsidRPr="00BD17BD">
          <w:rPr>
            <w:rStyle w:val="Hipervnculo"/>
            <w:noProof/>
          </w:rPr>
          <w:t>Contenidos</w:t>
        </w:r>
        <w:r w:rsidR="00EF3510">
          <w:rPr>
            <w:noProof/>
            <w:webHidden/>
          </w:rPr>
          <w:tab/>
        </w:r>
        <w:r w:rsidR="00EF3510">
          <w:rPr>
            <w:noProof/>
            <w:webHidden/>
          </w:rPr>
          <w:fldChar w:fldCharType="begin"/>
        </w:r>
        <w:r w:rsidR="00EF3510">
          <w:rPr>
            <w:noProof/>
            <w:webHidden/>
          </w:rPr>
          <w:instrText xml:space="preserve"> PAGEREF _Toc71999176 \h </w:instrText>
        </w:r>
        <w:r w:rsidR="00EF3510">
          <w:rPr>
            <w:noProof/>
            <w:webHidden/>
          </w:rPr>
        </w:r>
        <w:r w:rsidR="00EF3510">
          <w:rPr>
            <w:noProof/>
            <w:webHidden/>
          </w:rPr>
          <w:fldChar w:fldCharType="separate"/>
        </w:r>
        <w:r w:rsidR="00EF3510">
          <w:rPr>
            <w:noProof/>
            <w:webHidden/>
          </w:rPr>
          <w:t>29</w:t>
        </w:r>
        <w:r w:rsidR="00EF3510">
          <w:rPr>
            <w:noProof/>
            <w:webHidden/>
          </w:rPr>
          <w:fldChar w:fldCharType="end"/>
        </w:r>
      </w:hyperlink>
    </w:p>
    <w:p w14:paraId="72E9789B" w14:textId="34B395BF" w:rsidR="00EF3510" w:rsidRDefault="00144550">
      <w:pPr>
        <w:pStyle w:val="TDC3"/>
        <w:tabs>
          <w:tab w:val="left" w:pos="1320"/>
          <w:tab w:val="right" w:leader="dot" w:pos="9061"/>
        </w:tabs>
        <w:rPr>
          <w:rFonts w:eastAsiaTheme="minorEastAsia" w:cstheme="minorBidi"/>
          <w:noProof/>
          <w:sz w:val="22"/>
          <w:szCs w:val="22"/>
        </w:rPr>
      </w:pPr>
      <w:hyperlink w:anchor="_Toc71999177" w:history="1">
        <w:r w:rsidR="00EF3510" w:rsidRPr="00BD17BD">
          <w:rPr>
            <w:rStyle w:val="Hipervnculo"/>
            <w:noProof/>
          </w:rPr>
          <w:t>4.2.1.</w:t>
        </w:r>
        <w:r w:rsidR="00EF3510">
          <w:rPr>
            <w:rFonts w:eastAsiaTheme="minorEastAsia" w:cstheme="minorBidi"/>
            <w:noProof/>
            <w:sz w:val="22"/>
            <w:szCs w:val="22"/>
          </w:rPr>
          <w:tab/>
        </w:r>
        <w:r w:rsidR="00EF3510" w:rsidRPr="00BD17BD">
          <w:rPr>
            <w:rStyle w:val="Hipervnculo"/>
            <w:noProof/>
          </w:rPr>
          <w:t>Introducción</w:t>
        </w:r>
        <w:r w:rsidR="00EF3510">
          <w:rPr>
            <w:noProof/>
            <w:webHidden/>
          </w:rPr>
          <w:tab/>
        </w:r>
        <w:r w:rsidR="00EF3510">
          <w:rPr>
            <w:noProof/>
            <w:webHidden/>
          </w:rPr>
          <w:fldChar w:fldCharType="begin"/>
        </w:r>
        <w:r w:rsidR="00EF3510">
          <w:rPr>
            <w:noProof/>
            <w:webHidden/>
          </w:rPr>
          <w:instrText xml:space="preserve"> PAGEREF _Toc71999177 \h </w:instrText>
        </w:r>
        <w:r w:rsidR="00EF3510">
          <w:rPr>
            <w:noProof/>
            <w:webHidden/>
          </w:rPr>
        </w:r>
        <w:r w:rsidR="00EF3510">
          <w:rPr>
            <w:noProof/>
            <w:webHidden/>
          </w:rPr>
          <w:fldChar w:fldCharType="separate"/>
        </w:r>
        <w:r w:rsidR="00EF3510">
          <w:rPr>
            <w:noProof/>
            <w:webHidden/>
          </w:rPr>
          <w:t>29</w:t>
        </w:r>
        <w:r w:rsidR="00EF3510">
          <w:rPr>
            <w:noProof/>
            <w:webHidden/>
          </w:rPr>
          <w:fldChar w:fldCharType="end"/>
        </w:r>
      </w:hyperlink>
    </w:p>
    <w:p w14:paraId="01C4CA6C" w14:textId="3783B5F1" w:rsidR="00EF3510" w:rsidRDefault="00144550">
      <w:pPr>
        <w:pStyle w:val="TDC3"/>
        <w:tabs>
          <w:tab w:val="left" w:pos="1320"/>
          <w:tab w:val="right" w:leader="dot" w:pos="9061"/>
        </w:tabs>
        <w:rPr>
          <w:rFonts w:eastAsiaTheme="minorEastAsia" w:cstheme="minorBidi"/>
          <w:noProof/>
          <w:sz w:val="22"/>
          <w:szCs w:val="22"/>
        </w:rPr>
      </w:pPr>
      <w:hyperlink w:anchor="_Toc71999178" w:history="1">
        <w:r w:rsidR="00EF3510" w:rsidRPr="00BD17BD">
          <w:rPr>
            <w:rStyle w:val="Hipervnculo"/>
            <w:noProof/>
          </w:rPr>
          <w:t>4.2.2.</w:t>
        </w:r>
        <w:r w:rsidR="00EF3510">
          <w:rPr>
            <w:rFonts w:eastAsiaTheme="minorEastAsia" w:cstheme="minorBidi"/>
            <w:noProof/>
            <w:sz w:val="22"/>
            <w:szCs w:val="22"/>
          </w:rPr>
          <w:tab/>
        </w:r>
        <w:r w:rsidR="00EF3510" w:rsidRPr="00BD17BD">
          <w:rPr>
            <w:rStyle w:val="Hipervnculo"/>
            <w:noProof/>
          </w:rPr>
          <w:t>Soluciones elegidas y componentes necesarios para la creación de los microservicios</w:t>
        </w:r>
        <w:r w:rsidR="00EF3510">
          <w:rPr>
            <w:noProof/>
            <w:webHidden/>
          </w:rPr>
          <w:tab/>
        </w:r>
        <w:r w:rsidR="00EF3510">
          <w:rPr>
            <w:noProof/>
            <w:webHidden/>
          </w:rPr>
          <w:fldChar w:fldCharType="begin"/>
        </w:r>
        <w:r w:rsidR="00EF3510">
          <w:rPr>
            <w:noProof/>
            <w:webHidden/>
          </w:rPr>
          <w:instrText xml:space="preserve"> PAGEREF _Toc71999178 \h </w:instrText>
        </w:r>
        <w:r w:rsidR="00EF3510">
          <w:rPr>
            <w:noProof/>
            <w:webHidden/>
          </w:rPr>
        </w:r>
        <w:r w:rsidR="00EF3510">
          <w:rPr>
            <w:noProof/>
            <w:webHidden/>
          </w:rPr>
          <w:fldChar w:fldCharType="separate"/>
        </w:r>
        <w:r w:rsidR="00EF3510">
          <w:rPr>
            <w:noProof/>
            <w:webHidden/>
          </w:rPr>
          <w:t>31</w:t>
        </w:r>
        <w:r w:rsidR="00EF3510">
          <w:rPr>
            <w:noProof/>
            <w:webHidden/>
          </w:rPr>
          <w:fldChar w:fldCharType="end"/>
        </w:r>
      </w:hyperlink>
    </w:p>
    <w:p w14:paraId="75964B4D" w14:textId="0B4C50AC" w:rsidR="00EF3510" w:rsidRDefault="00144550">
      <w:pPr>
        <w:pStyle w:val="TDC3"/>
        <w:tabs>
          <w:tab w:val="left" w:pos="1320"/>
          <w:tab w:val="right" w:leader="dot" w:pos="9061"/>
        </w:tabs>
        <w:rPr>
          <w:rFonts w:eastAsiaTheme="minorEastAsia" w:cstheme="minorBidi"/>
          <w:noProof/>
          <w:sz w:val="22"/>
          <w:szCs w:val="22"/>
        </w:rPr>
      </w:pPr>
      <w:hyperlink w:anchor="_Toc71999179" w:history="1">
        <w:r w:rsidR="00EF3510" w:rsidRPr="00BD17BD">
          <w:rPr>
            <w:rStyle w:val="Hipervnculo"/>
            <w:noProof/>
          </w:rPr>
          <w:t>4.2.3.</w:t>
        </w:r>
        <w:r w:rsidR="00EF3510">
          <w:rPr>
            <w:rFonts w:eastAsiaTheme="minorEastAsia" w:cstheme="minorBidi"/>
            <w:noProof/>
            <w:sz w:val="22"/>
            <w:szCs w:val="22"/>
          </w:rPr>
          <w:tab/>
        </w:r>
        <w:r w:rsidR="00EF3510" w:rsidRPr="00BD17BD">
          <w:rPr>
            <w:rStyle w:val="Hipervnculo"/>
            <w:noProof/>
          </w:rPr>
          <w:t>Creación microservicio Gestión de usuarios</w:t>
        </w:r>
        <w:r w:rsidR="00EF3510">
          <w:rPr>
            <w:noProof/>
            <w:webHidden/>
          </w:rPr>
          <w:tab/>
        </w:r>
        <w:r w:rsidR="00EF3510">
          <w:rPr>
            <w:noProof/>
            <w:webHidden/>
          </w:rPr>
          <w:fldChar w:fldCharType="begin"/>
        </w:r>
        <w:r w:rsidR="00EF3510">
          <w:rPr>
            <w:noProof/>
            <w:webHidden/>
          </w:rPr>
          <w:instrText xml:space="preserve"> PAGEREF _Toc71999179 \h </w:instrText>
        </w:r>
        <w:r w:rsidR="00EF3510">
          <w:rPr>
            <w:noProof/>
            <w:webHidden/>
          </w:rPr>
        </w:r>
        <w:r w:rsidR="00EF3510">
          <w:rPr>
            <w:noProof/>
            <w:webHidden/>
          </w:rPr>
          <w:fldChar w:fldCharType="separate"/>
        </w:r>
        <w:r w:rsidR="00EF3510">
          <w:rPr>
            <w:noProof/>
            <w:webHidden/>
          </w:rPr>
          <w:t>31</w:t>
        </w:r>
        <w:r w:rsidR="00EF3510">
          <w:rPr>
            <w:noProof/>
            <w:webHidden/>
          </w:rPr>
          <w:fldChar w:fldCharType="end"/>
        </w:r>
      </w:hyperlink>
    </w:p>
    <w:p w14:paraId="21D3C06A" w14:textId="7486BDE9" w:rsidR="00EF3510" w:rsidRDefault="00144550">
      <w:pPr>
        <w:pStyle w:val="TDC3"/>
        <w:tabs>
          <w:tab w:val="left" w:pos="1320"/>
          <w:tab w:val="right" w:leader="dot" w:pos="9061"/>
        </w:tabs>
        <w:rPr>
          <w:rFonts w:eastAsiaTheme="minorEastAsia" w:cstheme="minorBidi"/>
          <w:noProof/>
          <w:sz w:val="22"/>
          <w:szCs w:val="22"/>
        </w:rPr>
      </w:pPr>
      <w:hyperlink w:anchor="_Toc71999180" w:history="1">
        <w:r w:rsidR="00EF3510" w:rsidRPr="00BD17BD">
          <w:rPr>
            <w:rStyle w:val="Hipervnculo"/>
            <w:noProof/>
          </w:rPr>
          <w:t>4.2.4.</w:t>
        </w:r>
        <w:r w:rsidR="00EF3510">
          <w:rPr>
            <w:rFonts w:eastAsiaTheme="minorEastAsia" w:cstheme="minorBidi"/>
            <w:noProof/>
            <w:sz w:val="22"/>
            <w:szCs w:val="22"/>
          </w:rPr>
          <w:tab/>
        </w:r>
        <w:r w:rsidR="00EF3510" w:rsidRPr="00BD17BD">
          <w:rPr>
            <w:rStyle w:val="Hipervnculo"/>
            <w:noProof/>
          </w:rPr>
          <w:t>Configuración bróker recepción / envío eventos entre microservicios</w:t>
        </w:r>
        <w:r w:rsidR="00EF3510">
          <w:rPr>
            <w:noProof/>
            <w:webHidden/>
          </w:rPr>
          <w:tab/>
        </w:r>
        <w:r w:rsidR="00EF3510">
          <w:rPr>
            <w:noProof/>
            <w:webHidden/>
          </w:rPr>
          <w:fldChar w:fldCharType="begin"/>
        </w:r>
        <w:r w:rsidR="00EF3510">
          <w:rPr>
            <w:noProof/>
            <w:webHidden/>
          </w:rPr>
          <w:instrText xml:space="preserve"> PAGEREF _Toc71999180 \h </w:instrText>
        </w:r>
        <w:r w:rsidR="00EF3510">
          <w:rPr>
            <w:noProof/>
            <w:webHidden/>
          </w:rPr>
        </w:r>
        <w:r w:rsidR="00EF3510">
          <w:rPr>
            <w:noProof/>
            <w:webHidden/>
          </w:rPr>
          <w:fldChar w:fldCharType="separate"/>
        </w:r>
        <w:r w:rsidR="00EF3510">
          <w:rPr>
            <w:noProof/>
            <w:webHidden/>
          </w:rPr>
          <w:t>31</w:t>
        </w:r>
        <w:r w:rsidR="00EF3510">
          <w:rPr>
            <w:noProof/>
            <w:webHidden/>
          </w:rPr>
          <w:fldChar w:fldCharType="end"/>
        </w:r>
      </w:hyperlink>
    </w:p>
    <w:p w14:paraId="53895B3A" w14:textId="18ABC59A" w:rsidR="00EF3510" w:rsidRDefault="00144550">
      <w:pPr>
        <w:pStyle w:val="TDC3"/>
        <w:tabs>
          <w:tab w:val="left" w:pos="1320"/>
          <w:tab w:val="right" w:leader="dot" w:pos="9061"/>
        </w:tabs>
        <w:rPr>
          <w:rFonts w:eastAsiaTheme="minorEastAsia" w:cstheme="minorBidi"/>
          <w:noProof/>
          <w:sz w:val="22"/>
          <w:szCs w:val="22"/>
        </w:rPr>
      </w:pPr>
      <w:hyperlink w:anchor="_Toc71999181" w:history="1">
        <w:r w:rsidR="00EF3510" w:rsidRPr="00BD17BD">
          <w:rPr>
            <w:rStyle w:val="Hipervnculo"/>
            <w:noProof/>
          </w:rPr>
          <w:t>4.2.5.</w:t>
        </w:r>
        <w:r w:rsidR="00EF3510">
          <w:rPr>
            <w:rFonts w:eastAsiaTheme="minorEastAsia" w:cstheme="minorBidi"/>
            <w:noProof/>
            <w:sz w:val="22"/>
            <w:szCs w:val="22"/>
          </w:rPr>
          <w:tab/>
        </w:r>
        <w:r w:rsidR="00EF3510" w:rsidRPr="00BD17BD">
          <w:rPr>
            <w:rStyle w:val="Hipervnculo"/>
            <w:noProof/>
          </w:rPr>
          <w:t>Creación microservicio Editrans</w:t>
        </w:r>
        <w:r w:rsidR="00EF3510">
          <w:rPr>
            <w:noProof/>
            <w:webHidden/>
          </w:rPr>
          <w:tab/>
        </w:r>
        <w:r w:rsidR="00EF3510">
          <w:rPr>
            <w:noProof/>
            <w:webHidden/>
          </w:rPr>
          <w:fldChar w:fldCharType="begin"/>
        </w:r>
        <w:r w:rsidR="00EF3510">
          <w:rPr>
            <w:noProof/>
            <w:webHidden/>
          </w:rPr>
          <w:instrText xml:space="preserve"> PAGEREF _Toc71999181 \h </w:instrText>
        </w:r>
        <w:r w:rsidR="00EF3510">
          <w:rPr>
            <w:noProof/>
            <w:webHidden/>
          </w:rPr>
        </w:r>
        <w:r w:rsidR="00EF3510">
          <w:rPr>
            <w:noProof/>
            <w:webHidden/>
          </w:rPr>
          <w:fldChar w:fldCharType="separate"/>
        </w:r>
        <w:r w:rsidR="00EF3510">
          <w:rPr>
            <w:noProof/>
            <w:webHidden/>
          </w:rPr>
          <w:t>31</w:t>
        </w:r>
        <w:r w:rsidR="00EF3510">
          <w:rPr>
            <w:noProof/>
            <w:webHidden/>
          </w:rPr>
          <w:fldChar w:fldCharType="end"/>
        </w:r>
      </w:hyperlink>
    </w:p>
    <w:p w14:paraId="577DAD2A" w14:textId="646D1407" w:rsidR="00EF3510" w:rsidRDefault="00144550">
      <w:pPr>
        <w:pStyle w:val="TDC3"/>
        <w:tabs>
          <w:tab w:val="left" w:pos="1320"/>
          <w:tab w:val="right" w:leader="dot" w:pos="9061"/>
        </w:tabs>
        <w:rPr>
          <w:rFonts w:eastAsiaTheme="minorEastAsia" w:cstheme="minorBidi"/>
          <w:noProof/>
          <w:sz w:val="22"/>
          <w:szCs w:val="22"/>
        </w:rPr>
      </w:pPr>
      <w:hyperlink w:anchor="_Toc71999182" w:history="1">
        <w:r w:rsidR="00EF3510" w:rsidRPr="00BD17BD">
          <w:rPr>
            <w:rStyle w:val="Hipervnculo"/>
            <w:noProof/>
          </w:rPr>
          <w:t>4.2.6.</w:t>
        </w:r>
        <w:r w:rsidR="00EF3510">
          <w:rPr>
            <w:rFonts w:eastAsiaTheme="minorEastAsia" w:cstheme="minorBidi"/>
            <w:noProof/>
            <w:sz w:val="22"/>
            <w:szCs w:val="22"/>
          </w:rPr>
          <w:tab/>
        </w:r>
        <w:r w:rsidR="00EF3510" w:rsidRPr="00BD17BD">
          <w:rPr>
            <w:rStyle w:val="Hipervnculo"/>
            <w:noProof/>
          </w:rPr>
          <w:t>Creación microservicio IfiWeb Mutuas</w:t>
        </w:r>
        <w:r w:rsidR="00EF3510">
          <w:rPr>
            <w:noProof/>
            <w:webHidden/>
          </w:rPr>
          <w:tab/>
        </w:r>
        <w:r w:rsidR="00EF3510">
          <w:rPr>
            <w:noProof/>
            <w:webHidden/>
          </w:rPr>
          <w:fldChar w:fldCharType="begin"/>
        </w:r>
        <w:r w:rsidR="00EF3510">
          <w:rPr>
            <w:noProof/>
            <w:webHidden/>
          </w:rPr>
          <w:instrText xml:space="preserve"> PAGEREF _Toc71999182 \h </w:instrText>
        </w:r>
        <w:r w:rsidR="00EF3510">
          <w:rPr>
            <w:noProof/>
            <w:webHidden/>
          </w:rPr>
        </w:r>
        <w:r w:rsidR="00EF3510">
          <w:rPr>
            <w:noProof/>
            <w:webHidden/>
          </w:rPr>
          <w:fldChar w:fldCharType="separate"/>
        </w:r>
        <w:r w:rsidR="00EF3510">
          <w:rPr>
            <w:noProof/>
            <w:webHidden/>
          </w:rPr>
          <w:t>31</w:t>
        </w:r>
        <w:r w:rsidR="00EF3510">
          <w:rPr>
            <w:noProof/>
            <w:webHidden/>
          </w:rPr>
          <w:fldChar w:fldCharType="end"/>
        </w:r>
      </w:hyperlink>
    </w:p>
    <w:p w14:paraId="0B691015" w14:textId="14DE27D4" w:rsidR="00EF3510" w:rsidRDefault="00144550">
      <w:pPr>
        <w:pStyle w:val="TDC2"/>
        <w:tabs>
          <w:tab w:val="left" w:pos="880"/>
          <w:tab w:val="right" w:leader="dot" w:pos="9061"/>
        </w:tabs>
        <w:rPr>
          <w:rFonts w:eastAsiaTheme="minorEastAsia" w:cstheme="minorBidi"/>
          <w:noProof/>
          <w:sz w:val="22"/>
          <w:szCs w:val="22"/>
        </w:rPr>
      </w:pPr>
      <w:hyperlink w:anchor="_Toc71999183" w:history="1">
        <w:r w:rsidR="00EF3510" w:rsidRPr="00BD17BD">
          <w:rPr>
            <w:rStyle w:val="Hipervnculo"/>
            <w:noProof/>
          </w:rPr>
          <w:t>4.3.</w:t>
        </w:r>
        <w:r w:rsidR="00EF3510">
          <w:rPr>
            <w:rFonts w:eastAsiaTheme="minorEastAsia" w:cstheme="minorBidi"/>
            <w:noProof/>
            <w:sz w:val="22"/>
            <w:szCs w:val="22"/>
          </w:rPr>
          <w:tab/>
        </w:r>
        <w:r w:rsidR="00EF3510" w:rsidRPr="00BD17BD">
          <w:rPr>
            <w:rStyle w:val="Hipervnculo"/>
            <w:noProof/>
          </w:rPr>
          <w:t>Evaluación</w:t>
        </w:r>
        <w:r w:rsidR="00EF3510">
          <w:rPr>
            <w:noProof/>
            <w:webHidden/>
          </w:rPr>
          <w:tab/>
        </w:r>
        <w:r w:rsidR="00EF3510">
          <w:rPr>
            <w:noProof/>
            <w:webHidden/>
          </w:rPr>
          <w:fldChar w:fldCharType="begin"/>
        </w:r>
        <w:r w:rsidR="00EF3510">
          <w:rPr>
            <w:noProof/>
            <w:webHidden/>
          </w:rPr>
          <w:instrText xml:space="preserve"> PAGEREF _Toc71999183 \h </w:instrText>
        </w:r>
        <w:r w:rsidR="00EF3510">
          <w:rPr>
            <w:noProof/>
            <w:webHidden/>
          </w:rPr>
        </w:r>
        <w:r w:rsidR="00EF3510">
          <w:rPr>
            <w:noProof/>
            <w:webHidden/>
          </w:rPr>
          <w:fldChar w:fldCharType="separate"/>
        </w:r>
        <w:r w:rsidR="00EF3510">
          <w:rPr>
            <w:noProof/>
            <w:webHidden/>
          </w:rPr>
          <w:t>32</w:t>
        </w:r>
        <w:r w:rsidR="00EF3510">
          <w:rPr>
            <w:noProof/>
            <w:webHidden/>
          </w:rPr>
          <w:fldChar w:fldCharType="end"/>
        </w:r>
      </w:hyperlink>
    </w:p>
    <w:p w14:paraId="589AB7B7" w14:textId="7D409AB9" w:rsidR="00EF3510" w:rsidRDefault="00144550">
      <w:pPr>
        <w:pStyle w:val="TDC3"/>
        <w:tabs>
          <w:tab w:val="left" w:pos="1320"/>
          <w:tab w:val="right" w:leader="dot" w:pos="9061"/>
        </w:tabs>
        <w:rPr>
          <w:rFonts w:eastAsiaTheme="minorEastAsia" w:cstheme="minorBidi"/>
          <w:noProof/>
          <w:sz w:val="22"/>
          <w:szCs w:val="22"/>
        </w:rPr>
      </w:pPr>
      <w:hyperlink w:anchor="_Toc71999184" w:history="1">
        <w:r w:rsidR="00EF3510" w:rsidRPr="00BD17BD">
          <w:rPr>
            <w:rStyle w:val="Hipervnculo"/>
            <w:noProof/>
          </w:rPr>
          <w:t>4.3.1.</w:t>
        </w:r>
        <w:r w:rsidR="00EF3510">
          <w:rPr>
            <w:rFonts w:eastAsiaTheme="minorEastAsia" w:cstheme="minorBidi"/>
            <w:noProof/>
            <w:sz w:val="22"/>
            <w:szCs w:val="22"/>
          </w:rPr>
          <w:tab/>
        </w:r>
        <w:r w:rsidR="00EF3510" w:rsidRPr="00BD17BD">
          <w:rPr>
            <w:rStyle w:val="Hipervnculo"/>
            <w:noProof/>
          </w:rPr>
          <w:t>Introducción</w:t>
        </w:r>
        <w:r w:rsidR="00EF3510">
          <w:rPr>
            <w:noProof/>
            <w:webHidden/>
          </w:rPr>
          <w:tab/>
        </w:r>
        <w:r w:rsidR="00EF3510">
          <w:rPr>
            <w:noProof/>
            <w:webHidden/>
          </w:rPr>
          <w:fldChar w:fldCharType="begin"/>
        </w:r>
        <w:r w:rsidR="00EF3510">
          <w:rPr>
            <w:noProof/>
            <w:webHidden/>
          </w:rPr>
          <w:instrText xml:space="preserve"> PAGEREF _Toc71999184 \h </w:instrText>
        </w:r>
        <w:r w:rsidR="00EF3510">
          <w:rPr>
            <w:noProof/>
            <w:webHidden/>
          </w:rPr>
        </w:r>
        <w:r w:rsidR="00EF3510">
          <w:rPr>
            <w:noProof/>
            <w:webHidden/>
          </w:rPr>
          <w:fldChar w:fldCharType="separate"/>
        </w:r>
        <w:r w:rsidR="00EF3510">
          <w:rPr>
            <w:noProof/>
            <w:webHidden/>
          </w:rPr>
          <w:t>32</w:t>
        </w:r>
        <w:r w:rsidR="00EF3510">
          <w:rPr>
            <w:noProof/>
            <w:webHidden/>
          </w:rPr>
          <w:fldChar w:fldCharType="end"/>
        </w:r>
      </w:hyperlink>
    </w:p>
    <w:p w14:paraId="4286C943" w14:textId="2396A192" w:rsidR="00EF3510" w:rsidRDefault="00144550">
      <w:pPr>
        <w:pStyle w:val="TDC3"/>
        <w:tabs>
          <w:tab w:val="left" w:pos="1320"/>
          <w:tab w:val="right" w:leader="dot" w:pos="9061"/>
        </w:tabs>
        <w:rPr>
          <w:rFonts w:eastAsiaTheme="minorEastAsia" w:cstheme="minorBidi"/>
          <w:noProof/>
          <w:sz w:val="22"/>
          <w:szCs w:val="22"/>
        </w:rPr>
      </w:pPr>
      <w:hyperlink w:anchor="_Toc71999185" w:history="1">
        <w:r w:rsidR="00EF3510" w:rsidRPr="00BD17BD">
          <w:rPr>
            <w:rStyle w:val="Hipervnculo"/>
            <w:noProof/>
          </w:rPr>
          <w:t>4.3.2.</w:t>
        </w:r>
        <w:r w:rsidR="00EF3510">
          <w:rPr>
            <w:rFonts w:eastAsiaTheme="minorEastAsia" w:cstheme="minorBidi"/>
            <w:noProof/>
            <w:sz w:val="22"/>
            <w:szCs w:val="22"/>
          </w:rPr>
          <w:tab/>
        </w:r>
        <w:r w:rsidR="00EF3510" w:rsidRPr="00BD17BD">
          <w:rPr>
            <w:rStyle w:val="Hipervnculo"/>
            <w:noProof/>
          </w:rPr>
          <w:t>Resultados encuestas de satisfacción con aplicaciones monolíticas</w:t>
        </w:r>
        <w:r w:rsidR="00EF3510">
          <w:rPr>
            <w:noProof/>
            <w:webHidden/>
          </w:rPr>
          <w:tab/>
        </w:r>
        <w:r w:rsidR="00EF3510">
          <w:rPr>
            <w:noProof/>
            <w:webHidden/>
          </w:rPr>
          <w:fldChar w:fldCharType="begin"/>
        </w:r>
        <w:r w:rsidR="00EF3510">
          <w:rPr>
            <w:noProof/>
            <w:webHidden/>
          </w:rPr>
          <w:instrText xml:space="preserve"> PAGEREF _Toc71999185 \h </w:instrText>
        </w:r>
        <w:r w:rsidR="00EF3510">
          <w:rPr>
            <w:noProof/>
            <w:webHidden/>
          </w:rPr>
        </w:r>
        <w:r w:rsidR="00EF3510">
          <w:rPr>
            <w:noProof/>
            <w:webHidden/>
          </w:rPr>
          <w:fldChar w:fldCharType="separate"/>
        </w:r>
        <w:r w:rsidR="00EF3510">
          <w:rPr>
            <w:noProof/>
            <w:webHidden/>
          </w:rPr>
          <w:t>32</w:t>
        </w:r>
        <w:r w:rsidR="00EF3510">
          <w:rPr>
            <w:noProof/>
            <w:webHidden/>
          </w:rPr>
          <w:fldChar w:fldCharType="end"/>
        </w:r>
      </w:hyperlink>
    </w:p>
    <w:p w14:paraId="47E3EAC1" w14:textId="6EB6EE08" w:rsidR="00EF3510" w:rsidRDefault="00144550">
      <w:pPr>
        <w:pStyle w:val="TDC3"/>
        <w:tabs>
          <w:tab w:val="left" w:pos="1320"/>
          <w:tab w:val="right" w:leader="dot" w:pos="9061"/>
        </w:tabs>
        <w:rPr>
          <w:rFonts w:eastAsiaTheme="minorEastAsia" w:cstheme="minorBidi"/>
          <w:noProof/>
          <w:sz w:val="22"/>
          <w:szCs w:val="22"/>
        </w:rPr>
      </w:pPr>
      <w:hyperlink w:anchor="_Toc71999186" w:history="1">
        <w:r w:rsidR="00EF3510" w:rsidRPr="00BD17BD">
          <w:rPr>
            <w:rStyle w:val="Hipervnculo"/>
            <w:noProof/>
          </w:rPr>
          <w:t>4.3.3.</w:t>
        </w:r>
        <w:r w:rsidR="00EF3510">
          <w:rPr>
            <w:rFonts w:eastAsiaTheme="minorEastAsia" w:cstheme="minorBidi"/>
            <w:noProof/>
            <w:sz w:val="22"/>
            <w:szCs w:val="22"/>
          </w:rPr>
          <w:tab/>
        </w:r>
        <w:r w:rsidR="00EF3510" w:rsidRPr="00BD17BD">
          <w:rPr>
            <w:rStyle w:val="Hipervnculo"/>
            <w:noProof/>
          </w:rPr>
          <w:t>Resultados encuestas de satisfacción con aplicaciones en microservicios</w:t>
        </w:r>
        <w:r w:rsidR="00EF3510">
          <w:rPr>
            <w:noProof/>
            <w:webHidden/>
          </w:rPr>
          <w:tab/>
        </w:r>
        <w:r w:rsidR="00EF3510">
          <w:rPr>
            <w:noProof/>
            <w:webHidden/>
          </w:rPr>
          <w:fldChar w:fldCharType="begin"/>
        </w:r>
        <w:r w:rsidR="00EF3510">
          <w:rPr>
            <w:noProof/>
            <w:webHidden/>
          </w:rPr>
          <w:instrText xml:space="preserve"> PAGEREF _Toc71999186 \h </w:instrText>
        </w:r>
        <w:r w:rsidR="00EF3510">
          <w:rPr>
            <w:noProof/>
            <w:webHidden/>
          </w:rPr>
        </w:r>
        <w:r w:rsidR="00EF3510">
          <w:rPr>
            <w:noProof/>
            <w:webHidden/>
          </w:rPr>
          <w:fldChar w:fldCharType="separate"/>
        </w:r>
        <w:r w:rsidR="00EF3510">
          <w:rPr>
            <w:noProof/>
            <w:webHidden/>
          </w:rPr>
          <w:t>34</w:t>
        </w:r>
        <w:r w:rsidR="00EF3510">
          <w:rPr>
            <w:noProof/>
            <w:webHidden/>
          </w:rPr>
          <w:fldChar w:fldCharType="end"/>
        </w:r>
      </w:hyperlink>
    </w:p>
    <w:p w14:paraId="0DB1B8AC" w14:textId="297B6682" w:rsidR="00EF3510" w:rsidRDefault="00144550">
      <w:pPr>
        <w:pStyle w:val="TDC3"/>
        <w:tabs>
          <w:tab w:val="left" w:pos="1320"/>
          <w:tab w:val="right" w:leader="dot" w:pos="9061"/>
        </w:tabs>
        <w:rPr>
          <w:rFonts w:eastAsiaTheme="minorEastAsia" w:cstheme="minorBidi"/>
          <w:noProof/>
          <w:sz w:val="22"/>
          <w:szCs w:val="22"/>
        </w:rPr>
      </w:pPr>
      <w:hyperlink w:anchor="_Toc71999187" w:history="1">
        <w:r w:rsidR="00EF3510" w:rsidRPr="00BD17BD">
          <w:rPr>
            <w:rStyle w:val="Hipervnculo"/>
            <w:noProof/>
          </w:rPr>
          <w:t>4.3.4.</w:t>
        </w:r>
        <w:r w:rsidR="00EF3510">
          <w:rPr>
            <w:rFonts w:eastAsiaTheme="minorEastAsia" w:cstheme="minorBidi"/>
            <w:noProof/>
            <w:sz w:val="22"/>
            <w:szCs w:val="22"/>
          </w:rPr>
          <w:tab/>
        </w:r>
        <w:r w:rsidR="00EF3510" w:rsidRPr="00BD17BD">
          <w:rPr>
            <w:rStyle w:val="Hipervnculo"/>
            <w:noProof/>
          </w:rPr>
          <w:t>Conclusión</w:t>
        </w:r>
        <w:r w:rsidR="00EF3510">
          <w:rPr>
            <w:noProof/>
            <w:webHidden/>
          </w:rPr>
          <w:tab/>
        </w:r>
        <w:r w:rsidR="00EF3510">
          <w:rPr>
            <w:noProof/>
            <w:webHidden/>
          </w:rPr>
          <w:fldChar w:fldCharType="begin"/>
        </w:r>
        <w:r w:rsidR="00EF3510">
          <w:rPr>
            <w:noProof/>
            <w:webHidden/>
          </w:rPr>
          <w:instrText xml:space="preserve"> PAGEREF _Toc71999187 \h </w:instrText>
        </w:r>
        <w:r w:rsidR="00EF3510">
          <w:rPr>
            <w:noProof/>
            <w:webHidden/>
          </w:rPr>
        </w:r>
        <w:r w:rsidR="00EF3510">
          <w:rPr>
            <w:noProof/>
            <w:webHidden/>
          </w:rPr>
          <w:fldChar w:fldCharType="separate"/>
        </w:r>
        <w:r w:rsidR="00EF3510">
          <w:rPr>
            <w:noProof/>
            <w:webHidden/>
          </w:rPr>
          <w:t>34</w:t>
        </w:r>
        <w:r w:rsidR="00EF3510">
          <w:rPr>
            <w:noProof/>
            <w:webHidden/>
          </w:rPr>
          <w:fldChar w:fldCharType="end"/>
        </w:r>
      </w:hyperlink>
    </w:p>
    <w:p w14:paraId="760647B1" w14:textId="49490949" w:rsidR="00EF3510" w:rsidRDefault="00144550">
      <w:pPr>
        <w:pStyle w:val="TDC1"/>
        <w:tabs>
          <w:tab w:val="left" w:pos="440"/>
          <w:tab w:val="right" w:leader="dot" w:pos="9061"/>
        </w:tabs>
        <w:rPr>
          <w:rFonts w:eastAsiaTheme="minorEastAsia" w:cstheme="minorBidi"/>
          <w:noProof/>
          <w:sz w:val="22"/>
          <w:szCs w:val="22"/>
        </w:rPr>
      </w:pPr>
      <w:hyperlink w:anchor="_Toc71999188" w:history="1">
        <w:r w:rsidR="00EF3510" w:rsidRPr="00BD17BD">
          <w:rPr>
            <w:rStyle w:val="Hipervnculo"/>
            <w:noProof/>
          </w:rPr>
          <w:t>5.</w:t>
        </w:r>
        <w:r w:rsidR="00EF3510">
          <w:rPr>
            <w:rFonts w:eastAsiaTheme="minorEastAsia" w:cstheme="minorBidi"/>
            <w:noProof/>
            <w:sz w:val="22"/>
            <w:szCs w:val="22"/>
          </w:rPr>
          <w:tab/>
        </w:r>
        <w:r w:rsidR="00EF3510" w:rsidRPr="00BD17BD">
          <w:rPr>
            <w:rStyle w:val="Hipervnculo"/>
            <w:noProof/>
          </w:rPr>
          <w:t>Conclusiones y trabajo futuro</w:t>
        </w:r>
        <w:r w:rsidR="00EF3510">
          <w:rPr>
            <w:noProof/>
            <w:webHidden/>
          </w:rPr>
          <w:tab/>
        </w:r>
        <w:r w:rsidR="00EF3510">
          <w:rPr>
            <w:noProof/>
            <w:webHidden/>
          </w:rPr>
          <w:fldChar w:fldCharType="begin"/>
        </w:r>
        <w:r w:rsidR="00EF3510">
          <w:rPr>
            <w:noProof/>
            <w:webHidden/>
          </w:rPr>
          <w:instrText xml:space="preserve"> PAGEREF _Toc71999188 \h </w:instrText>
        </w:r>
        <w:r w:rsidR="00EF3510">
          <w:rPr>
            <w:noProof/>
            <w:webHidden/>
          </w:rPr>
        </w:r>
        <w:r w:rsidR="00EF3510">
          <w:rPr>
            <w:noProof/>
            <w:webHidden/>
          </w:rPr>
          <w:fldChar w:fldCharType="separate"/>
        </w:r>
        <w:r w:rsidR="00EF3510">
          <w:rPr>
            <w:noProof/>
            <w:webHidden/>
          </w:rPr>
          <w:t>35</w:t>
        </w:r>
        <w:r w:rsidR="00EF3510">
          <w:rPr>
            <w:noProof/>
            <w:webHidden/>
          </w:rPr>
          <w:fldChar w:fldCharType="end"/>
        </w:r>
      </w:hyperlink>
    </w:p>
    <w:p w14:paraId="69F94DC1" w14:textId="5AF1637B" w:rsidR="00EF3510" w:rsidRDefault="00144550">
      <w:pPr>
        <w:pStyle w:val="TDC2"/>
        <w:tabs>
          <w:tab w:val="left" w:pos="880"/>
          <w:tab w:val="right" w:leader="dot" w:pos="9061"/>
        </w:tabs>
        <w:rPr>
          <w:rFonts w:eastAsiaTheme="minorEastAsia" w:cstheme="minorBidi"/>
          <w:noProof/>
          <w:sz w:val="22"/>
          <w:szCs w:val="22"/>
        </w:rPr>
      </w:pPr>
      <w:hyperlink w:anchor="_Toc71999189" w:history="1">
        <w:r w:rsidR="00EF3510" w:rsidRPr="00BD17BD">
          <w:rPr>
            <w:rStyle w:val="Hipervnculo"/>
            <w:noProof/>
          </w:rPr>
          <w:t>5.1.</w:t>
        </w:r>
        <w:r w:rsidR="00EF3510">
          <w:rPr>
            <w:rFonts w:eastAsiaTheme="minorEastAsia" w:cstheme="minorBidi"/>
            <w:noProof/>
            <w:sz w:val="22"/>
            <w:szCs w:val="22"/>
          </w:rPr>
          <w:tab/>
        </w:r>
        <w:r w:rsidR="00EF3510" w:rsidRPr="00BD17BD">
          <w:rPr>
            <w:rStyle w:val="Hipervnculo"/>
            <w:noProof/>
          </w:rPr>
          <w:t>Conclusiones finales</w:t>
        </w:r>
        <w:r w:rsidR="00EF3510">
          <w:rPr>
            <w:noProof/>
            <w:webHidden/>
          </w:rPr>
          <w:tab/>
        </w:r>
        <w:r w:rsidR="00EF3510">
          <w:rPr>
            <w:noProof/>
            <w:webHidden/>
          </w:rPr>
          <w:fldChar w:fldCharType="begin"/>
        </w:r>
        <w:r w:rsidR="00EF3510">
          <w:rPr>
            <w:noProof/>
            <w:webHidden/>
          </w:rPr>
          <w:instrText xml:space="preserve"> PAGEREF _Toc71999189 \h </w:instrText>
        </w:r>
        <w:r w:rsidR="00EF3510">
          <w:rPr>
            <w:noProof/>
            <w:webHidden/>
          </w:rPr>
        </w:r>
        <w:r w:rsidR="00EF3510">
          <w:rPr>
            <w:noProof/>
            <w:webHidden/>
          </w:rPr>
          <w:fldChar w:fldCharType="separate"/>
        </w:r>
        <w:r w:rsidR="00EF3510">
          <w:rPr>
            <w:noProof/>
            <w:webHidden/>
          </w:rPr>
          <w:t>35</w:t>
        </w:r>
        <w:r w:rsidR="00EF3510">
          <w:rPr>
            <w:noProof/>
            <w:webHidden/>
          </w:rPr>
          <w:fldChar w:fldCharType="end"/>
        </w:r>
      </w:hyperlink>
    </w:p>
    <w:p w14:paraId="1C28DA14" w14:textId="7EC52AB9" w:rsidR="00EF3510" w:rsidRDefault="00144550">
      <w:pPr>
        <w:pStyle w:val="TDC3"/>
        <w:tabs>
          <w:tab w:val="left" w:pos="1320"/>
          <w:tab w:val="right" w:leader="dot" w:pos="9061"/>
        </w:tabs>
        <w:rPr>
          <w:rFonts w:eastAsiaTheme="minorEastAsia" w:cstheme="minorBidi"/>
          <w:noProof/>
          <w:sz w:val="22"/>
          <w:szCs w:val="22"/>
        </w:rPr>
      </w:pPr>
      <w:hyperlink w:anchor="_Toc71999190" w:history="1">
        <w:r w:rsidR="00EF3510" w:rsidRPr="00BD17BD">
          <w:rPr>
            <w:rStyle w:val="Hipervnculo"/>
            <w:noProof/>
          </w:rPr>
          <w:t>5.1.1.</w:t>
        </w:r>
        <w:r w:rsidR="00EF3510">
          <w:rPr>
            <w:rFonts w:eastAsiaTheme="minorEastAsia" w:cstheme="minorBidi"/>
            <w:noProof/>
            <w:sz w:val="22"/>
            <w:szCs w:val="22"/>
          </w:rPr>
          <w:tab/>
        </w:r>
        <w:r w:rsidR="00EF3510" w:rsidRPr="00BD17BD">
          <w:rPr>
            <w:rStyle w:val="Hipervnculo"/>
            <w:noProof/>
          </w:rPr>
          <w:t>“Título 3” del menú de estilos</w:t>
        </w:r>
        <w:r w:rsidR="00EF3510">
          <w:rPr>
            <w:noProof/>
            <w:webHidden/>
          </w:rPr>
          <w:tab/>
        </w:r>
        <w:r w:rsidR="00EF3510">
          <w:rPr>
            <w:noProof/>
            <w:webHidden/>
          </w:rPr>
          <w:fldChar w:fldCharType="begin"/>
        </w:r>
        <w:r w:rsidR="00EF3510">
          <w:rPr>
            <w:noProof/>
            <w:webHidden/>
          </w:rPr>
          <w:instrText xml:space="preserve"> PAGEREF _Toc71999190 \h </w:instrText>
        </w:r>
        <w:r w:rsidR="00EF3510">
          <w:rPr>
            <w:noProof/>
            <w:webHidden/>
          </w:rPr>
        </w:r>
        <w:r w:rsidR="00EF3510">
          <w:rPr>
            <w:noProof/>
            <w:webHidden/>
          </w:rPr>
          <w:fldChar w:fldCharType="separate"/>
        </w:r>
        <w:r w:rsidR="00EF3510">
          <w:rPr>
            <w:noProof/>
            <w:webHidden/>
          </w:rPr>
          <w:t>35</w:t>
        </w:r>
        <w:r w:rsidR="00EF3510">
          <w:rPr>
            <w:noProof/>
            <w:webHidden/>
          </w:rPr>
          <w:fldChar w:fldCharType="end"/>
        </w:r>
      </w:hyperlink>
    </w:p>
    <w:p w14:paraId="6642F97F" w14:textId="7A9D840F" w:rsidR="00EF3510" w:rsidRDefault="00144550">
      <w:pPr>
        <w:pStyle w:val="TDC3"/>
        <w:tabs>
          <w:tab w:val="left" w:pos="1320"/>
          <w:tab w:val="right" w:leader="dot" w:pos="9061"/>
        </w:tabs>
        <w:rPr>
          <w:rFonts w:eastAsiaTheme="minorEastAsia" w:cstheme="minorBidi"/>
          <w:noProof/>
          <w:sz w:val="22"/>
          <w:szCs w:val="22"/>
        </w:rPr>
      </w:pPr>
      <w:hyperlink w:anchor="_Toc71999191" w:history="1">
        <w:r w:rsidR="00EF3510" w:rsidRPr="00BD17BD">
          <w:rPr>
            <w:rStyle w:val="Hipervnculo"/>
            <w:noProof/>
          </w:rPr>
          <w:t>5.1.2.</w:t>
        </w:r>
        <w:r w:rsidR="00EF3510">
          <w:rPr>
            <w:rFonts w:eastAsiaTheme="minorEastAsia" w:cstheme="minorBidi"/>
            <w:noProof/>
            <w:sz w:val="22"/>
            <w:szCs w:val="22"/>
          </w:rPr>
          <w:tab/>
        </w:r>
        <w:r w:rsidR="00EF3510" w:rsidRPr="00BD17BD">
          <w:rPr>
            <w:rStyle w:val="Hipervnculo"/>
            <w:noProof/>
          </w:rPr>
          <w:t>“Título 3” del menú de estilos</w:t>
        </w:r>
        <w:r w:rsidR="00EF3510">
          <w:rPr>
            <w:noProof/>
            <w:webHidden/>
          </w:rPr>
          <w:tab/>
        </w:r>
        <w:r w:rsidR="00EF3510">
          <w:rPr>
            <w:noProof/>
            <w:webHidden/>
          </w:rPr>
          <w:fldChar w:fldCharType="begin"/>
        </w:r>
        <w:r w:rsidR="00EF3510">
          <w:rPr>
            <w:noProof/>
            <w:webHidden/>
          </w:rPr>
          <w:instrText xml:space="preserve"> PAGEREF _Toc71999191 \h </w:instrText>
        </w:r>
        <w:r w:rsidR="00EF3510">
          <w:rPr>
            <w:noProof/>
            <w:webHidden/>
          </w:rPr>
        </w:r>
        <w:r w:rsidR="00EF3510">
          <w:rPr>
            <w:noProof/>
            <w:webHidden/>
          </w:rPr>
          <w:fldChar w:fldCharType="separate"/>
        </w:r>
        <w:r w:rsidR="00EF3510">
          <w:rPr>
            <w:noProof/>
            <w:webHidden/>
          </w:rPr>
          <w:t>35</w:t>
        </w:r>
        <w:r w:rsidR="00EF3510">
          <w:rPr>
            <w:noProof/>
            <w:webHidden/>
          </w:rPr>
          <w:fldChar w:fldCharType="end"/>
        </w:r>
      </w:hyperlink>
    </w:p>
    <w:p w14:paraId="326A5AE0" w14:textId="099B84D9" w:rsidR="00EF3510" w:rsidRDefault="00144550">
      <w:pPr>
        <w:pStyle w:val="TDC2"/>
        <w:tabs>
          <w:tab w:val="left" w:pos="880"/>
          <w:tab w:val="right" w:leader="dot" w:pos="9061"/>
        </w:tabs>
        <w:rPr>
          <w:rFonts w:eastAsiaTheme="minorEastAsia" w:cstheme="minorBidi"/>
          <w:noProof/>
          <w:sz w:val="22"/>
          <w:szCs w:val="22"/>
        </w:rPr>
      </w:pPr>
      <w:hyperlink w:anchor="_Toc71999192" w:history="1">
        <w:r w:rsidR="00EF3510" w:rsidRPr="00BD17BD">
          <w:rPr>
            <w:rStyle w:val="Hipervnculo"/>
            <w:noProof/>
          </w:rPr>
          <w:t>5.2.</w:t>
        </w:r>
        <w:r w:rsidR="00EF3510">
          <w:rPr>
            <w:rFonts w:eastAsiaTheme="minorEastAsia" w:cstheme="minorBidi"/>
            <w:noProof/>
            <w:sz w:val="22"/>
            <w:szCs w:val="22"/>
          </w:rPr>
          <w:tab/>
        </w:r>
        <w:r w:rsidR="00EF3510" w:rsidRPr="00BD17BD">
          <w:rPr>
            <w:rStyle w:val="Hipervnculo"/>
            <w:noProof/>
          </w:rPr>
          <w:t>Mejoras detectadas a futuro</w:t>
        </w:r>
        <w:r w:rsidR="00EF3510">
          <w:rPr>
            <w:noProof/>
            <w:webHidden/>
          </w:rPr>
          <w:tab/>
        </w:r>
        <w:r w:rsidR="00EF3510">
          <w:rPr>
            <w:noProof/>
            <w:webHidden/>
          </w:rPr>
          <w:fldChar w:fldCharType="begin"/>
        </w:r>
        <w:r w:rsidR="00EF3510">
          <w:rPr>
            <w:noProof/>
            <w:webHidden/>
          </w:rPr>
          <w:instrText xml:space="preserve"> PAGEREF _Toc71999192 \h </w:instrText>
        </w:r>
        <w:r w:rsidR="00EF3510">
          <w:rPr>
            <w:noProof/>
            <w:webHidden/>
          </w:rPr>
        </w:r>
        <w:r w:rsidR="00EF3510">
          <w:rPr>
            <w:noProof/>
            <w:webHidden/>
          </w:rPr>
          <w:fldChar w:fldCharType="separate"/>
        </w:r>
        <w:r w:rsidR="00EF3510">
          <w:rPr>
            <w:noProof/>
            <w:webHidden/>
          </w:rPr>
          <w:t>35</w:t>
        </w:r>
        <w:r w:rsidR="00EF3510">
          <w:rPr>
            <w:noProof/>
            <w:webHidden/>
          </w:rPr>
          <w:fldChar w:fldCharType="end"/>
        </w:r>
      </w:hyperlink>
    </w:p>
    <w:p w14:paraId="352CFFC5" w14:textId="7E212F81" w:rsidR="00EF3510" w:rsidRDefault="00144550">
      <w:pPr>
        <w:pStyle w:val="TDC3"/>
        <w:tabs>
          <w:tab w:val="left" w:pos="1320"/>
          <w:tab w:val="right" w:leader="dot" w:pos="9061"/>
        </w:tabs>
        <w:rPr>
          <w:rFonts w:eastAsiaTheme="minorEastAsia" w:cstheme="minorBidi"/>
          <w:noProof/>
          <w:sz w:val="22"/>
          <w:szCs w:val="22"/>
        </w:rPr>
      </w:pPr>
      <w:hyperlink w:anchor="_Toc71999193" w:history="1">
        <w:r w:rsidR="00EF3510" w:rsidRPr="00BD17BD">
          <w:rPr>
            <w:rStyle w:val="Hipervnculo"/>
            <w:noProof/>
          </w:rPr>
          <w:t>5.2.1.</w:t>
        </w:r>
        <w:r w:rsidR="00EF3510">
          <w:rPr>
            <w:rFonts w:eastAsiaTheme="minorEastAsia" w:cstheme="minorBidi"/>
            <w:noProof/>
            <w:sz w:val="22"/>
            <w:szCs w:val="22"/>
          </w:rPr>
          <w:tab/>
        </w:r>
        <w:r w:rsidR="00EF3510" w:rsidRPr="00BD17BD">
          <w:rPr>
            <w:rStyle w:val="Hipervnculo"/>
            <w:noProof/>
          </w:rPr>
          <w:t>Nuevas funcionalidades</w:t>
        </w:r>
        <w:r w:rsidR="00EF3510">
          <w:rPr>
            <w:noProof/>
            <w:webHidden/>
          </w:rPr>
          <w:tab/>
        </w:r>
        <w:r w:rsidR="00EF3510">
          <w:rPr>
            <w:noProof/>
            <w:webHidden/>
          </w:rPr>
          <w:fldChar w:fldCharType="begin"/>
        </w:r>
        <w:r w:rsidR="00EF3510">
          <w:rPr>
            <w:noProof/>
            <w:webHidden/>
          </w:rPr>
          <w:instrText xml:space="preserve"> PAGEREF _Toc71999193 \h </w:instrText>
        </w:r>
        <w:r w:rsidR="00EF3510">
          <w:rPr>
            <w:noProof/>
            <w:webHidden/>
          </w:rPr>
        </w:r>
        <w:r w:rsidR="00EF3510">
          <w:rPr>
            <w:noProof/>
            <w:webHidden/>
          </w:rPr>
          <w:fldChar w:fldCharType="separate"/>
        </w:r>
        <w:r w:rsidR="00EF3510">
          <w:rPr>
            <w:noProof/>
            <w:webHidden/>
          </w:rPr>
          <w:t>35</w:t>
        </w:r>
        <w:r w:rsidR="00EF3510">
          <w:rPr>
            <w:noProof/>
            <w:webHidden/>
          </w:rPr>
          <w:fldChar w:fldCharType="end"/>
        </w:r>
      </w:hyperlink>
    </w:p>
    <w:p w14:paraId="1A5CEB7B" w14:textId="46774917" w:rsidR="00EF3510" w:rsidRDefault="00144550">
      <w:pPr>
        <w:pStyle w:val="TDC3"/>
        <w:tabs>
          <w:tab w:val="left" w:pos="1320"/>
          <w:tab w:val="right" w:leader="dot" w:pos="9061"/>
        </w:tabs>
        <w:rPr>
          <w:rFonts w:eastAsiaTheme="minorEastAsia" w:cstheme="minorBidi"/>
          <w:noProof/>
          <w:sz w:val="22"/>
          <w:szCs w:val="22"/>
        </w:rPr>
      </w:pPr>
      <w:hyperlink w:anchor="_Toc71999194" w:history="1">
        <w:r w:rsidR="00EF3510" w:rsidRPr="00BD17BD">
          <w:rPr>
            <w:rStyle w:val="Hipervnculo"/>
            <w:noProof/>
          </w:rPr>
          <w:t>5.2.2.</w:t>
        </w:r>
        <w:r w:rsidR="00EF3510">
          <w:rPr>
            <w:rFonts w:eastAsiaTheme="minorEastAsia" w:cstheme="minorBidi"/>
            <w:noProof/>
            <w:sz w:val="22"/>
            <w:szCs w:val="22"/>
          </w:rPr>
          <w:tab/>
        </w:r>
        <w:r w:rsidR="00EF3510" w:rsidRPr="00BD17BD">
          <w:rPr>
            <w:rStyle w:val="Hipervnculo"/>
            <w:noProof/>
          </w:rPr>
          <w:t>“Título 3” del menú de estilos</w:t>
        </w:r>
        <w:r w:rsidR="00EF3510">
          <w:rPr>
            <w:noProof/>
            <w:webHidden/>
          </w:rPr>
          <w:tab/>
        </w:r>
        <w:r w:rsidR="00EF3510">
          <w:rPr>
            <w:noProof/>
            <w:webHidden/>
          </w:rPr>
          <w:fldChar w:fldCharType="begin"/>
        </w:r>
        <w:r w:rsidR="00EF3510">
          <w:rPr>
            <w:noProof/>
            <w:webHidden/>
          </w:rPr>
          <w:instrText xml:space="preserve"> PAGEREF _Toc71999194 \h </w:instrText>
        </w:r>
        <w:r w:rsidR="00EF3510">
          <w:rPr>
            <w:noProof/>
            <w:webHidden/>
          </w:rPr>
        </w:r>
        <w:r w:rsidR="00EF3510">
          <w:rPr>
            <w:noProof/>
            <w:webHidden/>
          </w:rPr>
          <w:fldChar w:fldCharType="separate"/>
        </w:r>
        <w:r w:rsidR="00EF3510">
          <w:rPr>
            <w:noProof/>
            <w:webHidden/>
          </w:rPr>
          <w:t>35</w:t>
        </w:r>
        <w:r w:rsidR="00EF3510">
          <w:rPr>
            <w:noProof/>
            <w:webHidden/>
          </w:rPr>
          <w:fldChar w:fldCharType="end"/>
        </w:r>
      </w:hyperlink>
    </w:p>
    <w:p w14:paraId="79C28906" w14:textId="3317E484" w:rsidR="00EF3510" w:rsidRDefault="00144550">
      <w:pPr>
        <w:pStyle w:val="TDC1"/>
        <w:tabs>
          <w:tab w:val="right" w:leader="dot" w:pos="9061"/>
        </w:tabs>
        <w:rPr>
          <w:rFonts w:eastAsiaTheme="minorEastAsia" w:cstheme="minorBidi"/>
          <w:noProof/>
          <w:sz w:val="22"/>
          <w:szCs w:val="22"/>
        </w:rPr>
      </w:pPr>
      <w:hyperlink w:anchor="_Toc71999195" w:history="1">
        <w:r w:rsidR="00EF3510" w:rsidRPr="00BD17BD">
          <w:rPr>
            <w:rStyle w:val="Hipervnculo"/>
            <w:noProof/>
          </w:rPr>
          <w:t>Referencias bibliográficas</w:t>
        </w:r>
        <w:r w:rsidR="00EF3510">
          <w:rPr>
            <w:noProof/>
            <w:webHidden/>
          </w:rPr>
          <w:tab/>
        </w:r>
        <w:r w:rsidR="00EF3510">
          <w:rPr>
            <w:noProof/>
            <w:webHidden/>
          </w:rPr>
          <w:fldChar w:fldCharType="begin"/>
        </w:r>
        <w:r w:rsidR="00EF3510">
          <w:rPr>
            <w:noProof/>
            <w:webHidden/>
          </w:rPr>
          <w:instrText xml:space="preserve"> PAGEREF _Toc71999195 \h </w:instrText>
        </w:r>
        <w:r w:rsidR="00EF3510">
          <w:rPr>
            <w:noProof/>
            <w:webHidden/>
          </w:rPr>
        </w:r>
        <w:r w:rsidR="00EF3510">
          <w:rPr>
            <w:noProof/>
            <w:webHidden/>
          </w:rPr>
          <w:fldChar w:fldCharType="separate"/>
        </w:r>
        <w:r w:rsidR="00EF3510">
          <w:rPr>
            <w:noProof/>
            <w:webHidden/>
          </w:rPr>
          <w:t>36</w:t>
        </w:r>
        <w:r w:rsidR="00EF3510">
          <w:rPr>
            <w:noProof/>
            <w:webHidden/>
          </w:rPr>
          <w:fldChar w:fldCharType="end"/>
        </w:r>
      </w:hyperlink>
    </w:p>
    <w:p w14:paraId="370FA5FD" w14:textId="67A0CD30" w:rsidR="00EF3510" w:rsidRDefault="00144550">
      <w:pPr>
        <w:pStyle w:val="TDC1"/>
        <w:tabs>
          <w:tab w:val="right" w:leader="dot" w:pos="9061"/>
        </w:tabs>
        <w:rPr>
          <w:rFonts w:eastAsiaTheme="minorEastAsia" w:cstheme="minorBidi"/>
          <w:noProof/>
          <w:sz w:val="22"/>
          <w:szCs w:val="22"/>
        </w:rPr>
      </w:pPr>
      <w:hyperlink w:anchor="_Toc71999196" w:history="1">
        <w:r w:rsidR="00EF3510" w:rsidRPr="00BD17BD">
          <w:rPr>
            <w:rStyle w:val="Hipervnculo"/>
            <w:noProof/>
          </w:rPr>
          <w:t>Índice de acrónimos</w:t>
        </w:r>
        <w:r w:rsidR="00EF3510">
          <w:rPr>
            <w:noProof/>
            <w:webHidden/>
          </w:rPr>
          <w:tab/>
        </w:r>
        <w:r w:rsidR="00EF3510">
          <w:rPr>
            <w:noProof/>
            <w:webHidden/>
          </w:rPr>
          <w:fldChar w:fldCharType="begin"/>
        </w:r>
        <w:r w:rsidR="00EF3510">
          <w:rPr>
            <w:noProof/>
            <w:webHidden/>
          </w:rPr>
          <w:instrText xml:space="preserve"> PAGEREF _Toc71999196 \h </w:instrText>
        </w:r>
        <w:r w:rsidR="00EF3510">
          <w:rPr>
            <w:noProof/>
            <w:webHidden/>
          </w:rPr>
        </w:r>
        <w:r w:rsidR="00EF3510">
          <w:rPr>
            <w:noProof/>
            <w:webHidden/>
          </w:rPr>
          <w:fldChar w:fldCharType="separate"/>
        </w:r>
        <w:r w:rsidR="00EF3510">
          <w:rPr>
            <w:noProof/>
            <w:webHidden/>
          </w:rPr>
          <w:t>40</w:t>
        </w:r>
        <w:r w:rsidR="00EF3510">
          <w:rPr>
            <w:noProof/>
            <w:webHidden/>
          </w:rPr>
          <w:fldChar w:fldCharType="end"/>
        </w:r>
      </w:hyperlink>
    </w:p>
    <w:p w14:paraId="5177810C" w14:textId="6E5FA9A8" w:rsidR="005D549B" w:rsidRPr="00727AE8" w:rsidRDefault="00423E85" w:rsidP="006403BD">
      <w:pPr>
        <w:pStyle w:val="Ttulondices"/>
      </w:pPr>
      <w:r>
        <w:rPr>
          <w:rFonts w:asciiTheme="minorHAnsi" w:hAnsiTheme="minorHAnsi" w:cs="Times New Roman"/>
          <w:sz w:val="22"/>
          <w:szCs w:val="24"/>
          <w:lang w:eastAsia="es-ES"/>
        </w:rPr>
        <w:fldChar w:fldCharType="end"/>
      </w:r>
      <w:r w:rsidR="005D549B" w:rsidRPr="00727AE8">
        <w:br w:type="page"/>
      </w:r>
      <w:r w:rsidR="003F24BC">
        <w:lastRenderedPageBreak/>
        <w:t>Í</w:t>
      </w:r>
      <w:r w:rsidR="00194057" w:rsidRPr="00727AE8">
        <w:t xml:space="preserve">ndice de figuras </w:t>
      </w:r>
    </w:p>
    <w:p w14:paraId="537FD6BD" w14:textId="6D5C1623" w:rsidR="002B1DFB" w:rsidRDefault="00C10A65">
      <w:pPr>
        <w:pStyle w:val="TDC1"/>
        <w:tabs>
          <w:tab w:val="right" w:leader="dot" w:pos="9061"/>
        </w:tabs>
        <w:rPr>
          <w:rFonts w:eastAsiaTheme="minorEastAsia" w:cstheme="minorBidi"/>
          <w:noProof/>
          <w:sz w:val="22"/>
          <w:szCs w:val="22"/>
        </w:rPr>
      </w:pPr>
      <w:r w:rsidRPr="00B34BF5">
        <w:rPr>
          <w:rFonts w:cs="Arial"/>
          <w:highlight w:val="yellow"/>
        </w:rPr>
        <w:fldChar w:fldCharType="begin"/>
      </w:r>
      <w:r w:rsidRPr="00B34BF5">
        <w:rPr>
          <w:rFonts w:cs="Arial"/>
          <w:highlight w:val="yellow"/>
        </w:rPr>
        <w:instrText xml:space="preserve"> TOC \f \h \z \t "Título 9;1;Figuras;1" </w:instrText>
      </w:r>
      <w:r w:rsidRPr="00B34BF5">
        <w:rPr>
          <w:rFonts w:cs="Arial"/>
          <w:highlight w:val="yellow"/>
        </w:rPr>
        <w:fldChar w:fldCharType="separate"/>
      </w:r>
      <w:hyperlink w:anchor="_Toc71999197" w:history="1">
        <w:r w:rsidR="002B1DFB" w:rsidRPr="00B7247C">
          <w:rPr>
            <w:rStyle w:val="Hipervnculo"/>
            <w:noProof/>
          </w:rPr>
          <w:t>Figura 1. https://medium.com/@SoftwareDevelopmentCommunity/what-is-service-oriented-architecture-fa894d11a7ec</w:t>
        </w:r>
        <w:r w:rsidR="002B1DFB">
          <w:rPr>
            <w:noProof/>
            <w:webHidden/>
          </w:rPr>
          <w:tab/>
        </w:r>
        <w:r w:rsidR="002B1DFB">
          <w:rPr>
            <w:noProof/>
            <w:webHidden/>
          </w:rPr>
          <w:fldChar w:fldCharType="begin"/>
        </w:r>
        <w:r w:rsidR="002B1DFB">
          <w:rPr>
            <w:noProof/>
            <w:webHidden/>
          </w:rPr>
          <w:instrText xml:space="preserve"> PAGEREF _Toc71999197 \h </w:instrText>
        </w:r>
        <w:r w:rsidR="002B1DFB">
          <w:rPr>
            <w:noProof/>
            <w:webHidden/>
          </w:rPr>
        </w:r>
        <w:r w:rsidR="002B1DFB">
          <w:rPr>
            <w:noProof/>
            <w:webHidden/>
          </w:rPr>
          <w:fldChar w:fldCharType="separate"/>
        </w:r>
        <w:r w:rsidR="002B1DFB">
          <w:rPr>
            <w:noProof/>
            <w:webHidden/>
          </w:rPr>
          <w:t>12</w:t>
        </w:r>
        <w:r w:rsidR="002B1DFB">
          <w:rPr>
            <w:noProof/>
            <w:webHidden/>
          </w:rPr>
          <w:fldChar w:fldCharType="end"/>
        </w:r>
      </w:hyperlink>
    </w:p>
    <w:p w14:paraId="6A5DECAB" w14:textId="0D6780D3" w:rsidR="002B1DFB" w:rsidRDefault="00144550">
      <w:pPr>
        <w:pStyle w:val="TDC1"/>
        <w:tabs>
          <w:tab w:val="right" w:leader="dot" w:pos="9061"/>
        </w:tabs>
        <w:rPr>
          <w:rFonts w:eastAsiaTheme="minorEastAsia" w:cstheme="minorBidi"/>
          <w:noProof/>
          <w:sz w:val="22"/>
          <w:szCs w:val="22"/>
        </w:rPr>
      </w:pPr>
      <w:hyperlink w:anchor="_Toc71999198" w:history="1">
        <w:r w:rsidR="002B1DFB" w:rsidRPr="00B7247C">
          <w:rPr>
            <w:rStyle w:val="Hipervnculo"/>
            <w:noProof/>
          </w:rPr>
          <w:t>Figura 2. https://www.redhat.com/es/topics/microservices/what-are-microservices</w:t>
        </w:r>
        <w:r w:rsidR="002B1DFB">
          <w:rPr>
            <w:noProof/>
            <w:webHidden/>
          </w:rPr>
          <w:tab/>
        </w:r>
        <w:r w:rsidR="002B1DFB">
          <w:rPr>
            <w:noProof/>
            <w:webHidden/>
          </w:rPr>
          <w:fldChar w:fldCharType="begin"/>
        </w:r>
        <w:r w:rsidR="002B1DFB">
          <w:rPr>
            <w:noProof/>
            <w:webHidden/>
          </w:rPr>
          <w:instrText xml:space="preserve"> PAGEREF _Toc71999198 \h </w:instrText>
        </w:r>
        <w:r w:rsidR="002B1DFB">
          <w:rPr>
            <w:noProof/>
            <w:webHidden/>
          </w:rPr>
        </w:r>
        <w:r w:rsidR="002B1DFB">
          <w:rPr>
            <w:noProof/>
            <w:webHidden/>
          </w:rPr>
          <w:fldChar w:fldCharType="separate"/>
        </w:r>
        <w:r w:rsidR="002B1DFB">
          <w:rPr>
            <w:noProof/>
            <w:webHidden/>
          </w:rPr>
          <w:t>13</w:t>
        </w:r>
        <w:r w:rsidR="002B1DFB">
          <w:rPr>
            <w:noProof/>
            <w:webHidden/>
          </w:rPr>
          <w:fldChar w:fldCharType="end"/>
        </w:r>
      </w:hyperlink>
    </w:p>
    <w:p w14:paraId="304D5E6C" w14:textId="5230D22D" w:rsidR="002B1DFB" w:rsidRDefault="00144550">
      <w:pPr>
        <w:pStyle w:val="TDC1"/>
        <w:tabs>
          <w:tab w:val="right" w:leader="dot" w:pos="9061"/>
        </w:tabs>
        <w:rPr>
          <w:rFonts w:eastAsiaTheme="minorEastAsia" w:cstheme="minorBidi"/>
          <w:noProof/>
          <w:sz w:val="22"/>
          <w:szCs w:val="22"/>
        </w:rPr>
      </w:pPr>
      <w:hyperlink w:anchor="_Toc71999199" w:history="1">
        <w:r w:rsidR="002B1DFB" w:rsidRPr="00B7247C">
          <w:rPr>
            <w:rStyle w:val="Hipervnculo"/>
            <w:noProof/>
          </w:rPr>
          <w:t>Figura 3. Poner donde es</w:t>
        </w:r>
        <w:r w:rsidR="002B1DFB">
          <w:rPr>
            <w:noProof/>
            <w:webHidden/>
          </w:rPr>
          <w:tab/>
        </w:r>
        <w:r w:rsidR="002B1DFB">
          <w:rPr>
            <w:noProof/>
            <w:webHidden/>
          </w:rPr>
          <w:fldChar w:fldCharType="begin"/>
        </w:r>
        <w:r w:rsidR="002B1DFB">
          <w:rPr>
            <w:noProof/>
            <w:webHidden/>
          </w:rPr>
          <w:instrText xml:space="preserve"> PAGEREF _Toc71999199 \h </w:instrText>
        </w:r>
        <w:r w:rsidR="002B1DFB">
          <w:rPr>
            <w:noProof/>
            <w:webHidden/>
          </w:rPr>
        </w:r>
        <w:r w:rsidR="002B1DFB">
          <w:rPr>
            <w:noProof/>
            <w:webHidden/>
          </w:rPr>
          <w:fldChar w:fldCharType="separate"/>
        </w:r>
        <w:r w:rsidR="002B1DFB">
          <w:rPr>
            <w:noProof/>
            <w:webHidden/>
          </w:rPr>
          <w:t>14</w:t>
        </w:r>
        <w:r w:rsidR="002B1DFB">
          <w:rPr>
            <w:noProof/>
            <w:webHidden/>
          </w:rPr>
          <w:fldChar w:fldCharType="end"/>
        </w:r>
      </w:hyperlink>
    </w:p>
    <w:p w14:paraId="232C2A35" w14:textId="50391804" w:rsidR="002B1DFB" w:rsidRDefault="00144550">
      <w:pPr>
        <w:pStyle w:val="TDC1"/>
        <w:tabs>
          <w:tab w:val="right" w:leader="dot" w:pos="9061"/>
        </w:tabs>
        <w:rPr>
          <w:rFonts w:eastAsiaTheme="minorEastAsia" w:cstheme="minorBidi"/>
          <w:noProof/>
          <w:sz w:val="22"/>
          <w:szCs w:val="22"/>
        </w:rPr>
      </w:pPr>
      <w:hyperlink w:anchor="_Toc71999200" w:history="1">
        <w:r w:rsidR="002B1DFB" w:rsidRPr="00B7247C">
          <w:rPr>
            <w:rStyle w:val="Hipervnculo"/>
            <w:noProof/>
          </w:rPr>
          <w:t>Figura 4. https://medium.com/@SoftwareDevelopmentCommunity/what-is-service-oriented-architecture-fa894d11a7ec</w:t>
        </w:r>
        <w:r w:rsidR="002B1DFB">
          <w:rPr>
            <w:noProof/>
            <w:webHidden/>
          </w:rPr>
          <w:tab/>
        </w:r>
        <w:r w:rsidR="002B1DFB">
          <w:rPr>
            <w:noProof/>
            <w:webHidden/>
          </w:rPr>
          <w:fldChar w:fldCharType="begin"/>
        </w:r>
        <w:r w:rsidR="002B1DFB">
          <w:rPr>
            <w:noProof/>
            <w:webHidden/>
          </w:rPr>
          <w:instrText xml:space="preserve"> PAGEREF _Toc71999200 \h </w:instrText>
        </w:r>
        <w:r w:rsidR="002B1DFB">
          <w:rPr>
            <w:noProof/>
            <w:webHidden/>
          </w:rPr>
        </w:r>
        <w:r w:rsidR="002B1DFB">
          <w:rPr>
            <w:noProof/>
            <w:webHidden/>
          </w:rPr>
          <w:fldChar w:fldCharType="separate"/>
        </w:r>
        <w:r w:rsidR="002B1DFB">
          <w:rPr>
            <w:noProof/>
            <w:webHidden/>
          </w:rPr>
          <w:t>15</w:t>
        </w:r>
        <w:r w:rsidR="002B1DFB">
          <w:rPr>
            <w:noProof/>
            <w:webHidden/>
          </w:rPr>
          <w:fldChar w:fldCharType="end"/>
        </w:r>
      </w:hyperlink>
    </w:p>
    <w:p w14:paraId="705BE5FA" w14:textId="143A6283" w:rsidR="002B1DFB" w:rsidRDefault="00144550">
      <w:pPr>
        <w:pStyle w:val="TDC1"/>
        <w:tabs>
          <w:tab w:val="right" w:leader="dot" w:pos="9061"/>
        </w:tabs>
        <w:rPr>
          <w:rFonts w:eastAsiaTheme="minorEastAsia" w:cstheme="minorBidi"/>
          <w:noProof/>
          <w:sz w:val="22"/>
          <w:szCs w:val="22"/>
        </w:rPr>
      </w:pPr>
      <w:hyperlink w:anchor="_Toc71999201" w:history="1">
        <w:r w:rsidR="002B1DFB" w:rsidRPr="00B7247C">
          <w:rPr>
            <w:rStyle w:val="Hipervnculo"/>
            <w:noProof/>
          </w:rPr>
          <w:t>Figura 5. Tipos de Bases de datos NoSQL https://docs.microsoft.com/es-es/dotnet/architecture/cloud-native/relational-vs-nosql-data</w:t>
        </w:r>
        <w:r w:rsidR="002B1DFB">
          <w:rPr>
            <w:noProof/>
            <w:webHidden/>
          </w:rPr>
          <w:tab/>
        </w:r>
        <w:r w:rsidR="002B1DFB">
          <w:rPr>
            <w:noProof/>
            <w:webHidden/>
          </w:rPr>
          <w:fldChar w:fldCharType="begin"/>
        </w:r>
        <w:r w:rsidR="002B1DFB">
          <w:rPr>
            <w:noProof/>
            <w:webHidden/>
          </w:rPr>
          <w:instrText xml:space="preserve"> PAGEREF _Toc71999201 \h </w:instrText>
        </w:r>
        <w:r w:rsidR="002B1DFB">
          <w:rPr>
            <w:noProof/>
            <w:webHidden/>
          </w:rPr>
        </w:r>
        <w:r w:rsidR="002B1DFB">
          <w:rPr>
            <w:noProof/>
            <w:webHidden/>
          </w:rPr>
          <w:fldChar w:fldCharType="separate"/>
        </w:r>
        <w:r w:rsidR="002B1DFB">
          <w:rPr>
            <w:noProof/>
            <w:webHidden/>
          </w:rPr>
          <w:t>19</w:t>
        </w:r>
        <w:r w:rsidR="002B1DFB">
          <w:rPr>
            <w:noProof/>
            <w:webHidden/>
          </w:rPr>
          <w:fldChar w:fldCharType="end"/>
        </w:r>
      </w:hyperlink>
    </w:p>
    <w:p w14:paraId="1092A6E7" w14:textId="17F1AF90" w:rsidR="002B1DFB" w:rsidRDefault="00144550">
      <w:pPr>
        <w:pStyle w:val="TDC1"/>
        <w:tabs>
          <w:tab w:val="right" w:leader="dot" w:pos="9061"/>
        </w:tabs>
        <w:rPr>
          <w:rFonts w:eastAsiaTheme="minorEastAsia" w:cstheme="minorBidi"/>
          <w:noProof/>
          <w:sz w:val="22"/>
          <w:szCs w:val="22"/>
        </w:rPr>
      </w:pPr>
      <w:hyperlink w:anchor="_Toc71999202" w:history="1">
        <w:r w:rsidR="002B1DFB" w:rsidRPr="00B7247C">
          <w:rPr>
            <w:rStyle w:val="Hipervnculo"/>
            <w:noProof/>
          </w:rPr>
          <w:t>Figura 6. Ranking https://db-engines.com/en/ranking</w:t>
        </w:r>
        <w:r w:rsidR="002B1DFB">
          <w:rPr>
            <w:noProof/>
            <w:webHidden/>
          </w:rPr>
          <w:tab/>
        </w:r>
        <w:r w:rsidR="002B1DFB">
          <w:rPr>
            <w:noProof/>
            <w:webHidden/>
          </w:rPr>
          <w:fldChar w:fldCharType="begin"/>
        </w:r>
        <w:r w:rsidR="002B1DFB">
          <w:rPr>
            <w:noProof/>
            <w:webHidden/>
          </w:rPr>
          <w:instrText xml:space="preserve"> PAGEREF _Toc71999202 \h </w:instrText>
        </w:r>
        <w:r w:rsidR="002B1DFB">
          <w:rPr>
            <w:noProof/>
            <w:webHidden/>
          </w:rPr>
        </w:r>
        <w:r w:rsidR="002B1DFB">
          <w:rPr>
            <w:noProof/>
            <w:webHidden/>
          </w:rPr>
          <w:fldChar w:fldCharType="separate"/>
        </w:r>
        <w:r w:rsidR="002B1DFB">
          <w:rPr>
            <w:noProof/>
            <w:webHidden/>
          </w:rPr>
          <w:t>21</w:t>
        </w:r>
        <w:r w:rsidR="002B1DFB">
          <w:rPr>
            <w:noProof/>
            <w:webHidden/>
          </w:rPr>
          <w:fldChar w:fldCharType="end"/>
        </w:r>
      </w:hyperlink>
    </w:p>
    <w:p w14:paraId="6519A1CA" w14:textId="2D1DB5FA" w:rsidR="002B1DFB" w:rsidRDefault="00144550">
      <w:pPr>
        <w:pStyle w:val="TDC1"/>
        <w:tabs>
          <w:tab w:val="right" w:leader="dot" w:pos="9061"/>
        </w:tabs>
        <w:rPr>
          <w:rFonts w:eastAsiaTheme="minorEastAsia" w:cstheme="minorBidi"/>
          <w:noProof/>
          <w:sz w:val="22"/>
          <w:szCs w:val="22"/>
        </w:rPr>
      </w:pPr>
      <w:hyperlink w:anchor="_Toc71999203" w:history="1">
        <w:r w:rsidR="002B1DFB" w:rsidRPr="00B7247C">
          <w:rPr>
            <w:rStyle w:val="Hipervnculo"/>
            <w:noProof/>
          </w:rPr>
          <w:t>Figura 7. Organigrama del Centro de Desarrollo de Intervención. (Elaboración propia)</w:t>
        </w:r>
        <w:r w:rsidR="002B1DFB">
          <w:rPr>
            <w:noProof/>
            <w:webHidden/>
          </w:rPr>
          <w:tab/>
        </w:r>
        <w:r w:rsidR="002B1DFB">
          <w:rPr>
            <w:noProof/>
            <w:webHidden/>
          </w:rPr>
          <w:fldChar w:fldCharType="begin"/>
        </w:r>
        <w:r w:rsidR="002B1DFB">
          <w:rPr>
            <w:noProof/>
            <w:webHidden/>
          </w:rPr>
          <w:instrText xml:space="preserve"> PAGEREF _Toc71999203 \h </w:instrText>
        </w:r>
        <w:r w:rsidR="002B1DFB">
          <w:rPr>
            <w:noProof/>
            <w:webHidden/>
          </w:rPr>
        </w:r>
        <w:r w:rsidR="002B1DFB">
          <w:rPr>
            <w:noProof/>
            <w:webHidden/>
          </w:rPr>
          <w:fldChar w:fldCharType="separate"/>
        </w:r>
        <w:r w:rsidR="002B1DFB">
          <w:rPr>
            <w:noProof/>
            <w:webHidden/>
          </w:rPr>
          <w:t>23</w:t>
        </w:r>
        <w:r w:rsidR="002B1DFB">
          <w:rPr>
            <w:noProof/>
            <w:webHidden/>
          </w:rPr>
          <w:fldChar w:fldCharType="end"/>
        </w:r>
      </w:hyperlink>
    </w:p>
    <w:p w14:paraId="2360B33A" w14:textId="3AE1FDB8" w:rsidR="002B1DFB" w:rsidRDefault="00144550">
      <w:pPr>
        <w:pStyle w:val="TDC1"/>
        <w:tabs>
          <w:tab w:val="right" w:leader="dot" w:pos="9061"/>
        </w:tabs>
        <w:rPr>
          <w:rFonts w:eastAsiaTheme="minorEastAsia" w:cstheme="minorBidi"/>
          <w:noProof/>
          <w:sz w:val="22"/>
          <w:szCs w:val="22"/>
        </w:rPr>
      </w:pPr>
      <w:hyperlink w:anchor="_Toc71999204" w:history="1">
        <w:r w:rsidR="002B1DFB" w:rsidRPr="00B7247C">
          <w:rPr>
            <w:rStyle w:val="Hipervnculo"/>
            <w:noProof/>
          </w:rPr>
          <w:t>Figura 8. “Figuras” del menú de estilos. (Elaboración propia)</w:t>
        </w:r>
        <w:r w:rsidR="002B1DFB">
          <w:rPr>
            <w:noProof/>
            <w:webHidden/>
          </w:rPr>
          <w:tab/>
        </w:r>
        <w:r w:rsidR="002B1DFB">
          <w:rPr>
            <w:noProof/>
            <w:webHidden/>
          </w:rPr>
          <w:fldChar w:fldCharType="begin"/>
        </w:r>
        <w:r w:rsidR="002B1DFB">
          <w:rPr>
            <w:noProof/>
            <w:webHidden/>
          </w:rPr>
          <w:instrText xml:space="preserve"> PAGEREF _Toc71999204 \h </w:instrText>
        </w:r>
        <w:r w:rsidR="002B1DFB">
          <w:rPr>
            <w:noProof/>
            <w:webHidden/>
          </w:rPr>
        </w:r>
        <w:r w:rsidR="002B1DFB">
          <w:rPr>
            <w:noProof/>
            <w:webHidden/>
          </w:rPr>
          <w:fldChar w:fldCharType="separate"/>
        </w:r>
        <w:r w:rsidR="002B1DFB">
          <w:rPr>
            <w:noProof/>
            <w:webHidden/>
          </w:rPr>
          <w:t>24</w:t>
        </w:r>
        <w:r w:rsidR="002B1DFB">
          <w:rPr>
            <w:noProof/>
            <w:webHidden/>
          </w:rPr>
          <w:fldChar w:fldCharType="end"/>
        </w:r>
      </w:hyperlink>
    </w:p>
    <w:p w14:paraId="4FC880AD" w14:textId="79B6E864" w:rsidR="002B1DFB" w:rsidRDefault="00144550">
      <w:pPr>
        <w:pStyle w:val="TDC1"/>
        <w:tabs>
          <w:tab w:val="right" w:leader="dot" w:pos="9061"/>
        </w:tabs>
        <w:rPr>
          <w:rFonts w:eastAsiaTheme="minorEastAsia" w:cstheme="minorBidi"/>
          <w:noProof/>
          <w:sz w:val="22"/>
          <w:szCs w:val="22"/>
        </w:rPr>
      </w:pPr>
      <w:hyperlink w:anchor="_Toc71999205" w:history="1">
        <w:r w:rsidR="002B1DFB" w:rsidRPr="00B7247C">
          <w:rPr>
            <w:rStyle w:val="Hipervnculo"/>
            <w:noProof/>
          </w:rPr>
          <w:t>Figura 9. “Figuras” del menú de estilos. (Elaboración propia)</w:t>
        </w:r>
        <w:r w:rsidR="002B1DFB">
          <w:rPr>
            <w:noProof/>
            <w:webHidden/>
          </w:rPr>
          <w:tab/>
        </w:r>
        <w:r w:rsidR="002B1DFB">
          <w:rPr>
            <w:noProof/>
            <w:webHidden/>
          </w:rPr>
          <w:fldChar w:fldCharType="begin"/>
        </w:r>
        <w:r w:rsidR="002B1DFB">
          <w:rPr>
            <w:noProof/>
            <w:webHidden/>
          </w:rPr>
          <w:instrText xml:space="preserve"> PAGEREF _Toc71999205 \h </w:instrText>
        </w:r>
        <w:r w:rsidR="002B1DFB">
          <w:rPr>
            <w:noProof/>
            <w:webHidden/>
          </w:rPr>
        </w:r>
        <w:r w:rsidR="002B1DFB">
          <w:rPr>
            <w:noProof/>
            <w:webHidden/>
          </w:rPr>
          <w:fldChar w:fldCharType="separate"/>
        </w:r>
        <w:r w:rsidR="002B1DFB">
          <w:rPr>
            <w:noProof/>
            <w:webHidden/>
          </w:rPr>
          <w:t>25</w:t>
        </w:r>
        <w:r w:rsidR="002B1DFB">
          <w:rPr>
            <w:noProof/>
            <w:webHidden/>
          </w:rPr>
          <w:fldChar w:fldCharType="end"/>
        </w:r>
      </w:hyperlink>
    </w:p>
    <w:p w14:paraId="59FD470F" w14:textId="587F2044" w:rsidR="002B1DFB" w:rsidRDefault="00144550">
      <w:pPr>
        <w:pStyle w:val="TDC1"/>
        <w:tabs>
          <w:tab w:val="right" w:leader="dot" w:pos="9061"/>
        </w:tabs>
        <w:rPr>
          <w:rFonts w:eastAsiaTheme="minorEastAsia" w:cstheme="minorBidi"/>
          <w:noProof/>
          <w:sz w:val="22"/>
          <w:szCs w:val="22"/>
        </w:rPr>
      </w:pPr>
      <w:hyperlink w:anchor="_Toc71999206" w:history="1">
        <w:r w:rsidR="002B1DFB" w:rsidRPr="00B7247C">
          <w:rPr>
            <w:rStyle w:val="Hipervnculo"/>
            <w:noProof/>
          </w:rPr>
          <w:t>Figura 10. “Figuras” del menú de estilos. (Elaboración propia)</w:t>
        </w:r>
        <w:r w:rsidR="002B1DFB">
          <w:rPr>
            <w:noProof/>
            <w:webHidden/>
          </w:rPr>
          <w:tab/>
        </w:r>
        <w:r w:rsidR="002B1DFB">
          <w:rPr>
            <w:noProof/>
            <w:webHidden/>
          </w:rPr>
          <w:fldChar w:fldCharType="begin"/>
        </w:r>
        <w:r w:rsidR="002B1DFB">
          <w:rPr>
            <w:noProof/>
            <w:webHidden/>
          </w:rPr>
          <w:instrText xml:space="preserve"> PAGEREF _Toc71999206 \h </w:instrText>
        </w:r>
        <w:r w:rsidR="002B1DFB">
          <w:rPr>
            <w:noProof/>
            <w:webHidden/>
          </w:rPr>
        </w:r>
        <w:r w:rsidR="002B1DFB">
          <w:rPr>
            <w:noProof/>
            <w:webHidden/>
          </w:rPr>
          <w:fldChar w:fldCharType="separate"/>
        </w:r>
        <w:r w:rsidR="002B1DFB">
          <w:rPr>
            <w:noProof/>
            <w:webHidden/>
          </w:rPr>
          <w:t>26</w:t>
        </w:r>
        <w:r w:rsidR="002B1DFB">
          <w:rPr>
            <w:noProof/>
            <w:webHidden/>
          </w:rPr>
          <w:fldChar w:fldCharType="end"/>
        </w:r>
      </w:hyperlink>
    </w:p>
    <w:p w14:paraId="649BFEF6" w14:textId="62AD2B49" w:rsidR="002B1DFB" w:rsidRDefault="00144550">
      <w:pPr>
        <w:pStyle w:val="TDC1"/>
        <w:tabs>
          <w:tab w:val="right" w:leader="dot" w:pos="9061"/>
        </w:tabs>
        <w:rPr>
          <w:rFonts w:eastAsiaTheme="minorEastAsia" w:cstheme="minorBidi"/>
          <w:noProof/>
          <w:sz w:val="22"/>
          <w:szCs w:val="22"/>
        </w:rPr>
      </w:pPr>
      <w:hyperlink w:anchor="_Toc71999207" w:history="1">
        <w:r w:rsidR="002B1DFB" w:rsidRPr="00B7247C">
          <w:rPr>
            <w:rStyle w:val="Hipervnculo"/>
            <w:noProof/>
          </w:rPr>
          <w:t>Figura 11. “Figuras” del menú de estilos. (Elaboración propia)</w:t>
        </w:r>
        <w:r w:rsidR="002B1DFB">
          <w:rPr>
            <w:noProof/>
            <w:webHidden/>
          </w:rPr>
          <w:tab/>
        </w:r>
        <w:r w:rsidR="002B1DFB">
          <w:rPr>
            <w:noProof/>
            <w:webHidden/>
          </w:rPr>
          <w:fldChar w:fldCharType="begin"/>
        </w:r>
        <w:r w:rsidR="002B1DFB">
          <w:rPr>
            <w:noProof/>
            <w:webHidden/>
          </w:rPr>
          <w:instrText xml:space="preserve"> PAGEREF _Toc71999207 \h </w:instrText>
        </w:r>
        <w:r w:rsidR="002B1DFB">
          <w:rPr>
            <w:noProof/>
            <w:webHidden/>
          </w:rPr>
        </w:r>
        <w:r w:rsidR="002B1DFB">
          <w:rPr>
            <w:noProof/>
            <w:webHidden/>
          </w:rPr>
          <w:fldChar w:fldCharType="separate"/>
        </w:r>
        <w:r w:rsidR="002B1DFB">
          <w:rPr>
            <w:noProof/>
            <w:webHidden/>
          </w:rPr>
          <w:t>26</w:t>
        </w:r>
        <w:r w:rsidR="002B1DFB">
          <w:rPr>
            <w:noProof/>
            <w:webHidden/>
          </w:rPr>
          <w:fldChar w:fldCharType="end"/>
        </w:r>
      </w:hyperlink>
    </w:p>
    <w:p w14:paraId="4F910E84" w14:textId="2C06AE09" w:rsidR="002B1DFB" w:rsidRDefault="00144550">
      <w:pPr>
        <w:pStyle w:val="TDC1"/>
        <w:tabs>
          <w:tab w:val="right" w:leader="dot" w:pos="9061"/>
        </w:tabs>
        <w:rPr>
          <w:rFonts w:eastAsiaTheme="minorEastAsia" w:cstheme="minorBidi"/>
          <w:noProof/>
          <w:sz w:val="22"/>
          <w:szCs w:val="22"/>
        </w:rPr>
      </w:pPr>
      <w:hyperlink w:anchor="_Toc71999208" w:history="1">
        <w:r w:rsidR="002B1DFB" w:rsidRPr="00B7247C">
          <w:rPr>
            <w:rStyle w:val="Hipervnculo"/>
            <w:noProof/>
          </w:rPr>
          <w:t>Figura 12. “Figuras” del menú de estilos. (Elaboración propia)</w:t>
        </w:r>
        <w:r w:rsidR="002B1DFB">
          <w:rPr>
            <w:noProof/>
            <w:webHidden/>
          </w:rPr>
          <w:tab/>
        </w:r>
        <w:r w:rsidR="002B1DFB">
          <w:rPr>
            <w:noProof/>
            <w:webHidden/>
          </w:rPr>
          <w:fldChar w:fldCharType="begin"/>
        </w:r>
        <w:r w:rsidR="002B1DFB">
          <w:rPr>
            <w:noProof/>
            <w:webHidden/>
          </w:rPr>
          <w:instrText xml:space="preserve"> PAGEREF _Toc71999208 \h </w:instrText>
        </w:r>
        <w:r w:rsidR="002B1DFB">
          <w:rPr>
            <w:noProof/>
            <w:webHidden/>
          </w:rPr>
        </w:r>
        <w:r w:rsidR="002B1DFB">
          <w:rPr>
            <w:noProof/>
            <w:webHidden/>
          </w:rPr>
          <w:fldChar w:fldCharType="separate"/>
        </w:r>
        <w:r w:rsidR="002B1DFB">
          <w:rPr>
            <w:noProof/>
            <w:webHidden/>
          </w:rPr>
          <w:t>27</w:t>
        </w:r>
        <w:r w:rsidR="002B1DFB">
          <w:rPr>
            <w:noProof/>
            <w:webHidden/>
          </w:rPr>
          <w:fldChar w:fldCharType="end"/>
        </w:r>
      </w:hyperlink>
    </w:p>
    <w:p w14:paraId="0AE6AE0E" w14:textId="0461303A" w:rsidR="002B1DFB" w:rsidRDefault="00144550">
      <w:pPr>
        <w:pStyle w:val="TDC1"/>
        <w:tabs>
          <w:tab w:val="right" w:leader="dot" w:pos="9061"/>
        </w:tabs>
        <w:rPr>
          <w:rFonts w:eastAsiaTheme="minorEastAsia" w:cstheme="minorBidi"/>
          <w:noProof/>
          <w:sz w:val="22"/>
          <w:szCs w:val="22"/>
        </w:rPr>
      </w:pPr>
      <w:hyperlink w:anchor="_Toc71999209" w:history="1">
        <w:r w:rsidR="002B1DFB" w:rsidRPr="00B7247C">
          <w:rPr>
            <w:rStyle w:val="Hipervnculo"/>
            <w:noProof/>
          </w:rPr>
          <w:t>Figura 13. “Figuras” del menú de estilos. (Elaboración propia)</w:t>
        </w:r>
        <w:r w:rsidR="002B1DFB">
          <w:rPr>
            <w:noProof/>
            <w:webHidden/>
          </w:rPr>
          <w:tab/>
        </w:r>
        <w:r w:rsidR="002B1DFB">
          <w:rPr>
            <w:noProof/>
            <w:webHidden/>
          </w:rPr>
          <w:fldChar w:fldCharType="begin"/>
        </w:r>
        <w:r w:rsidR="002B1DFB">
          <w:rPr>
            <w:noProof/>
            <w:webHidden/>
          </w:rPr>
          <w:instrText xml:space="preserve"> PAGEREF _Toc71999209 \h </w:instrText>
        </w:r>
        <w:r w:rsidR="002B1DFB">
          <w:rPr>
            <w:noProof/>
            <w:webHidden/>
          </w:rPr>
        </w:r>
        <w:r w:rsidR="002B1DFB">
          <w:rPr>
            <w:noProof/>
            <w:webHidden/>
          </w:rPr>
          <w:fldChar w:fldCharType="separate"/>
        </w:r>
        <w:r w:rsidR="002B1DFB">
          <w:rPr>
            <w:noProof/>
            <w:webHidden/>
          </w:rPr>
          <w:t>28</w:t>
        </w:r>
        <w:r w:rsidR="002B1DFB">
          <w:rPr>
            <w:noProof/>
            <w:webHidden/>
          </w:rPr>
          <w:fldChar w:fldCharType="end"/>
        </w:r>
      </w:hyperlink>
    </w:p>
    <w:p w14:paraId="4EB0093B" w14:textId="7C5A304E" w:rsidR="002B1DFB" w:rsidRDefault="00144550">
      <w:pPr>
        <w:pStyle w:val="TDC1"/>
        <w:tabs>
          <w:tab w:val="right" w:leader="dot" w:pos="9061"/>
        </w:tabs>
        <w:rPr>
          <w:rFonts w:eastAsiaTheme="minorEastAsia" w:cstheme="minorBidi"/>
          <w:noProof/>
          <w:sz w:val="22"/>
          <w:szCs w:val="22"/>
        </w:rPr>
      </w:pPr>
      <w:hyperlink w:anchor="_Toc71999210" w:history="1">
        <w:r w:rsidR="002B1DFB" w:rsidRPr="00B7247C">
          <w:rPr>
            <w:rStyle w:val="Hipervnculo"/>
            <w:noProof/>
          </w:rPr>
          <w:t>Figura 14. “Figuras” del menú de estilos. (Elaboración propia)</w:t>
        </w:r>
        <w:r w:rsidR="002B1DFB">
          <w:rPr>
            <w:noProof/>
            <w:webHidden/>
          </w:rPr>
          <w:tab/>
        </w:r>
        <w:r w:rsidR="002B1DFB">
          <w:rPr>
            <w:noProof/>
            <w:webHidden/>
          </w:rPr>
          <w:fldChar w:fldCharType="begin"/>
        </w:r>
        <w:r w:rsidR="002B1DFB">
          <w:rPr>
            <w:noProof/>
            <w:webHidden/>
          </w:rPr>
          <w:instrText xml:space="preserve"> PAGEREF _Toc71999210 \h </w:instrText>
        </w:r>
        <w:r w:rsidR="002B1DFB">
          <w:rPr>
            <w:noProof/>
            <w:webHidden/>
          </w:rPr>
        </w:r>
        <w:r w:rsidR="002B1DFB">
          <w:rPr>
            <w:noProof/>
            <w:webHidden/>
          </w:rPr>
          <w:fldChar w:fldCharType="separate"/>
        </w:r>
        <w:r w:rsidR="002B1DFB">
          <w:rPr>
            <w:noProof/>
            <w:webHidden/>
          </w:rPr>
          <w:t>30</w:t>
        </w:r>
        <w:r w:rsidR="002B1DFB">
          <w:rPr>
            <w:noProof/>
            <w:webHidden/>
          </w:rPr>
          <w:fldChar w:fldCharType="end"/>
        </w:r>
      </w:hyperlink>
    </w:p>
    <w:p w14:paraId="525EF479" w14:textId="0B343007" w:rsidR="002B1DFB" w:rsidRDefault="00144550">
      <w:pPr>
        <w:pStyle w:val="TDC1"/>
        <w:tabs>
          <w:tab w:val="right" w:leader="dot" w:pos="9061"/>
        </w:tabs>
        <w:rPr>
          <w:rFonts w:eastAsiaTheme="minorEastAsia" w:cstheme="minorBidi"/>
          <w:noProof/>
          <w:sz w:val="22"/>
          <w:szCs w:val="22"/>
        </w:rPr>
      </w:pPr>
      <w:hyperlink w:anchor="_Toc71999211" w:history="1">
        <w:r w:rsidR="002B1DFB" w:rsidRPr="00B7247C">
          <w:rPr>
            <w:rStyle w:val="Hipervnculo"/>
            <w:noProof/>
          </w:rPr>
          <w:t>Figura 15. “Figuras” del menú de estilos. (Elaboración propia)</w:t>
        </w:r>
        <w:r w:rsidR="002B1DFB">
          <w:rPr>
            <w:noProof/>
            <w:webHidden/>
          </w:rPr>
          <w:tab/>
        </w:r>
        <w:r w:rsidR="002B1DFB">
          <w:rPr>
            <w:noProof/>
            <w:webHidden/>
          </w:rPr>
          <w:fldChar w:fldCharType="begin"/>
        </w:r>
        <w:r w:rsidR="002B1DFB">
          <w:rPr>
            <w:noProof/>
            <w:webHidden/>
          </w:rPr>
          <w:instrText xml:space="preserve"> PAGEREF _Toc71999211 \h </w:instrText>
        </w:r>
        <w:r w:rsidR="002B1DFB">
          <w:rPr>
            <w:noProof/>
            <w:webHidden/>
          </w:rPr>
        </w:r>
        <w:r w:rsidR="002B1DFB">
          <w:rPr>
            <w:noProof/>
            <w:webHidden/>
          </w:rPr>
          <w:fldChar w:fldCharType="separate"/>
        </w:r>
        <w:r w:rsidR="002B1DFB">
          <w:rPr>
            <w:noProof/>
            <w:webHidden/>
          </w:rPr>
          <w:t>32</w:t>
        </w:r>
        <w:r w:rsidR="002B1DFB">
          <w:rPr>
            <w:noProof/>
            <w:webHidden/>
          </w:rPr>
          <w:fldChar w:fldCharType="end"/>
        </w:r>
      </w:hyperlink>
    </w:p>
    <w:p w14:paraId="1FD5B035" w14:textId="690D598F" w:rsidR="002B1DFB" w:rsidRDefault="00144550">
      <w:pPr>
        <w:pStyle w:val="TDC1"/>
        <w:tabs>
          <w:tab w:val="right" w:leader="dot" w:pos="9061"/>
        </w:tabs>
        <w:rPr>
          <w:rFonts w:eastAsiaTheme="minorEastAsia" w:cstheme="minorBidi"/>
          <w:noProof/>
          <w:sz w:val="22"/>
          <w:szCs w:val="22"/>
        </w:rPr>
      </w:pPr>
      <w:hyperlink w:anchor="_Toc71999212" w:history="1">
        <w:r w:rsidR="002B1DFB" w:rsidRPr="00B7247C">
          <w:rPr>
            <w:rStyle w:val="Hipervnculo"/>
            <w:noProof/>
          </w:rPr>
          <w:t>Figura 16. “Figuras” del menú de estilos. (Elaboración propia)</w:t>
        </w:r>
        <w:r w:rsidR="002B1DFB">
          <w:rPr>
            <w:noProof/>
            <w:webHidden/>
          </w:rPr>
          <w:tab/>
        </w:r>
        <w:r w:rsidR="002B1DFB">
          <w:rPr>
            <w:noProof/>
            <w:webHidden/>
          </w:rPr>
          <w:fldChar w:fldCharType="begin"/>
        </w:r>
        <w:r w:rsidR="002B1DFB">
          <w:rPr>
            <w:noProof/>
            <w:webHidden/>
          </w:rPr>
          <w:instrText xml:space="preserve"> PAGEREF _Toc71999212 \h </w:instrText>
        </w:r>
        <w:r w:rsidR="002B1DFB">
          <w:rPr>
            <w:noProof/>
            <w:webHidden/>
          </w:rPr>
        </w:r>
        <w:r w:rsidR="002B1DFB">
          <w:rPr>
            <w:noProof/>
            <w:webHidden/>
          </w:rPr>
          <w:fldChar w:fldCharType="separate"/>
        </w:r>
        <w:r w:rsidR="002B1DFB">
          <w:rPr>
            <w:noProof/>
            <w:webHidden/>
          </w:rPr>
          <w:t>33</w:t>
        </w:r>
        <w:r w:rsidR="002B1DFB">
          <w:rPr>
            <w:noProof/>
            <w:webHidden/>
          </w:rPr>
          <w:fldChar w:fldCharType="end"/>
        </w:r>
      </w:hyperlink>
    </w:p>
    <w:p w14:paraId="63D5AA75" w14:textId="26E6190A" w:rsidR="002B1DFB" w:rsidRDefault="00144550">
      <w:pPr>
        <w:pStyle w:val="TDC1"/>
        <w:tabs>
          <w:tab w:val="right" w:leader="dot" w:pos="9061"/>
        </w:tabs>
        <w:rPr>
          <w:rFonts w:eastAsiaTheme="minorEastAsia" w:cstheme="minorBidi"/>
          <w:noProof/>
          <w:sz w:val="22"/>
          <w:szCs w:val="22"/>
        </w:rPr>
      </w:pPr>
      <w:hyperlink w:anchor="_Toc71999213" w:history="1">
        <w:r w:rsidR="002B1DFB" w:rsidRPr="00B7247C">
          <w:rPr>
            <w:rStyle w:val="Hipervnculo"/>
            <w:noProof/>
          </w:rPr>
          <w:t>Figura 17. “Figuras” del menú de estilos. (Elaboración propia)</w:t>
        </w:r>
        <w:r w:rsidR="002B1DFB">
          <w:rPr>
            <w:noProof/>
            <w:webHidden/>
          </w:rPr>
          <w:tab/>
        </w:r>
        <w:r w:rsidR="002B1DFB">
          <w:rPr>
            <w:noProof/>
            <w:webHidden/>
          </w:rPr>
          <w:fldChar w:fldCharType="begin"/>
        </w:r>
        <w:r w:rsidR="002B1DFB">
          <w:rPr>
            <w:noProof/>
            <w:webHidden/>
          </w:rPr>
          <w:instrText xml:space="preserve"> PAGEREF _Toc71999213 \h </w:instrText>
        </w:r>
        <w:r w:rsidR="002B1DFB">
          <w:rPr>
            <w:noProof/>
            <w:webHidden/>
          </w:rPr>
        </w:r>
        <w:r w:rsidR="002B1DFB">
          <w:rPr>
            <w:noProof/>
            <w:webHidden/>
          </w:rPr>
          <w:fldChar w:fldCharType="separate"/>
        </w:r>
        <w:r w:rsidR="002B1DFB">
          <w:rPr>
            <w:noProof/>
            <w:webHidden/>
          </w:rPr>
          <w:t>33</w:t>
        </w:r>
        <w:r w:rsidR="002B1DFB">
          <w:rPr>
            <w:noProof/>
            <w:webHidden/>
          </w:rPr>
          <w:fldChar w:fldCharType="end"/>
        </w:r>
      </w:hyperlink>
    </w:p>
    <w:p w14:paraId="16F9361B" w14:textId="465C4281" w:rsidR="002B1DFB" w:rsidRDefault="00144550">
      <w:pPr>
        <w:pStyle w:val="TDC1"/>
        <w:tabs>
          <w:tab w:val="right" w:leader="dot" w:pos="9061"/>
        </w:tabs>
        <w:rPr>
          <w:rFonts w:eastAsiaTheme="minorEastAsia" w:cstheme="minorBidi"/>
          <w:noProof/>
          <w:sz w:val="22"/>
          <w:szCs w:val="22"/>
        </w:rPr>
      </w:pPr>
      <w:hyperlink w:anchor="_Toc71999214" w:history="1">
        <w:r w:rsidR="002B1DFB" w:rsidRPr="00B7247C">
          <w:rPr>
            <w:rStyle w:val="Hipervnculo"/>
            <w:noProof/>
          </w:rPr>
          <w:t>Figura 18. “Figuras” del menú de estilos. (Elaboración propia)</w:t>
        </w:r>
        <w:r w:rsidR="002B1DFB">
          <w:rPr>
            <w:noProof/>
            <w:webHidden/>
          </w:rPr>
          <w:tab/>
        </w:r>
        <w:r w:rsidR="002B1DFB">
          <w:rPr>
            <w:noProof/>
            <w:webHidden/>
          </w:rPr>
          <w:fldChar w:fldCharType="begin"/>
        </w:r>
        <w:r w:rsidR="002B1DFB">
          <w:rPr>
            <w:noProof/>
            <w:webHidden/>
          </w:rPr>
          <w:instrText xml:space="preserve"> PAGEREF _Toc71999214 \h </w:instrText>
        </w:r>
        <w:r w:rsidR="002B1DFB">
          <w:rPr>
            <w:noProof/>
            <w:webHidden/>
          </w:rPr>
        </w:r>
        <w:r w:rsidR="002B1DFB">
          <w:rPr>
            <w:noProof/>
            <w:webHidden/>
          </w:rPr>
          <w:fldChar w:fldCharType="separate"/>
        </w:r>
        <w:r w:rsidR="002B1DFB">
          <w:rPr>
            <w:noProof/>
            <w:webHidden/>
          </w:rPr>
          <w:t>34</w:t>
        </w:r>
        <w:r w:rsidR="002B1DFB">
          <w:rPr>
            <w:noProof/>
            <w:webHidden/>
          </w:rPr>
          <w:fldChar w:fldCharType="end"/>
        </w:r>
      </w:hyperlink>
    </w:p>
    <w:p w14:paraId="719D56FD" w14:textId="7D237F7F" w:rsidR="002B1DFB" w:rsidRDefault="00144550">
      <w:pPr>
        <w:pStyle w:val="TDC1"/>
        <w:tabs>
          <w:tab w:val="right" w:leader="dot" w:pos="9061"/>
        </w:tabs>
        <w:rPr>
          <w:rFonts w:eastAsiaTheme="minorEastAsia" w:cstheme="minorBidi"/>
          <w:noProof/>
          <w:sz w:val="22"/>
          <w:szCs w:val="22"/>
        </w:rPr>
      </w:pPr>
      <w:hyperlink w:anchor="_Toc71999215" w:history="1">
        <w:r w:rsidR="002B1DFB" w:rsidRPr="00B7247C">
          <w:rPr>
            <w:rStyle w:val="Hipervnculo"/>
            <w:noProof/>
          </w:rPr>
          <w:t>Figura 19. “Figuras” del menú de estilos. (Elaboración propia)</w:t>
        </w:r>
        <w:r w:rsidR="002B1DFB">
          <w:rPr>
            <w:noProof/>
            <w:webHidden/>
          </w:rPr>
          <w:tab/>
        </w:r>
        <w:r w:rsidR="002B1DFB">
          <w:rPr>
            <w:noProof/>
            <w:webHidden/>
          </w:rPr>
          <w:fldChar w:fldCharType="begin"/>
        </w:r>
        <w:r w:rsidR="002B1DFB">
          <w:rPr>
            <w:noProof/>
            <w:webHidden/>
          </w:rPr>
          <w:instrText xml:space="preserve"> PAGEREF _Toc71999215 \h </w:instrText>
        </w:r>
        <w:r w:rsidR="002B1DFB">
          <w:rPr>
            <w:noProof/>
            <w:webHidden/>
          </w:rPr>
        </w:r>
        <w:r w:rsidR="002B1DFB">
          <w:rPr>
            <w:noProof/>
            <w:webHidden/>
          </w:rPr>
          <w:fldChar w:fldCharType="separate"/>
        </w:r>
        <w:r w:rsidR="002B1DFB">
          <w:rPr>
            <w:noProof/>
            <w:webHidden/>
          </w:rPr>
          <w:t>34</w:t>
        </w:r>
        <w:r w:rsidR="002B1DFB">
          <w:rPr>
            <w:noProof/>
            <w:webHidden/>
          </w:rPr>
          <w:fldChar w:fldCharType="end"/>
        </w:r>
      </w:hyperlink>
    </w:p>
    <w:p w14:paraId="0BBA519A" w14:textId="3C1F160E" w:rsidR="005D549B" w:rsidRDefault="00C10A65" w:rsidP="006403BD">
      <w:r w:rsidRPr="00B34BF5">
        <w:rPr>
          <w:highlight w:val="yellow"/>
        </w:rPr>
        <w:fldChar w:fldCharType="end"/>
      </w:r>
    </w:p>
    <w:p w14:paraId="631D232A" w14:textId="77777777" w:rsidR="00001BAB" w:rsidRPr="00727AE8" w:rsidRDefault="00001BAB" w:rsidP="006403BD"/>
    <w:p w14:paraId="05D926A3" w14:textId="77777777" w:rsidR="005D549B" w:rsidRPr="00727AE8" w:rsidRDefault="005D549B" w:rsidP="006403BD"/>
    <w:p w14:paraId="6AA7A2D8" w14:textId="08E73ECD" w:rsidR="00A976F0" w:rsidRPr="003F24BC" w:rsidRDefault="003F24BC" w:rsidP="006403BD">
      <w:pPr>
        <w:pStyle w:val="Ttulondices"/>
      </w:pPr>
      <w:r>
        <w:t>Í</w:t>
      </w:r>
      <w:r w:rsidR="00194057" w:rsidRPr="003F24BC">
        <w:t>ndice de tablas</w:t>
      </w:r>
    </w:p>
    <w:p w14:paraId="73A30F21" w14:textId="67F876D0" w:rsidR="00FD254A" w:rsidRDefault="00C10A65">
      <w:pPr>
        <w:pStyle w:val="Tabladeilustraciones"/>
        <w:tabs>
          <w:tab w:val="right" w:leader="dot" w:pos="9061"/>
        </w:tabs>
        <w:rPr>
          <w:rFonts w:eastAsiaTheme="minorEastAsia" w:cstheme="minorBidi"/>
          <w:noProof/>
          <w:sz w:val="22"/>
          <w:szCs w:val="22"/>
        </w:rPr>
      </w:pPr>
      <w:r w:rsidRPr="00B56FB6">
        <w:fldChar w:fldCharType="begin"/>
      </w:r>
      <w:r w:rsidRPr="00B56FB6">
        <w:instrText xml:space="preserve"> TOC \h \z \t "Título de TDC;Tablas" \c </w:instrText>
      </w:r>
      <w:r w:rsidRPr="00B56FB6">
        <w:fldChar w:fldCharType="separate"/>
      </w:r>
      <w:hyperlink w:anchor="_Toc70442839" w:history="1">
        <w:r w:rsidR="00FD254A" w:rsidRPr="001D1734">
          <w:rPr>
            <w:rStyle w:val="Hipervnculo"/>
            <w:noProof/>
          </w:rPr>
          <w:t>Tabla 1. Resumen bases de datos NoSQL</w:t>
        </w:r>
        <w:r w:rsidR="00FD254A">
          <w:rPr>
            <w:noProof/>
            <w:webHidden/>
          </w:rPr>
          <w:tab/>
        </w:r>
        <w:r w:rsidR="00FD254A">
          <w:rPr>
            <w:noProof/>
            <w:webHidden/>
          </w:rPr>
          <w:fldChar w:fldCharType="begin"/>
        </w:r>
        <w:r w:rsidR="00FD254A">
          <w:rPr>
            <w:noProof/>
            <w:webHidden/>
          </w:rPr>
          <w:instrText xml:space="preserve"> PAGEREF _Toc70442839 \h </w:instrText>
        </w:r>
        <w:r w:rsidR="00FD254A">
          <w:rPr>
            <w:noProof/>
            <w:webHidden/>
          </w:rPr>
        </w:r>
        <w:r w:rsidR="00FD254A">
          <w:rPr>
            <w:noProof/>
            <w:webHidden/>
          </w:rPr>
          <w:fldChar w:fldCharType="separate"/>
        </w:r>
        <w:r w:rsidR="00FD254A">
          <w:rPr>
            <w:noProof/>
            <w:webHidden/>
          </w:rPr>
          <w:t>15</w:t>
        </w:r>
        <w:r w:rsidR="00FD254A">
          <w:rPr>
            <w:noProof/>
            <w:webHidden/>
          </w:rPr>
          <w:fldChar w:fldCharType="end"/>
        </w:r>
      </w:hyperlink>
    </w:p>
    <w:p w14:paraId="111F1A94" w14:textId="5188553B" w:rsidR="005D549B" w:rsidRPr="00727AE8" w:rsidRDefault="00C10A65" w:rsidP="006403BD">
      <w:pPr>
        <w:pStyle w:val="TtuloTDC"/>
      </w:pPr>
      <w:r w:rsidRPr="00B56FB6">
        <w:fldChar w:fldCharType="end"/>
      </w:r>
    </w:p>
    <w:p w14:paraId="714B5BC8" w14:textId="77777777" w:rsidR="005D549B" w:rsidRPr="00727AE8" w:rsidRDefault="005D549B" w:rsidP="006403BD"/>
    <w:p w14:paraId="730CF473" w14:textId="71D31B07" w:rsidR="00C84740" w:rsidRPr="000D09A0" w:rsidRDefault="00A976F0" w:rsidP="000D09A0">
      <w:pPr>
        <w:pStyle w:val="Ttulo1"/>
      </w:pPr>
      <w:r w:rsidRPr="00727AE8">
        <w:br w:type="page"/>
      </w:r>
      <w:bookmarkStart w:id="1" w:name="_Toc437515557"/>
      <w:bookmarkStart w:id="2" w:name="_Toc14106979"/>
      <w:bookmarkStart w:id="3" w:name="_Toc71999157"/>
      <w:r w:rsidR="0036294B">
        <w:lastRenderedPageBreak/>
        <w:t>I</w:t>
      </w:r>
      <w:r w:rsidR="00194057" w:rsidRPr="000D09A0">
        <w:rPr>
          <w:caps w:val="0"/>
        </w:rPr>
        <w:t>n</w:t>
      </w:r>
      <w:bookmarkEnd w:id="1"/>
      <w:bookmarkEnd w:id="2"/>
      <w:r w:rsidR="0036294B">
        <w:rPr>
          <w:caps w:val="0"/>
        </w:rPr>
        <w:t>troducción</w:t>
      </w:r>
      <w:bookmarkEnd w:id="3"/>
      <w:r w:rsidR="00194057">
        <w:rPr>
          <w:caps w:val="0"/>
        </w:rPr>
        <w:t xml:space="preserve"> </w:t>
      </w:r>
    </w:p>
    <w:p w14:paraId="37B3FE41" w14:textId="011E7E72" w:rsidR="005D549B" w:rsidRDefault="00361850" w:rsidP="006403BD">
      <w:r>
        <w:t xml:space="preserve">Este trabajo de Fin de Grado estudia la arquitectura de microservicios y la posibilidad de migrar una serie de aplicaciones monolíticas realizadas en </w:t>
      </w:r>
      <w:r w:rsidRPr="005150F1">
        <w:rPr>
          <w:u w:val="single"/>
        </w:rPr>
        <w:t>JAVA</w:t>
      </w:r>
      <w:r>
        <w:t xml:space="preserve"> que se usan en la actualidad en el departamento de contabilidad de la Gerencia de Informática de la Seguridad Social</w:t>
      </w:r>
      <w:r w:rsidR="005150F1">
        <w:t>, en adelante GISS.</w:t>
      </w:r>
    </w:p>
    <w:p w14:paraId="75894F0C" w14:textId="77777777" w:rsidR="00E21451" w:rsidRDefault="00E21451" w:rsidP="006403BD"/>
    <w:p w14:paraId="161E5174" w14:textId="0A3A4294" w:rsidR="00C84740" w:rsidRPr="000D09A0" w:rsidRDefault="0036294B" w:rsidP="000D09A0">
      <w:pPr>
        <w:pStyle w:val="Ttulo2"/>
      </w:pPr>
      <w:bookmarkStart w:id="4" w:name="_Toc437515558"/>
      <w:bookmarkStart w:id="5" w:name="_Toc14106980"/>
      <w:bookmarkStart w:id="6" w:name="_Toc71999158"/>
      <w:r>
        <w:rPr>
          <w:caps w:val="0"/>
        </w:rPr>
        <w:t>Justificación del tema elegido</w:t>
      </w:r>
      <w:bookmarkEnd w:id="4"/>
      <w:bookmarkEnd w:id="5"/>
      <w:bookmarkEnd w:id="6"/>
    </w:p>
    <w:p w14:paraId="36B9C338" w14:textId="1E50C555" w:rsidR="00A976F0" w:rsidRDefault="00361850" w:rsidP="006403BD">
      <w:r>
        <w:t xml:space="preserve">Se ha elegido este tema para poder aprender e intentar aplicar el nuevo patrón arquitectónico de </w:t>
      </w:r>
      <w:r w:rsidR="005611DB">
        <w:t xml:space="preserve">microservicios, así como poder utilizar bases de datos NOSQL para la gestión de los usuarios de las aplicaciones que vamos a implementar desde cero.  </w:t>
      </w:r>
      <w:r w:rsidR="005150F1">
        <w:t>Otro motivo es</w:t>
      </w:r>
      <w:r w:rsidR="005611DB">
        <w:t xml:space="preserve"> para poder usar contenedores y conocer en profundidad la tecnología </w:t>
      </w:r>
      <w:r w:rsidR="005611DB" w:rsidRPr="005150F1">
        <w:rPr>
          <w:u w:val="single"/>
        </w:rPr>
        <w:t>Docker</w:t>
      </w:r>
      <w:r w:rsidR="005611DB">
        <w:t xml:space="preserve"> y el software </w:t>
      </w:r>
      <w:r w:rsidR="005611DB" w:rsidRPr="005150F1">
        <w:rPr>
          <w:u w:val="single"/>
        </w:rPr>
        <w:t>Spring Boot</w:t>
      </w:r>
      <w:r w:rsidR="005611DB">
        <w:t xml:space="preserve"> para la creación de aplicaciones JAVA de manera rápida y sencilla.</w:t>
      </w:r>
    </w:p>
    <w:p w14:paraId="52D25E17" w14:textId="1DF87CB5" w:rsidR="005611DB" w:rsidRPr="00727AE8" w:rsidRDefault="005611DB" w:rsidP="006403BD">
      <w:r>
        <w:t>Todas éstas son tecnologías modernas que se pueden utilizar en cualquier entorno tecnológico y que todo ingeniero debe de conocer.</w:t>
      </w:r>
    </w:p>
    <w:p w14:paraId="0F82F98A" w14:textId="77777777" w:rsidR="008E30AB" w:rsidRPr="00727AE8" w:rsidRDefault="008E30AB" w:rsidP="006403BD"/>
    <w:p w14:paraId="5F95A2B4" w14:textId="484757F0" w:rsidR="008C16EB" w:rsidRPr="000D09A0" w:rsidRDefault="0036294B" w:rsidP="000D09A0">
      <w:pPr>
        <w:pStyle w:val="Ttulo2"/>
      </w:pPr>
      <w:bookmarkStart w:id="7" w:name="_Toc71999159"/>
      <w:r>
        <w:rPr>
          <w:caps w:val="0"/>
        </w:rPr>
        <w:t>Problema y finalidad del trabajo</w:t>
      </w:r>
      <w:bookmarkEnd w:id="7"/>
    </w:p>
    <w:p w14:paraId="3B67FE05" w14:textId="377922F8" w:rsidR="0036294B" w:rsidRDefault="005611DB" w:rsidP="0036294B">
      <w:r>
        <w:t xml:space="preserve">Se disponen de varias aplicaciones monolíticas realizadas en Java sin seguir ningún patrón de diseño, sin gestión de usuarios y sin usar ningún gestor de proyectos como </w:t>
      </w:r>
      <w:r w:rsidRPr="005150F1">
        <w:rPr>
          <w:u w:val="single"/>
        </w:rPr>
        <w:t>Maven</w:t>
      </w:r>
      <w:r>
        <w:t xml:space="preserve"> o </w:t>
      </w:r>
      <w:r w:rsidR="005150F1" w:rsidRPr="005150F1">
        <w:rPr>
          <w:u w:val="single"/>
        </w:rPr>
        <w:t>G</w:t>
      </w:r>
      <w:r w:rsidRPr="005150F1">
        <w:rPr>
          <w:u w:val="single"/>
        </w:rPr>
        <w:t>radle</w:t>
      </w:r>
      <w:r>
        <w:t xml:space="preserve">. Esto conlleva los problemas típicos de consumo de recursos de la máquina que ejecuta el programa, de la dependencia </w:t>
      </w:r>
      <w:r w:rsidR="005150F1">
        <w:t xml:space="preserve">de la versión </w:t>
      </w:r>
      <w:r>
        <w:t>de java instalado en la máquina, del despliegue de nuevas versiones y el que usuarios puedan tener versiones obsoletas en su ordenador, etc.</w:t>
      </w:r>
    </w:p>
    <w:p w14:paraId="06F98E52" w14:textId="08629654" w:rsidR="005611DB" w:rsidRPr="0036294B" w:rsidRDefault="005611DB" w:rsidP="0036294B">
      <w:r>
        <w:t>La finalidad es preparar una arquitectura de microservicios y realizar una prueba de concepto migrando dos aplicaciones y añadiendo gestión de usuarios para presentarla al departamento de Producción y Sistemas de la Gerencia Informática de la Seguridad Social, para poder desplegarla en producción acordes a los requisitos del centro y poder extender su uso a nuestros usuarios finales.</w:t>
      </w:r>
    </w:p>
    <w:p w14:paraId="2750F254" w14:textId="100D4BBB" w:rsidR="00DA0FCE" w:rsidRDefault="00DA0FCE">
      <w:pPr>
        <w:spacing w:before="0" w:after="0" w:line="240" w:lineRule="auto"/>
        <w:jc w:val="left"/>
      </w:pPr>
      <w:r>
        <w:br w:type="page"/>
      </w:r>
    </w:p>
    <w:p w14:paraId="0F74AF77" w14:textId="2A67C58D" w:rsidR="00DA0FCE" w:rsidRPr="000D09A0" w:rsidRDefault="001046B0" w:rsidP="000D09A0">
      <w:pPr>
        <w:pStyle w:val="Ttulo1"/>
      </w:pPr>
      <w:bookmarkStart w:id="8" w:name="_Toc71999160"/>
      <w:r>
        <w:rPr>
          <w:caps w:val="0"/>
        </w:rPr>
        <w:lastRenderedPageBreak/>
        <w:t>Estado del arte</w:t>
      </w:r>
      <w:bookmarkEnd w:id="8"/>
    </w:p>
    <w:p w14:paraId="3332742A" w14:textId="0A624590" w:rsidR="00DA0FCE" w:rsidRPr="000D09A0" w:rsidRDefault="001046B0" w:rsidP="000D09A0">
      <w:pPr>
        <w:pStyle w:val="Ttulo2"/>
      </w:pPr>
      <w:bookmarkStart w:id="9" w:name="_Toc71999161"/>
      <w:r>
        <w:rPr>
          <w:caps w:val="0"/>
        </w:rPr>
        <w:t>Del monolítico a los microservicios</w:t>
      </w:r>
      <w:bookmarkEnd w:id="9"/>
    </w:p>
    <w:p w14:paraId="7AD6CC95" w14:textId="14AD26F5" w:rsidR="00DA0FCE" w:rsidRDefault="00A87D73" w:rsidP="000D09A0">
      <w:pPr>
        <w:pStyle w:val="Ttulo3"/>
      </w:pPr>
      <w:bookmarkStart w:id="10" w:name="_Toc71999162"/>
      <w:r>
        <w:t>Arquitectura monolítica</w:t>
      </w:r>
      <w:bookmarkEnd w:id="10"/>
    </w:p>
    <w:p w14:paraId="0A40753D" w14:textId="77777777" w:rsidR="005150F1" w:rsidRDefault="00A2111B" w:rsidP="00A2111B">
      <w:r>
        <w:t xml:space="preserve">Hasta hace unos años, las aplicaciones grandes y complejas se implementaban como grandes monolitos muy difíciles de mantener y evolucionar. </w:t>
      </w:r>
    </w:p>
    <w:p w14:paraId="360EE61E" w14:textId="1C270F98" w:rsidR="00A2111B" w:rsidRDefault="005150F1" w:rsidP="00A2111B">
      <w:r>
        <w:t>Tal como se indica en</w:t>
      </w:r>
      <w:r>
        <w:fldChar w:fldCharType="begin" w:fldLock="1"/>
      </w:r>
      <w:r>
        <w:instrText>ADDIN CSL_CITATION {"citationItems":[{"id":"ITEM-1","itemData":{"author":[{"dropping-particle":"","family":"Newman","given":"Sam","non-dropping-particle":"","parse-names":false,"suffix":""}],"id":"ITEM-1","issued":{"date-parts":[["2020"]]},"publisher":"O’Reilly Media","title":"Monolith to Microservices Evolutionary Patterns to Transform Your Monolith","type":"book"},"uris":["http://www.mendeley.com/documents/?uuid=d66e2571-20b8-47a7-b79a-8eef439a478d"]}],"mendeley":{"formattedCitation":"(Newman, 2020)","plainTextFormattedCitation":"(Newman, 2020)","previouslyFormattedCitation":"(Newman, 2020)"},"properties":{"noteIndex":0},"schema":"https://github.com/citation-style-language/schema/raw/master/csl-citation.json"}</w:instrText>
      </w:r>
      <w:r>
        <w:fldChar w:fldCharType="separate"/>
      </w:r>
      <w:r w:rsidRPr="005150F1">
        <w:rPr>
          <w:noProof/>
        </w:rPr>
        <w:t>(Newman, 2020)</w:t>
      </w:r>
      <w:r>
        <w:fldChar w:fldCharType="end"/>
      </w:r>
      <w:r>
        <w:t xml:space="preserve"> </w:t>
      </w:r>
      <w:r w:rsidR="00A2111B">
        <w:t>Cuando todas las funciones de un sistema deben implementarse juntas, consideramos que es un monolito.</w:t>
      </w:r>
    </w:p>
    <w:p w14:paraId="7154A1D5" w14:textId="17CE443B" w:rsidR="00A2111B" w:rsidRDefault="00A2111B" w:rsidP="00A2111B">
      <w:r>
        <w:t xml:space="preserve">El ejemplo más común cuando se habla de monolitos es un sistema en el que todo el código se implementa como un solo proceso, como en la Figura 1. </w:t>
      </w:r>
    </w:p>
    <w:p w14:paraId="51BC54A7" w14:textId="11AE6B73" w:rsidR="00A2111B" w:rsidRDefault="00A2111B" w:rsidP="00A2111B">
      <w:r>
        <w:t xml:space="preserve">Se pueden tener múltiples instancias de este proceso por razones de robustez o escala, pero fundamentalmente todo el código está empaquetado en un solo proceso. </w:t>
      </w:r>
    </w:p>
    <w:p w14:paraId="07A47029" w14:textId="588EEFD5" w:rsidR="00A2111B" w:rsidRDefault="00A2111B" w:rsidP="00A2111B">
      <w:r>
        <w:t>Las características principales de esta arquitectura son:</w:t>
      </w:r>
    </w:p>
    <w:p w14:paraId="7E93949E" w14:textId="0B01AD79" w:rsidR="00A2111B" w:rsidRDefault="00A2111B" w:rsidP="005D3853">
      <w:pPr>
        <w:pStyle w:val="Prrafodelista"/>
        <w:numPr>
          <w:ilvl w:val="0"/>
          <w:numId w:val="16"/>
        </w:numPr>
      </w:pPr>
      <w:r>
        <w:t>Son fáciles de desarrollar</w:t>
      </w:r>
      <w:r w:rsidR="005150F1">
        <w:t xml:space="preserve"> ya que t</w:t>
      </w:r>
      <w:r>
        <w:t xml:space="preserve">odo </w:t>
      </w:r>
      <w:r w:rsidR="005150F1">
        <w:t>se encuentra</w:t>
      </w:r>
      <w:r>
        <w:t xml:space="preserve"> en el mismo sitio.</w:t>
      </w:r>
    </w:p>
    <w:p w14:paraId="1CA2A5C4" w14:textId="0BEB016E" w:rsidR="00A2111B" w:rsidRDefault="00A2111B" w:rsidP="005D3853">
      <w:pPr>
        <w:pStyle w:val="Prrafodelista"/>
        <w:numPr>
          <w:ilvl w:val="0"/>
          <w:numId w:val="16"/>
        </w:numPr>
      </w:pPr>
      <w:r>
        <w:t xml:space="preserve">Al estar todo junto, la puesta en producción </w:t>
      </w:r>
      <w:r w:rsidR="005150F1">
        <w:t>no es complicada</w:t>
      </w:r>
      <w:r>
        <w:t>.</w:t>
      </w:r>
    </w:p>
    <w:p w14:paraId="13721C9E" w14:textId="51A28013" w:rsidR="00A2111B" w:rsidRDefault="00A2111B" w:rsidP="005D3853">
      <w:pPr>
        <w:pStyle w:val="Prrafodelista"/>
        <w:numPr>
          <w:ilvl w:val="0"/>
          <w:numId w:val="16"/>
        </w:numPr>
      </w:pPr>
      <w:r>
        <w:t>Al no necesitar especialización, el coste de desarrollo es bajo comparado con otras arquitecturas</w:t>
      </w:r>
      <w:r w:rsidR="005150F1">
        <w:t>.</w:t>
      </w:r>
    </w:p>
    <w:p w14:paraId="18A5B698" w14:textId="78527F35" w:rsidR="00A2111B" w:rsidRDefault="005150F1" w:rsidP="00A2111B">
      <w:r>
        <w:t>Sin embargo, los</w:t>
      </w:r>
      <w:r w:rsidR="00A2111B">
        <w:t xml:space="preserve"> principales problemas son:</w:t>
      </w:r>
    </w:p>
    <w:p w14:paraId="47EA1A96" w14:textId="0FE70566" w:rsidR="00A2111B" w:rsidRDefault="00A2111B" w:rsidP="005D3853">
      <w:pPr>
        <w:pStyle w:val="Prrafodelista"/>
        <w:numPr>
          <w:ilvl w:val="0"/>
          <w:numId w:val="17"/>
        </w:numPr>
      </w:pPr>
      <w:r>
        <w:t xml:space="preserve">Alto </w:t>
      </w:r>
      <w:r w:rsidRPr="005150F1">
        <w:rPr>
          <w:u w:val="single"/>
        </w:rPr>
        <w:t>acoplamiento</w:t>
      </w:r>
      <w:r>
        <w:t xml:space="preserve"> y baja </w:t>
      </w:r>
      <w:r w:rsidRPr="005150F1">
        <w:rPr>
          <w:u w:val="single"/>
        </w:rPr>
        <w:t>cohesión</w:t>
      </w:r>
      <w:r w:rsidR="005150F1">
        <w:t>.</w:t>
      </w:r>
    </w:p>
    <w:p w14:paraId="7683A4ED" w14:textId="616CCC58" w:rsidR="00A2111B" w:rsidRDefault="00A2111B" w:rsidP="005D3853">
      <w:pPr>
        <w:pStyle w:val="Prrafodelista"/>
        <w:numPr>
          <w:ilvl w:val="0"/>
          <w:numId w:val="17"/>
        </w:numPr>
      </w:pPr>
      <w:r>
        <w:t>Difícil de mantener</w:t>
      </w:r>
      <w:r w:rsidR="005150F1">
        <w:t>.</w:t>
      </w:r>
    </w:p>
    <w:p w14:paraId="65B6C99D" w14:textId="6B77E1C1" w:rsidR="00A2111B" w:rsidRDefault="00565877" w:rsidP="005D3853">
      <w:pPr>
        <w:pStyle w:val="Prrafodelista"/>
        <w:numPr>
          <w:ilvl w:val="0"/>
          <w:numId w:val="17"/>
        </w:numPr>
      </w:pPr>
      <w:r>
        <w:t xml:space="preserve">Difícil </w:t>
      </w:r>
      <w:r w:rsidR="005150F1">
        <w:t>de escalar.</w:t>
      </w:r>
    </w:p>
    <w:p w14:paraId="2F3ADF80" w14:textId="16C09ADF" w:rsidR="00965B95" w:rsidRDefault="00565877" w:rsidP="00565877">
      <w:r>
        <w:t xml:space="preserve">De los problemas anteriores nace la arquitectura orientada a servicios, conocida popularmente como SOA, que se explicará brevemente en el apartado siguiente y la cual </w:t>
      </w:r>
      <w:r w:rsidR="00A32203">
        <w:t>es una</w:t>
      </w:r>
      <w:r w:rsidR="005150F1">
        <w:t xml:space="preserve"> </w:t>
      </w:r>
      <w:r>
        <w:t xml:space="preserve">parte fundamental en la arquitectura de microservicios. De </w:t>
      </w:r>
      <w:r w:rsidR="0048041C">
        <w:t>hecho,</w:t>
      </w:r>
      <w:r>
        <w:t xml:space="preserve"> no se entiende los microservicios sin los principios de la arquitectura SOA.</w:t>
      </w:r>
    </w:p>
    <w:p w14:paraId="76021461" w14:textId="77777777" w:rsidR="00965B95" w:rsidRDefault="00965B95">
      <w:pPr>
        <w:spacing w:before="0" w:after="0" w:line="240" w:lineRule="auto"/>
        <w:jc w:val="left"/>
      </w:pPr>
      <w:r>
        <w:br w:type="page"/>
      </w:r>
    </w:p>
    <w:p w14:paraId="74F4535E" w14:textId="7A12E07D" w:rsidR="00A87D73" w:rsidRDefault="00A87D73" w:rsidP="00A87D73">
      <w:pPr>
        <w:pStyle w:val="Ttulo3"/>
      </w:pPr>
      <w:bookmarkStart w:id="11" w:name="_Toc71999163"/>
      <w:r>
        <w:lastRenderedPageBreak/>
        <w:t>Arquitectura Orientada a Servicios (SOA)</w:t>
      </w:r>
      <w:bookmarkEnd w:id="11"/>
    </w:p>
    <w:p w14:paraId="413B092E" w14:textId="7C71D7EC" w:rsidR="00565877" w:rsidRPr="00565877" w:rsidRDefault="005150F1" w:rsidP="00565877">
      <w:r>
        <w:t>Según define ASTIC</w:t>
      </w:r>
      <w:r>
        <w:fldChar w:fldCharType="begin" w:fldLock="1"/>
      </w:r>
      <w:r w:rsidR="001D7948">
        <w:instrText>ADDIN CSL_CITATION {"citationItems":[{"id":"ITEM-1","itemData":{"URL":"https://www.astic.es/","accessed":{"date-parts":[["2021","4","29"]]},"id":"ITEM-1","issued":{"date-parts":[["0"]]},"title":"Astic | Asociación Profesional de Cuerpos Superiores de Sistemas y Tecnologías de la Información de las Administraciones Públicas.","type":"webpage"},"uris":["http://www.mendeley.com/documents/?uuid=6347a038-5108-3030-9983-0ecb74660bfd"]}],"mendeley":{"formattedCitation":"(&lt;i&gt;Astic | Asociación Profesional de Cuerpos Superiores de Sistemas y Tecnologías de La Información de Las Administraciones Públicas.&lt;/i&gt;, n.d.)","plainTextFormattedCitation":"(Astic | Asociación Profesional de Cuerpos Superiores de Sistemas y Tecnologías de La Información de Las Administraciones Públicas., n.d.)","previouslyFormattedCitation":"(&lt;i&gt;Astic | Asociación Profesional de Cuerpos Superiores de Sistemas y Tecnologías de La Información de Las Administraciones Públicas.&lt;/i&gt;, n.d.)"},"properties":{"noteIndex":0},"schema":"https://github.com/citation-style-language/schema/raw/master/csl-citation.json"}</w:instrText>
      </w:r>
      <w:r>
        <w:fldChar w:fldCharType="separate"/>
      </w:r>
      <w:r w:rsidR="001D7948" w:rsidRPr="001D7948">
        <w:rPr>
          <w:noProof/>
        </w:rPr>
        <w:t>(</w:t>
      </w:r>
      <w:r w:rsidR="001D7948" w:rsidRPr="001D7948">
        <w:rPr>
          <w:i/>
          <w:noProof/>
        </w:rPr>
        <w:t>Astic | Asociación Profesional de Cuerpos Superiores de Sistemas y Tecnologías de La Información de Las Administraciones Públicas.</w:t>
      </w:r>
      <w:r w:rsidR="001D7948" w:rsidRPr="001D7948">
        <w:rPr>
          <w:noProof/>
        </w:rPr>
        <w:t>, n.d.)</w:t>
      </w:r>
      <w:r>
        <w:fldChar w:fldCharType="end"/>
      </w:r>
      <w:r>
        <w:t>, e</w:t>
      </w:r>
      <w:r w:rsidR="00565877">
        <w:t>s un paradigma de arquitectura software que cuenta con la orientación a servicios como su principio fundamental de diseño”. El elemento a destacar es la característica de “orientación a servicios”, que es la que conforma una arquitectura que utiliza servicios débilmente acoplados para cubrir los requisitos de procesos de negocio y requisitos de usuario.</w:t>
      </w:r>
    </w:p>
    <w:p w14:paraId="3B33E4A6" w14:textId="4DFBE5A7" w:rsidR="00565877" w:rsidRDefault="001C1B33" w:rsidP="00565877">
      <w:r>
        <w:t>Éstas h</w:t>
      </w:r>
      <w:r w:rsidR="00565877">
        <w:t>an permitido dotar de flexibilidad y conseguir un gran ahorro de costes en las cuantiosas inversiones realizadas en Tecnologías de la Información y las Comunicaciones.</w:t>
      </w:r>
    </w:p>
    <w:p w14:paraId="79524C9F" w14:textId="77777777" w:rsidR="00565877" w:rsidRDefault="00565877" w:rsidP="00565877">
      <w:r>
        <w:t>Su virtud reside en que facilitan la reutilización de componentes software y procesos de negocio independientemente de la plataforma tecnológica en que estén desarrollados, que en muchos casos se trata de componentes ya existentes en el abanico de soluciones tecnológicas de las organizaciones.</w:t>
      </w:r>
    </w:p>
    <w:p w14:paraId="05829506" w14:textId="77777777" w:rsidR="00965B95" w:rsidRDefault="00565877" w:rsidP="00965B95">
      <w:r>
        <w:t>Los siguientes principios guía definen las reglas básicas para el desarrollo, mantenimiento y uso de las arquitecturas SOA:</w:t>
      </w:r>
      <w:r w:rsidR="001C1B33">
        <w:t xml:space="preserve"> </w:t>
      </w:r>
    </w:p>
    <w:p w14:paraId="31961B69" w14:textId="4DCE7C47" w:rsidR="00565877" w:rsidRDefault="00565877" w:rsidP="005D3853">
      <w:pPr>
        <w:pStyle w:val="Prrafodelista"/>
        <w:numPr>
          <w:ilvl w:val="0"/>
          <w:numId w:val="18"/>
        </w:numPr>
      </w:pPr>
      <w:r>
        <w:t>Reutilización</w:t>
      </w:r>
      <w:r w:rsidR="001C1B33">
        <w:t>.</w:t>
      </w:r>
    </w:p>
    <w:p w14:paraId="4E120791" w14:textId="32EE0C3A" w:rsidR="00565877" w:rsidRDefault="00565877" w:rsidP="005D3853">
      <w:pPr>
        <w:pStyle w:val="Prrafodelista"/>
        <w:numPr>
          <w:ilvl w:val="0"/>
          <w:numId w:val="18"/>
        </w:numPr>
      </w:pPr>
      <w:r>
        <w:t>Interoperabilidad</w:t>
      </w:r>
      <w:r w:rsidR="001C1B33">
        <w:t>.</w:t>
      </w:r>
    </w:p>
    <w:p w14:paraId="4A6BA1E9" w14:textId="27D50A04" w:rsidR="00565877" w:rsidRDefault="00565877" w:rsidP="005D3853">
      <w:pPr>
        <w:pStyle w:val="Prrafodelista"/>
        <w:numPr>
          <w:ilvl w:val="0"/>
          <w:numId w:val="18"/>
        </w:numPr>
      </w:pPr>
      <w:r>
        <w:t>Granularidad</w:t>
      </w:r>
      <w:r w:rsidR="001C1B33">
        <w:t>.</w:t>
      </w:r>
    </w:p>
    <w:p w14:paraId="035B81AB" w14:textId="55C2A8DD" w:rsidR="00565877" w:rsidRDefault="00565877" w:rsidP="005D3853">
      <w:pPr>
        <w:pStyle w:val="Prrafodelista"/>
        <w:numPr>
          <w:ilvl w:val="0"/>
          <w:numId w:val="18"/>
        </w:numPr>
      </w:pPr>
      <w:r>
        <w:t>Modularidad</w:t>
      </w:r>
      <w:r w:rsidR="001C1B33">
        <w:t>.</w:t>
      </w:r>
    </w:p>
    <w:p w14:paraId="5EA080F2" w14:textId="24791FB8" w:rsidR="00565877" w:rsidRDefault="00565877" w:rsidP="005D3853">
      <w:pPr>
        <w:pStyle w:val="Prrafodelista"/>
        <w:numPr>
          <w:ilvl w:val="0"/>
          <w:numId w:val="18"/>
        </w:numPr>
      </w:pPr>
      <w:r>
        <w:t>Composición</w:t>
      </w:r>
      <w:r w:rsidR="001C1B33">
        <w:t>.</w:t>
      </w:r>
    </w:p>
    <w:p w14:paraId="2E5359F5" w14:textId="532896FD" w:rsidR="00282FE2" w:rsidRDefault="00282FE2" w:rsidP="005D3853">
      <w:pPr>
        <w:pStyle w:val="Prrafodelista"/>
        <w:numPr>
          <w:ilvl w:val="0"/>
          <w:numId w:val="18"/>
        </w:numPr>
      </w:pPr>
      <w:r>
        <w:t>Componentización</w:t>
      </w:r>
      <w:r w:rsidR="001C1B33">
        <w:t>.</w:t>
      </w:r>
    </w:p>
    <w:p w14:paraId="02DE53F3" w14:textId="42AE3C82" w:rsidR="00282FE2" w:rsidRDefault="00282FE2" w:rsidP="00282FE2">
      <w:r>
        <w:t>Los siguientes principios arquitectónicos de diseño se derivan de la definición y diseño de servicios, y son intrínsicamente aplicables a las arquitecturas SOA por su carácter de “orientación a servicios”:</w:t>
      </w:r>
    </w:p>
    <w:p w14:paraId="31541441" w14:textId="0C0FDF42" w:rsidR="00282FE2" w:rsidRDefault="00282FE2" w:rsidP="005D3853">
      <w:pPr>
        <w:pStyle w:val="Prrafodelista"/>
        <w:numPr>
          <w:ilvl w:val="0"/>
          <w:numId w:val="19"/>
        </w:numPr>
      </w:pPr>
      <w:r w:rsidRPr="00A32203">
        <w:rPr>
          <w:u w:val="single"/>
        </w:rPr>
        <w:t>Encapsulación</w:t>
      </w:r>
      <w:r>
        <w:t>: los servicios ocultan el código y la forma en la que implementan las funcionalidades que ofrecen hacia fuera, exponiendo una interfaz con dicha funcionalidad accesible.</w:t>
      </w:r>
    </w:p>
    <w:p w14:paraId="57F4A757" w14:textId="5CDFEB04" w:rsidR="00282FE2" w:rsidRDefault="00282FE2" w:rsidP="005D3853">
      <w:pPr>
        <w:pStyle w:val="Prrafodelista"/>
        <w:numPr>
          <w:ilvl w:val="0"/>
          <w:numId w:val="19"/>
        </w:numPr>
      </w:pPr>
      <w:r w:rsidRPr="00A32203">
        <w:rPr>
          <w:u w:val="single"/>
        </w:rPr>
        <w:t>Débil acoplamiento</w:t>
      </w:r>
      <w:r>
        <w:t>: los servicios mantienen una relación entre sí que minimiza las dependencias entre ambos</w:t>
      </w:r>
    </w:p>
    <w:p w14:paraId="1547EB19" w14:textId="28289298" w:rsidR="00282FE2" w:rsidRDefault="00282FE2" w:rsidP="005D3853">
      <w:pPr>
        <w:pStyle w:val="Prrafodelista"/>
        <w:numPr>
          <w:ilvl w:val="0"/>
          <w:numId w:val="19"/>
        </w:numPr>
      </w:pPr>
      <w:r w:rsidRPr="00A32203">
        <w:rPr>
          <w:u w:val="single"/>
        </w:rPr>
        <w:lastRenderedPageBreak/>
        <w:t>Contrato</w:t>
      </w:r>
      <w:r>
        <w:t>: los servicios se adscriben a un acuerdo de comunicaciones, definido colectivamente por uno o más documentos de descripción de servicio.</w:t>
      </w:r>
    </w:p>
    <w:p w14:paraId="378C872B" w14:textId="5B9A7FBA" w:rsidR="00282FE2" w:rsidRDefault="00282FE2" w:rsidP="005D3853">
      <w:pPr>
        <w:pStyle w:val="Prrafodelista"/>
        <w:numPr>
          <w:ilvl w:val="0"/>
          <w:numId w:val="19"/>
        </w:numPr>
      </w:pPr>
      <w:r w:rsidRPr="00A32203">
        <w:rPr>
          <w:u w:val="single"/>
        </w:rPr>
        <w:t>Abstracción</w:t>
      </w:r>
      <w:r>
        <w:t>: los servicios ocultan la lógica al exterior.</w:t>
      </w:r>
    </w:p>
    <w:p w14:paraId="5122D943" w14:textId="4255A388" w:rsidR="00282FE2" w:rsidRDefault="00282FE2" w:rsidP="005D3853">
      <w:pPr>
        <w:pStyle w:val="Prrafodelista"/>
        <w:numPr>
          <w:ilvl w:val="0"/>
          <w:numId w:val="19"/>
        </w:numPr>
      </w:pPr>
      <w:r w:rsidRPr="00A32203">
        <w:rPr>
          <w:u w:val="single"/>
        </w:rPr>
        <w:t>Composición</w:t>
      </w:r>
      <w:r>
        <w:t>: un conjunto de servicios puede ensamblarse y coordinarse para conformar servicios compuestos.</w:t>
      </w:r>
    </w:p>
    <w:p w14:paraId="2D801FC1" w14:textId="76C07AA9" w:rsidR="00282FE2" w:rsidRDefault="00282FE2" w:rsidP="005D3853">
      <w:pPr>
        <w:pStyle w:val="Prrafodelista"/>
        <w:numPr>
          <w:ilvl w:val="0"/>
          <w:numId w:val="19"/>
        </w:numPr>
      </w:pPr>
      <w:r w:rsidRPr="00A32203">
        <w:rPr>
          <w:u w:val="single"/>
        </w:rPr>
        <w:t>Autonomía</w:t>
      </w:r>
      <w:r>
        <w:t>: los servicios tienen control sobre la lógica que encapsulan.</w:t>
      </w:r>
    </w:p>
    <w:p w14:paraId="512E9E07" w14:textId="41C97BFE" w:rsidR="00282FE2" w:rsidRDefault="00A32203" w:rsidP="00282FE2">
      <w:r>
        <w:t>Los</w:t>
      </w:r>
      <w:r w:rsidR="00282FE2">
        <w:t xml:space="preserve"> principales beneficios que ofrece </w:t>
      </w:r>
      <w:r w:rsidR="007B11AB">
        <w:t>son</w:t>
      </w:r>
      <w:r w:rsidR="00282FE2">
        <w:t>:</w:t>
      </w:r>
    </w:p>
    <w:p w14:paraId="6AC68F46" w14:textId="33EC15B7" w:rsidR="00282FE2" w:rsidRDefault="00282FE2" w:rsidP="005D3853">
      <w:pPr>
        <w:pStyle w:val="Prrafodelista"/>
        <w:numPr>
          <w:ilvl w:val="0"/>
          <w:numId w:val="20"/>
        </w:numPr>
      </w:pPr>
      <w:r w:rsidRPr="00A32203">
        <w:rPr>
          <w:u w:val="single"/>
        </w:rPr>
        <w:t>Permite potenciar los activos preexistentes</w:t>
      </w:r>
      <w:r>
        <w:t>: Las arquitecturas SOA proporcionan un nivel de abstracción que permite a una organización potenciar la inversión realizada en Tecnologías de la Información y las Comunicaciones, ofreciendo sus activos como servicios que proporcionan funcionalidades de negocio. De esta forma, las organizaciones pueden potencialmente continuar obteniendo valor de los recursos existentes.</w:t>
      </w:r>
    </w:p>
    <w:p w14:paraId="13F3CDCB" w14:textId="77777777" w:rsidR="00282FE2" w:rsidRDefault="00282FE2" w:rsidP="005D3853">
      <w:pPr>
        <w:pStyle w:val="Prrafodelista"/>
        <w:numPr>
          <w:ilvl w:val="0"/>
          <w:numId w:val="20"/>
        </w:numPr>
      </w:pPr>
      <w:r w:rsidRPr="00A32203">
        <w:rPr>
          <w:u w:val="single"/>
        </w:rPr>
        <w:t>Facilita la integración</w:t>
      </w:r>
      <w:r>
        <w:t>: El punto de integración en las arquitecturas SOA es la especificación del servicio, no su implementación. De esta forma, se proporciona transparencia de la implementación y de la tecnología subyacente, y se minimiza el impacto de los cambios. La integración se simplifica y la complejidad se gestiona mejor, aislando los posibles problemas de la cadena de valor.</w:t>
      </w:r>
    </w:p>
    <w:p w14:paraId="4C5FF2D6" w14:textId="012D1D1B" w:rsidR="00282FE2" w:rsidRDefault="00282FE2" w:rsidP="005D3853">
      <w:pPr>
        <w:pStyle w:val="Prrafodelista"/>
        <w:numPr>
          <w:ilvl w:val="0"/>
          <w:numId w:val="20"/>
        </w:numPr>
      </w:pPr>
      <w:r w:rsidRPr="00A32203">
        <w:rPr>
          <w:u w:val="single"/>
        </w:rPr>
        <w:t>Mayor capacidad de respuesta</w:t>
      </w:r>
      <w:r>
        <w:t>: La habilidad de componer nuevos servicios a partir de servicios existentes proporciona una ventaja significativa que permite a una organización ser más ágil a la hora de responder a las demandas de las necesidades de negocio y de sus clientes.</w:t>
      </w:r>
    </w:p>
    <w:p w14:paraId="1B81B010" w14:textId="5CB5E0B8" w:rsidR="00282FE2" w:rsidRDefault="00282FE2" w:rsidP="005D3853">
      <w:pPr>
        <w:pStyle w:val="Prrafodelista"/>
        <w:numPr>
          <w:ilvl w:val="0"/>
          <w:numId w:val="20"/>
        </w:numPr>
      </w:pPr>
      <w:r w:rsidRPr="00A32203">
        <w:rPr>
          <w:u w:val="single"/>
        </w:rPr>
        <w:t>Reducir costes e incrementar la reutilización</w:t>
      </w:r>
      <w:r>
        <w:t xml:space="preserve">:  Al disponer de los servicios básicos de negocio expuestos de forma que se promueve el débil acoplamiento, es posible la combinación y utilización de </w:t>
      </w:r>
      <w:r w:rsidR="001E754D">
        <w:t>estos</w:t>
      </w:r>
      <w:r>
        <w:t xml:space="preserve"> para cubrir las diferentes necesidades de negocio que van surgiendo, lo que supone a su vez menor duplicación de recursos, mayor potencial de reutilización y menor coste.</w:t>
      </w:r>
    </w:p>
    <w:p w14:paraId="473D09C1" w14:textId="48D4D65B" w:rsidR="007B11AB" w:rsidRDefault="007B11AB" w:rsidP="007B11AB">
      <w:pPr>
        <w:pStyle w:val="Prrafodelista"/>
      </w:pPr>
    </w:p>
    <w:p w14:paraId="28304A7C" w14:textId="5FA64053" w:rsidR="00965B95" w:rsidRDefault="00965B95" w:rsidP="007B11AB">
      <w:pPr>
        <w:pStyle w:val="Prrafodelista"/>
      </w:pPr>
    </w:p>
    <w:p w14:paraId="07FEA2B9" w14:textId="77777777" w:rsidR="00965B95" w:rsidRDefault="00965B95" w:rsidP="007B11AB">
      <w:pPr>
        <w:pStyle w:val="Prrafodelista"/>
      </w:pPr>
    </w:p>
    <w:p w14:paraId="17B9E752" w14:textId="4EB53C44" w:rsidR="007B11AB" w:rsidRDefault="007B11AB" w:rsidP="008366D8">
      <w:pPr>
        <w:jc w:val="center"/>
      </w:pPr>
      <w:r>
        <w:lastRenderedPageBreak/>
        <w:t>En la siguiente figura se representa la misma versión de un software usando monolítico o SOA:</w:t>
      </w:r>
      <w:r>
        <w:rPr>
          <w:noProof/>
        </w:rPr>
        <w:drawing>
          <wp:inline distT="0" distB="0" distL="0" distR="0" wp14:anchorId="63EC56D8" wp14:editId="7CCC93C0">
            <wp:extent cx="5760085" cy="4060190"/>
            <wp:effectExtent l="0" t="0" r="0"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60085" cy="4060190"/>
                    </a:xfrm>
                    <a:prstGeom prst="rect">
                      <a:avLst/>
                    </a:prstGeom>
                    <a:noFill/>
                    <a:ln>
                      <a:noFill/>
                    </a:ln>
                  </pic:spPr>
                </pic:pic>
              </a:graphicData>
            </a:graphic>
          </wp:inline>
        </w:drawing>
      </w:r>
    </w:p>
    <w:p w14:paraId="51EBF394" w14:textId="3EADC079" w:rsidR="007B11AB" w:rsidRDefault="007B11AB" w:rsidP="007B11AB">
      <w:pPr>
        <w:pStyle w:val="Figuras"/>
      </w:pPr>
      <w:bookmarkStart w:id="12" w:name="_Toc71999197"/>
      <w:r>
        <w:t xml:space="preserve">Figura </w:t>
      </w:r>
      <w:r w:rsidR="00965B95">
        <w:t>1</w:t>
      </w:r>
      <w:r>
        <w:t xml:space="preserve">. </w:t>
      </w:r>
      <w:r w:rsidRPr="0048041C">
        <w:t>https://medium.com/@SoftwareDevelopmentCommunity/what-is-service-oriented-architecture-fa894d11a7ec</w:t>
      </w:r>
      <w:bookmarkEnd w:id="12"/>
    </w:p>
    <w:p w14:paraId="4B879AFE" w14:textId="6AC45479" w:rsidR="00A87D73" w:rsidRDefault="00A87D73" w:rsidP="00A87D73">
      <w:pPr>
        <w:pStyle w:val="Ttulo3"/>
      </w:pPr>
      <w:bookmarkStart w:id="13" w:name="_Toc71999164"/>
      <w:r>
        <w:t>Arquitectura de microservicios</w:t>
      </w:r>
      <w:bookmarkEnd w:id="13"/>
    </w:p>
    <w:p w14:paraId="08E98379" w14:textId="1CFF9C10" w:rsidR="009413DE" w:rsidRDefault="009413DE" w:rsidP="009413DE">
      <w:r>
        <w:t>Un microservicio</w:t>
      </w:r>
      <w:r w:rsidR="00A32203">
        <w:t xml:space="preserve">, según Martin Fowler </w:t>
      </w:r>
      <w:r w:rsidR="00A32203">
        <w:fldChar w:fldCharType="begin" w:fldLock="1"/>
      </w:r>
      <w:r w:rsidR="001D7948">
        <w:instrText>ADDIN CSL_CITATION {"citationItems":[{"id":"ITEM-1","itemData":{"URL":"https://martinfowler.com/articles/microservices.html","accessed":{"date-parts":[["2021","4","29"]]},"id":"ITEM-1","issued":{"date-parts":[["0"]]},"title":"Microservices","type":"webpage"},"uris":["http://www.mendeley.com/documents/?uuid=24c16c76-582b-3d76-95dc-4dc4bdedda59"]}],"mendeley":{"formattedCitation":"(&lt;i&gt;Microservices&lt;/i&gt;, n.d.)","plainTextFormattedCitation":"(Microservices, n.d.)","previouslyFormattedCitation":"(&lt;i&gt;Microservices&lt;/i&gt;, n.d.)"},"properties":{"noteIndex":0},"schema":"https://github.com/citation-style-language/schema/raw/master/csl-citation.json"}</w:instrText>
      </w:r>
      <w:r w:rsidR="00A32203">
        <w:fldChar w:fldCharType="separate"/>
      </w:r>
      <w:r w:rsidR="001D7948" w:rsidRPr="001D7948">
        <w:rPr>
          <w:noProof/>
        </w:rPr>
        <w:t>(</w:t>
      </w:r>
      <w:r w:rsidR="001D7948" w:rsidRPr="001D7948">
        <w:rPr>
          <w:i/>
          <w:noProof/>
        </w:rPr>
        <w:t>Microservices</w:t>
      </w:r>
      <w:r w:rsidR="001D7948" w:rsidRPr="001D7948">
        <w:rPr>
          <w:noProof/>
        </w:rPr>
        <w:t>, n.d.)</w:t>
      </w:r>
      <w:r w:rsidR="00A32203">
        <w:fldChar w:fldCharType="end"/>
      </w:r>
      <w:r w:rsidR="00A32203">
        <w:t xml:space="preserve"> </w:t>
      </w:r>
      <w:r>
        <w:t>es una aplicación pequeña que ejecuta su propio proceso y se comunica mediante mecanismos ligeros (normalmente una API de recursos HTTP). Cada aplicación se encarga de implementar una funcionalidad completa del negocio, es desplegado de forma independiente y puede estar programado en distintos lenguajes, así como usar diferentes tecnologías de almacenamiento de datos.</w:t>
      </w:r>
    </w:p>
    <w:p w14:paraId="50E7CAA7" w14:textId="4C7BFFAA" w:rsidR="00A87D73" w:rsidRDefault="009413DE" w:rsidP="00A87D73">
      <w:r>
        <w:t>La arquitectura de microservicios se basa en varios microservicios de colaboración. Son un tipo de arquitectura orientada a servicios (SOA)</w:t>
      </w:r>
      <w:r w:rsidR="00C337FB">
        <w:t>. Éstos</w:t>
      </w:r>
      <w:r>
        <w:t xml:space="preserve"> se comunican entre sí a través de </w:t>
      </w:r>
      <w:r w:rsidR="00C337FB">
        <w:t>diferentes</w:t>
      </w:r>
      <w:r>
        <w:t xml:space="preserve"> redes, lo que las convierte en una forma de sistema distribuido. Ellos también</w:t>
      </w:r>
      <w:r w:rsidR="00C337FB">
        <w:t xml:space="preserve"> </w:t>
      </w:r>
      <w:r>
        <w:t>encapsula</w:t>
      </w:r>
      <w:r w:rsidR="00C337FB">
        <w:t>n</w:t>
      </w:r>
      <w:r>
        <w:t xml:space="preserve"> el almacenamiento y la recuperación de datos, exponiendo los datos</w:t>
      </w:r>
      <w:r w:rsidR="00C337FB">
        <w:t xml:space="preserve"> </w:t>
      </w:r>
      <w:r>
        <w:t xml:space="preserve">a través de interfaces bien definidas. </w:t>
      </w:r>
      <w:r w:rsidR="00C337FB">
        <w:t xml:space="preserve">Esto facilita que </w:t>
      </w:r>
      <w:r>
        <w:t>las bases de datos están ocultas dentro del límite del servicio.</w:t>
      </w:r>
    </w:p>
    <w:p w14:paraId="4C0C0A14" w14:textId="61D00310" w:rsidR="00C337FB" w:rsidRDefault="00C337FB" w:rsidP="00A87D73">
      <w:r>
        <w:lastRenderedPageBreak/>
        <w:t>Los servic</w:t>
      </w:r>
      <w:r w:rsidR="000B3BF7">
        <w:t>ios se caracterizan por:</w:t>
      </w:r>
    </w:p>
    <w:p w14:paraId="04127334" w14:textId="1AB0DE5D" w:rsidR="000B3BF7" w:rsidRDefault="000B3BF7" w:rsidP="005D3853">
      <w:pPr>
        <w:pStyle w:val="Prrafodelista"/>
        <w:numPr>
          <w:ilvl w:val="0"/>
          <w:numId w:val="14"/>
        </w:numPr>
      </w:pPr>
      <w:r>
        <w:t>Poco acoplamiento</w:t>
      </w:r>
      <w:r w:rsidR="00A32203">
        <w:t>.</w:t>
      </w:r>
    </w:p>
    <w:p w14:paraId="3BB55C70" w14:textId="0E4F6609" w:rsidR="000B3BF7" w:rsidRDefault="000B3BF7" w:rsidP="005D3853">
      <w:pPr>
        <w:pStyle w:val="Prrafodelista"/>
        <w:numPr>
          <w:ilvl w:val="0"/>
          <w:numId w:val="14"/>
        </w:numPr>
      </w:pPr>
      <w:r>
        <w:t>Mantenibilidad</w:t>
      </w:r>
      <w:r w:rsidR="00A32203">
        <w:t>.</w:t>
      </w:r>
    </w:p>
    <w:p w14:paraId="24B36A1F" w14:textId="170A2F5A" w:rsidR="000B3BF7" w:rsidRDefault="000B3BF7" w:rsidP="005D3853">
      <w:pPr>
        <w:pStyle w:val="Prrafodelista"/>
        <w:numPr>
          <w:ilvl w:val="0"/>
          <w:numId w:val="14"/>
        </w:numPr>
      </w:pPr>
      <w:r>
        <w:t>Totalmente independiente del resto de microservicios</w:t>
      </w:r>
      <w:r w:rsidR="00A32203">
        <w:t>.</w:t>
      </w:r>
    </w:p>
    <w:p w14:paraId="16CE917C" w14:textId="77777777" w:rsidR="00965B95" w:rsidRDefault="000B3BF7" w:rsidP="005D3853">
      <w:pPr>
        <w:pStyle w:val="Prrafodelista"/>
        <w:numPr>
          <w:ilvl w:val="0"/>
          <w:numId w:val="14"/>
        </w:numPr>
      </w:pPr>
      <w:r>
        <w:t>Cada uno implementa una parte del negocio</w:t>
      </w:r>
    </w:p>
    <w:p w14:paraId="7C9D3232" w14:textId="7B73714D" w:rsidR="000B3BF7" w:rsidRDefault="000B3BF7" w:rsidP="00965B95">
      <w:r>
        <w:t>La decisión de si utilizar o no este tipo de diseño a la hora de construir el sistema se fundamenta básicamente en el nivel de complejidad que va a alcanzar. Para una aplicación con una complejidad baja no se recomienda utilizar esta arquitectura.</w:t>
      </w:r>
    </w:p>
    <w:p w14:paraId="67859848" w14:textId="058B47FE" w:rsidR="000B3BF7" w:rsidRDefault="000B3BF7" w:rsidP="000B3BF7">
      <w:r>
        <w:t>Como ventajas se definen:</w:t>
      </w:r>
    </w:p>
    <w:p w14:paraId="4B55841C" w14:textId="07A74FC6" w:rsidR="000B3BF7" w:rsidRDefault="000B3BF7" w:rsidP="005D3853">
      <w:pPr>
        <w:pStyle w:val="Prrafodelista"/>
        <w:numPr>
          <w:ilvl w:val="0"/>
          <w:numId w:val="15"/>
        </w:numPr>
      </w:pPr>
      <w:r>
        <w:t>Escalabilidad más eficiente e independiente</w:t>
      </w:r>
      <w:r w:rsidR="00A32203">
        <w:t>.</w:t>
      </w:r>
    </w:p>
    <w:p w14:paraId="1D7FD84D" w14:textId="38AC2118" w:rsidR="000B3BF7" w:rsidRDefault="000B3BF7" w:rsidP="005D3853">
      <w:pPr>
        <w:pStyle w:val="Prrafodelista"/>
        <w:numPr>
          <w:ilvl w:val="0"/>
          <w:numId w:val="15"/>
        </w:numPr>
      </w:pPr>
      <w:r>
        <w:t>Pruebas más concretas y específicas</w:t>
      </w:r>
      <w:r w:rsidR="00A32203">
        <w:t>.</w:t>
      </w:r>
    </w:p>
    <w:p w14:paraId="76344FB0" w14:textId="3E7E581B" w:rsidR="000B3BF7" w:rsidRDefault="000B3BF7" w:rsidP="005D3853">
      <w:pPr>
        <w:pStyle w:val="Prrafodelista"/>
        <w:numPr>
          <w:ilvl w:val="0"/>
          <w:numId w:val="15"/>
        </w:numPr>
      </w:pPr>
      <w:r>
        <w:t>Posibilidad del uso de distintas tecnologías e implementaciones</w:t>
      </w:r>
      <w:r w:rsidR="00A32203">
        <w:t>.</w:t>
      </w:r>
    </w:p>
    <w:p w14:paraId="478A3C6E" w14:textId="1006DB1A" w:rsidR="000B3BF7" w:rsidRDefault="000B3BF7" w:rsidP="005D3853">
      <w:pPr>
        <w:pStyle w:val="Prrafodelista"/>
        <w:numPr>
          <w:ilvl w:val="0"/>
          <w:numId w:val="15"/>
        </w:numPr>
      </w:pPr>
      <w:r>
        <w:t>Desarrollos independientes y paralelos</w:t>
      </w:r>
      <w:r w:rsidR="00A32203">
        <w:t>.</w:t>
      </w:r>
    </w:p>
    <w:p w14:paraId="2F3DDCBE" w14:textId="72103F5F" w:rsidR="000B3BF7" w:rsidRDefault="000B3BF7" w:rsidP="005D3853">
      <w:pPr>
        <w:pStyle w:val="Prrafodelista"/>
        <w:numPr>
          <w:ilvl w:val="0"/>
          <w:numId w:val="15"/>
        </w:numPr>
      </w:pPr>
      <w:r>
        <w:t>Aumento de la tolerancia a fallos</w:t>
      </w:r>
      <w:r w:rsidR="00A32203">
        <w:t>.</w:t>
      </w:r>
    </w:p>
    <w:p w14:paraId="5614E200" w14:textId="745C11ED" w:rsidR="000B3BF7" w:rsidRDefault="000B3BF7" w:rsidP="005D3853">
      <w:pPr>
        <w:pStyle w:val="Prrafodelista"/>
        <w:numPr>
          <w:ilvl w:val="0"/>
          <w:numId w:val="15"/>
        </w:numPr>
      </w:pPr>
      <w:r>
        <w:t>Mejora de la mantenibilidad</w:t>
      </w:r>
      <w:r w:rsidR="00A32203">
        <w:t>.</w:t>
      </w:r>
    </w:p>
    <w:p w14:paraId="311B4D3D" w14:textId="0B289907" w:rsidR="0048041C" w:rsidRDefault="000B3BF7" w:rsidP="005D3853">
      <w:pPr>
        <w:pStyle w:val="Prrafodelista"/>
        <w:numPr>
          <w:ilvl w:val="0"/>
          <w:numId w:val="15"/>
        </w:numPr>
      </w:pPr>
      <w:r>
        <w:t>Permite el despliegue independiente</w:t>
      </w:r>
      <w:r w:rsidR="00A32203">
        <w:t>.</w:t>
      </w:r>
    </w:p>
    <w:p w14:paraId="0063F964" w14:textId="3EFA2F0C" w:rsidR="000D09A0" w:rsidRDefault="00C337FB" w:rsidP="000D09A0">
      <w:pPr>
        <w:pStyle w:val="Ttulo4"/>
      </w:pPr>
      <w:r>
        <w:t>Microservicios vs Monolítico</w:t>
      </w:r>
    </w:p>
    <w:p w14:paraId="1EEBB262" w14:textId="20841DA1" w:rsidR="00997870" w:rsidRPr="00997870" w:rsidRDefault="00997870" w:rsidP="00997870">
      <w:r>
        <w:t>La figura muestra de manera gráfica la diferencia entre ambas arquitecturas:</w:t>
      </w:r>
    </w:p>
    <w:p w14:paraId="2AF6B5F1" w14:textId="43BEC636" w:rsidR="00997870" w:rsidRDefault="00997870" w:rsidP="008366D8">
      <w:pPr>
        <w:jc w:val="center"/>
      </w:pPr>
      <w:r>
        <w:rPr>
          <w:noProof/>
        </w:rPr>
        <w:drawing>
          <wp:inline distT="0" distB="0" distL="0" distR="0" wp14:anchorId="29A5945B" wp14:editId="5CB9DE0F">
            <wp:extent cx="4371975" cy="2378054"/>
            <wp:effectExtent l="0" t="0" r="0" b="3810"/>
            <wp:docPr id="40" name="Imagen 40" descr="Qué son los microservici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Qué son los microservicios?"/>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84193" cy="2384700"/>
                    </a:xfrm>
                    <a:prstGeom prst="rect">
                      <a:avLst/>
                    </a:prstGeom>
                    <a:noFill/>
                    <a:ln>
                      <a:noFill/>
                    </a:ln>
                  </pic:spPr>
                </pic:pic>
              </a:graphicData>
            </a:graphic>
          </wp:inline>
        </w:drawing>
      </w:r>
    </w:p>
    <w:p w14:paraId="4DFEF9A0" w14:textId="399B742B" w:rsidR="00A32203" w:rsidRDefault="00A32203" w:rsidP="00A32203">
      <w:pPr>
        <w:pStyle w:val="Figuras"/>
      </w:pPr>
      <w:bookmarkStart w:id="14" w:name="_Toc71999198"/>
      <w:r>
        <w:t xml:space="preserve">Figura </w:t>
      </w:r>
      <w:r w:rsidR="00965B95">
        <w:t>2</w:t>
      </w:r>
      <w:r>
        <w:t xml:space="preserve">. </w:t>
      </w:r>
      <w:r w:rsidR="00965B95" w:rsidRPr="00965B95">
        <w:t>https://www.redhat.com/es/topics/microservices/what-are-microservices</w:t>
      </w:r>
      <w:bookmarkEnd w:id="14"/>
    </w:p>
    <w:p w14:paraId="08C6CEFA" w14:textId="77777777" w:rsidR="00A32203" w:rsidRDefault="00A32203" w:rsidP="00997870"/>
    <w:p w14:paraId="5BB877C3" w14:textId="07717D43" w:rsidR="00997870" w:rsidRDefault="00997870" w:rsidP="00997870"/>
    <w:p w14:paraId="38583504" w14:textId="2B0058CC" w:rsidR="00997870" w:rsidRPr="00997870" w:rsidRDefault="00997870" w:rsidP="00997870">
      <w:r>
        <w:t>Las ventajas y desventajas de cada una han sido expuestas en los apartados anteriores, pero de esta manera quedan reflejados muy claramente de manera visual.</w:t>
      </w:r>
    </w:p>
    <w:p w14:paraId="0FE2C230" w14:textId="24ECA54B" w:rsidR="000445C6" w:rsidRDefault="00997870" w:rsidP="000445C6">
      <w:r>
        <w:t>Además, la</w:t>
      </w:r>
      <w:r w:rsidR="000445C6">
        <w:t xml:space="preserve"> figura </w:t>
      </w:r>
      <w:r w:rsidR="00A32203">
        <w:t>4</w:t>
      </w:r>
      <w:r w:rsidR="000445C6">
        <w:t xml:space="preserve"> muestra la relación </w:t>
      </w:r>
      <w:r>
        <w:t>entre ambas en uno</w:t>
      </w:r>
      <w:r w:rsidR="00C72BB6">
        <w:t xml:space="preserve"> de sus aspectos fundamentales, la escalabilidad</w:t>
      </w:r>
      <w:r>
        <w:t>.</w:t>
      </w:r>
    </w:p>
    <w:p w14:paraId="4208EB70" w14:textId="22D81E7B" w:rsidR="000445C6" w:rsidRDefault="000445C6" w:rsidP="000445C6">
      <w:r>
        <w:t>Es un cubo de tres dimensiones en la que:</w:t>
      </w:r>
    </w:p>
    <w:p w14:paraId="581629BA" w14:textId="36CB1562" w:rsidR="000445C6" w:rsidRDefault="000445C6" w:rsidP="005D3853">
      <w:pPr>
        <w:pStyle w:val="Prrafodelista"/>
        <w:numPr>
          <w:ilvl w:val="0"/>
          <w:numId w:val="21"/>
        </w:numPr>
      </w:pPr>
      <w:r>
        <w:t>Dimensión X, escalan</w:t>
      </w:r>
      <w:r w:rsidR="00C72BB6">
        <w:t>do por clonación, duplicación horizontal.</w:t>
      </w:r>
    </w:p>
    <w:p w14:paraId="28002A84" w14:textId="653BDAB1" w:rsidR="00C72BB6" w:rsidRDefault="00C72BB6" w:rsidP="005D3853">
      <w:pPr>
        <w:pStyle w:val="Prrafodelista"/>
        <w:numPr>
          <w:ilvl w:val="0"/>
          <w:numId w:val="21"/>
        </w:numPr>
      </w:pPr>
      <w:r>
        <w:t>Dimensión Y, escalando por descomposición funcional, separando funcionalidades que son distintas</w:t>
      </w:r>
    </w:p>
    <w:p w14:paraId="3A72B111" w14:textId="1FFB970F" w:rsidR="00C72BB6" w:rsidRPr="000445C6" w:rsidRDefault="00C72BB6" w:rsidP="005D3853">
      <w:pPr>
        <w:pStyle w:val="Prrafodelista"/>
        <w:numPr>
          <w:ilvl w:val="0"/>
          <w:numId w:val="21"/>
        </w:numPr>
      </w:pPr>
      <w:r>
        <w:t>Dimensión Z, escalando por particionado de datos, separando por funcionalidades que son similares</w:t>
      </w:r>
    </w:p>
    <w:p w14:paraId="6588C4E9" w14:textId="75BA97D4" w:rsidR="00C337FB" w:rsidRDefault="00FF74C9" w:rsidP="008366D8">
      <w:pPr>
        <w:jc w:val="center"/>
      </w:pPr>
      <w:r>
        <w:rPr>
          <w:noProof/>
        </w:rPr>
        <w:drawing>
          <wp:inline distT="0" distB="0" distL="0" distR="0" wp14:anchorId="61AA2A2A" wp14:editId="7D2925B7">
            <wp:extent cx="5358364" cy="3381245"/>
            <wp:effectExtent l="0" t="0" r="0"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10487" cy="3414136"/>
                    </a:xfrm>
                    <a:prstGeom prst="rect">
                      <a:avLst/>
                    </a:prstGeom>
                  </pic:spPr>
                </pic:pic>
              </a:graphicData>
            </a:graphic>
          </wp:inline>
        </w:drawing>
      </w:r>
    </w:p>
    <w:p w14:paraId="7576456C" w14:textId="5662BCAA" w:rsidR="00FF74C9" w:rsidRDefault="00FF74C9" w:rsidP="00FF74C9">
      <w:pPr>
        <w:pStyle w:val="Figuras"/>
      </w:pPr>
      <w:bookmarkStart w:id="15" w:name="_Toc71999199"/>
      <w:r>
        <w:t xml:space="preserve">Figura </w:t>
      </w:r>
      <w:r w:rsidR="00965B95">
        <w:t>3</w:t>
      </w:r>
      <w:r w:rsidR="00A32203">
        <w:t>. Poner donde es</w:t>
      </w:r>
      <w:bookmarkEnd w:id="15"/>
    </w:p>
    <w:p w14:paraId="3B1AB437" w14:textId="39798080" w:rsidR="00965B95" w:rsidRDefault="00C72BB6" w:rsidP="00C337FB">
      <w:r>
        <w:t xml:space="preserve">El desarrollo en detalle se encuentra en </w:t>
      </w:r>
      <w:r>
        <w:fldChar w:fldCharType="begin" w:fldLock="1"/>
      </w:r>
      <w:r w:rsidR="001D7948">
        <w:instrText>ADDIN CSL_CITATION {"citationItems":[{"id":"ITEM-1","itemData":{"DOI":"10.1016/j.procs.2021.01.320","ISSN":"18770509","abstract":"A Microservice is a small or even micro independent process that communicates, acts, and returns via messages through lightweight mechanisms like Thrift, HTTP or RESTAPI. Microservices Architecture is amateur evolution of the Monolithic Architecture. Observing it in afunctional way, it is correct to claim that it breaks down complex applications into a simpler abstraction. As this research demonstrates, Microservices Architecture is intrinsically connected as a symbiosis with container-based deployment, because these containers have no need for embedded operating systems and calls are made for OS resources, via an application programming interface. It is safe to claim that this technology is currently the focus of modern developers nowadays. Semantically speaking, Microservices functionally deconstruct larger applications into smaller, discrete services, and containers are viewed as a natural compute platform for this architecture [1]. A single service is and can be represented by multiple containers in a Microservices cluster, each single service is designed to provide a specific set of functions while services act to makeup the entire application. It’s common in large application the decomposition into multiple arms of more than twenty services, although less can be commonly found as well [1]. The main objective of Microservices Architecture is to disassemble the core components of a given type of application [2]. This study could be done in multiple ways, all of them different because practically everybody has their specific way of looking at Microservices, but one aspect is the same cross mentalities, Security. So, the focus of this research is to expose the main security aspects of this specific architecture, in this cost-effective era.","author":[{"dropping-particle":"","family":"Mateus-Coelho","given":"Nuno","non-dropping-particle":"","parse-names":false,"suffix":""},{"dropping-particle":"","family":"Cruz-Cunha","given":"Manuela","non-dropping-particle":"","parse-names":false,"suffix":""},{"dropping-particle":"","family":"Ferreira","given":"Luis Gonzaga","non-dropping-particle":"","parse-names":false,"suffix":""}],"container-title":"Procedia Computer Science","id":"ITEM-1","issue":"2019","issued":{"date-parts":[["2021"]]},"page":"1225-1236","publisher":"Elsevier B.V.","title":"Security in Microservices Architectures","type":"article-journal","volume":"181"},"uris":["http://www.mendeley.com/documents/?uuid=fd22eb47-b7df-4f7e-8ee1-578428e9d5a7"]}],"mendeley":{"formattedCitation":"(Mateus-Coelho et al., 2021)","plainTextFormattedCitation":"(Mateus-Coelho et al., 2021)","previouslyFormattedCitation":"(Mateus-Coelho et al., 2021)"},"properties":{"noteIndex":0},"schema":"https://github.com/citation-style-language/schema/raw/master/csl-citation.json"}</w:instrText>
      </w:r>
      <w:r>
        <w:fldChar w:fldCharType="separate"/>
      </w:r>
      <w:r w:rsidR="001D7948" w:rsidRPr="001D7948">
        <w:rPr>
          <w:noProof/>
        </w:rPr>
        <w:t>(Mateus-Coelho et al., 2021)</w:t>
      </w:r>
      <w:r>
        <w:fldChar w:fldCharType="end"/>
      </w:r>
    </w:p>
    <w:p w14:paraId="091919A8" w14:textId="77777777" w:rsidR="00965B95" w:rsidRDefault="00965B95">
      <w:pPr>
        <w:spacing w:before="0" w:after="0" w:line="240" w:lineRule="auto"/>
        <w:jc w:val="left"/>
      </w:pPr>
      <w:r>
        <w:br w:type="page"/>
      </w:r>
    </w:p>
    <w:p w14:paraId="36786893" w14:textId="7BF5470F" w:rsidR="000D09A0" w:rsidRDefault="00C337FB" w:rsidP="000D09A0">
      <w:pPr>
        <w:pStyle w:val="Ttulo4"/>
      </w:pPr>
      <w:r>
        <w:lastRenderedPageBreak/>
        <w:t>Microservicios vs SOA</w:t>
      </w:r>
    </w:p>
    <w:p w14:paraId="0BB414D8" w14:textId="4F336552" w:rsidR="00C337FB" w:rsidRDefault="00C337FB" w:rsidP="00C337FB">
      <w:r>
        <w:t xml:space="preserve">La diferencia principal de las dos tecnologías es que a pesar de que ambas exponen servicios como canal de comunicación, en el caso de SOA </w:t>
      </w:r>
      <w:r w:rsidR="001E754D">
        <w:t>estos</w:t>
      </w:r>
      <w:r>
        <w:t xml:space="preserve"> servicios no son una unidad independiente de la solución, ni se pueden extraer del contexto en el que participan. En cambio, los microservicios son unidades totalmente independientes que proporcionan una solución a una pequeña parte del negocio y que son perfectamente exportables, </w:t>
      </w:r>
      <w:r w:rsidR="001E754D">
        <w:t>además</w:t>
      </w:r>
      <w:r>
        <w:t xml:space="preserve"> de tener su propio ciclo de vida.</w:t>
      </w:r>
    </w:p>
    <w:p w14:paraId="6DB79DF4" w14:textId="3E1AA254" w:rsidR="007B11AB" w:rsidRDefault="007B11AB" w:rsidP="00C337FB">
      <w:r>
        <w:t xml:space="preserve">En la siguiente figura se puede ver de manera gráfica la diferencia entre ambas arquitecturas: </w:t>
      </w:r>
    </w:p>
    <w:p w14:paraId="17B19535" w14:textId="0233D0FD" w:rsidR="00C337FB" w:rsidRDefault="007B11AB" w:rsidP="008366D8">
      <w:pPr>
        <w:jc w:val="center"/>
      </w:pPr>
      <w:r w:rsidRPr="007B11AB">
        <w:rPr>
          <w:noProof/>
        </w:rPr>
        <w:drawing>
          <wp:inline distT="0" distB="0" distL="0" distR="0" wp14:anchorId="1187C0A9" wp14:editId="362643AC">
            <wp:extent cx="4105275" cy="3665376"/>
            <wp:effectExtent l="0" t="0" r="0"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120993" cy="3679410"/>
                    </a:xfrm>
                    <a:prstGeom prst="rect">
                      <a:avLst/>
                    </a:prstGeom>
                  </pic:spPr>
                </pic:pic>
              </a:graphicData>
            </a:graphic>
          </wp:inline>
        </w:drawing>
      </w:r>
    </w:p>
    <w:p w14:paraId="29DD2E38" w14:textId="6940F9EC" w:rsidR="007B11AB" w:rsidRDefault="007B11AB" w:rsidP="007B11AB">
      <w:pPr>
        <w:pStyle w:val="Figuras"/>
      </w:pPr>
      <w:bookmarkStart w:id="16" w:name="_Toc71999200"/>
      <w:r>
        <w:t xml:space="preserve">Figura </w:t>
      </w:r>
      <w:r w:rsidR="00965B95">
        <w:t>4</w:t>
      </w:r>
      <w:r>
        <w:t xml:space="preserve">. </w:t>
      </w:r>
      <w:hyperlink r:id="rId13" w:history="1">
        <w:r w:rsidR="00BE01E2" w:rsidRPr="00467C2E">
          <w:rPr>
            <w:rStyle w:val="Hipervnculo"/>
          </w:rPr>
          <w:t>https://medium.com/@SoftwareDevelopmentCommunity/what-is-service-oriented-architecture-fa894d11a7ec</w:t>
        </w:r>
        <w:bookmarkEnd w:id="16"/>
      </w:hyperlink>
    </w:p>
    <w:p w14:paraId="0FB3D731" w14:textId="0429EF36" w:rsidR="00BE01E2" w:rsidRDefault="00BE01E2" w:rsidP="00BE01E2">
      <w:r>
        <w:t xml:space="preserve">Visto las tres arquitecturas, lo que se debe tener </w:t>
      </w:r>
      <w:r w:rsidR="00A32203">
        <w:t>claro a</w:t>
      </w:r>
      <w:r>
        <w:t xml:space="preserve"> la hora de considerar un microservicio como tal es que éste debe cumplir ciertas características: debe desplegarse de manera individual, tiene que ser lo más independiente posible con respecto al resto de microservicios que compongan la aplicación, debe ser capaz de comunicarse con el resto y debe ser escalable de manera individual.</w:t>
      </w:r>
    </w:p>
    <w:p w14:paraId="4F47ACBF" w14:textId="7CC0D21C" w:rsidR="00BE01E2" w:rsidRDefault="00BE01E2" w:rsidP="00965B95">
      <w:r>
        <w:lastRenderedPageBreak/>
        <w:t>En cualquier caso, la idea de microservicios tiene su origen en el inicio del uso de la palabra SOA. De hecho, una primera lectura sobre el tema puede dar a entender que son lo mismo o prácticamente iguales. La realidad es que se entiende la arquitectura basada en microservicios como una evolución natural de SOA.</w:t>
      </w:r>
    </w:p>
    <w:p w14:paraId="54F20C21" w14:textId="15AB270C" w:rsidR="00CB6CE2" w:rsidRDefault="001046B0" w:rsidP="00397378">
      <w:pPr>
        <w:pStyle w:val="Ttulo2"/>
      </w:pPr>
      <w:bookmarkStart w:id="17" w:name="_Toc71999165"/>
      <w:r>
        <w:rPr>
          <w:caps w:val="0"/>
        </w:rPr>
        <w:t>Tipos de base de datos: Relacionales y No Relacionales</w:t>
      </w:r>
      <w:bookmarkEnd w:id="17"/>
    </w:p>
    <w:p w14:paraId="1B981368" w14:textId="6B677035" w:rsidR="00DA0FCE" w:rsidRDefault="00CB6CE2" w:rsidP="000D09A0">
      <w:pPr>
        <w:pStyle w:val="Ttulo3"/>
      </w:pPr>
      <w:bookmarkStart w:id="18" w:name="_Toc71999166"/>
      <w:r>
        <w:t>Bases de datos Relacionales</w:t>
      </w:r>
      <w:bookmarkEnd w:id="18"/>
    </w:p>
    <w:p w14:paraId="59582160" w14:textId="77777777" w:rsidR="00514269" w:rsidRDefault="00514269" w:rsidP="00514269">
      <w:r>
        <w:t xml:space="preserve">El modelo relacional fue propuesto originalmente por </w:t>
      </w:r>
      <w:r w:rsidRPr="00A32203">
        <w:rPr>
          <w:u w:val="single"/>
        </w:rPr>
        <w:t>Edgar F. Codd</w:t>
      </w:r>
      <w:r>
        <w:t xml:space="preserve"> en 1970. El principal objetivo de su propuesta era sentar las bases para el diseño y la implementación de Sistemas de Bases de Datos en los que las aplicaciones que accedieran o manipularan la información almacenada fueran totalmente independientes de cómo se implementara dicho almacenamiento.</w:t>
      </w:r>
    </w:p>
    <w:p w14:paraId="250537B1" w14:textId="7FD8C57F" w:rsidR="00514269" w:rsidRDefault="00514269" w:rsidP="00514269">
      <w:r>
        <w:t xml:space="preserve">Con el tiempo, el modelo relacional se ha consolidado como el más utilizado (ver figura </w:t>
      </w:r>
      <w:r w:rsidR="00F40617">
        <w:t>6</w:t>
      </w:r>
      <w:r>
        <w:t>) para las aplicaciones de procesamiento de datos, debido a su simplicidad y a su sólida base matemática, que han permitido el desarrollo de lenguajes y herramientas que facilitan el trabajo, tanto de los analistas y diseñadores, como de los programadores.</w:t>
      </w:r>
    </w:p>
    <w:p w14:paraId="17A77C50" w14:textId="543656A5" w:rsidR="00CB6CE2" w:rsidRDefault="00CB6CE2" w:rsidP="00CB6CE2">
      <w:r>
        <w:t>Está basado en la lógica de predicados y la teoría de conjuntos, lo que implica que se puede utilizar tanto el álgebra como el cálculo relacional para operar con los datos almacenados. El álgebra para describir la forma de realizar una consulta y el cálculo para obtener los valores que se desean devolver.</w:t>
      </w:r>
    </w:p>
    <w:p w14:paraId="20349BCE" w14:textId="35039346" w:rsidR="00956768" w:rsidRDefault="00514269" w:rsidP="00514269">
      <w:r>
        <w:t xml:space="preserve">El modelo relacional se basa en el concepto matemático de relación. En este modelo, la información se representa en forma de tablas o relaciones, donde cada fila o tupla se interpreta como una relación ordenada de valores. </w:t>
      </w:r>
      <w:r w:rsidR="00397378">
        <w:t xml:space="preserve">Los datos se relacionan entre ellos a través de identificadores en tablas. El lenguaje </w:t>
      </w:r>
      <w:r w:rsidR="00956768">
        <w:t>predominante</w:t>
      </w:r>
      <w:r w:rsidR="00397378">
        <w:t xml:space="preserve"> es SQL (Structured Query Language). </w:t>
      </w:r>
    </w:p>
    <w:p w14:paraId="0E9D153E" w14:textId="331E4AF0" w:rsidR="00514269" w:rsidRDefault="00514269" w:rsidP="00514269">
      <w:r>
        <w:t>En el modelo relacional las tablas presentan además algunas características adicionales:</w:t>
      </w:r>
    </w:p>
    <w:p w14:paraId="2C2DAD5F" w14:textId="0B7201B6" w:rsidR="00514269" w:rsidRDefault="00514269" w:rsidP="005D3853">
      <w:pPr>
        <w:pStyle w:val="Prrafodelista"/>
        <w:numPr>
          <w:ilvl w:val="0"/>
          <w:numId w:val="11"/>
        </w:numPr>
      </w:pPr>
      <w:r>
        <w:t>Cada fila tiene que ser única.</w:t>
      </w:r>
    </w:p>
    <w:p w14:paraId="0B26C96E" w14:textId="2FB86714" w:rsidR="00514269" w:rsidRDefault="00514269" w:rsidP="005D3853">
      <w:pPr>
        <w:pStyle w:val="Prrafodelista"/>
        <w:numPr>
          <w:ilvl w:val="0"/>
          <w:numId w:val="11"/>
        </w:numPr>
      </w:pPr>
      <w:r>
        <w:t>El orden de las filas dentro de una tabla no es relevante.</w:t>
      </w:r>
    </w:p>
    <w:p w14:paraId="50573A70" w14:textId="4CFA4FDB" w:rsidR="00514269" w:rsidRDefault="00514269" w:rsidP="005D3853">
      <w:pPr>
        <w:pStyle w:val="Prrafodelista"/>
        <w:numPr>
          <w:ilvl w:val="0"/>
          <w:numId w:val="11"/>
        </w:numPr>
      </w:pPr>
      <w:r>
        <w:t>El orden de las columnas que forman la tabla no es relevante.</w:t>
      </w:r>
    </w:p>
    <w:p w14:paraId="59638608" w14:textId="050042CE" w:rsidR="00514269" w:rsidRDefault="00514269" w:rsidP="005D3853">
      <w:pPr>
        <w:pStyle w:val="Prrafodelista"/>
        <w:numPr>
          <w:ilvl w:val="0"/>
          <w:numId w:val="11"/>
        </w:numPr>
      </w:pPr>
      <w:r>
        <w:lastRenderedPageBreak/>
        <w:t>Los dominios de las distintas columnas no tienen que ser necesariamente disjuntos, pueden no coincidir, coincidir en parte o coincidir completamente.</w:t>
      </w:r>
    </w:p>
    <w:p w14:paraId="4AEBED44" w14:textId="495FCF45" w:rsidR="00514269" w:rsidRDefault="00514269" w:rsidP="005D3853">
      <w:pPr>
        <w:pStyle w:val="Prrafodelista"/>
        <w:numPr>
          <w:ilvl w:val="0"/>
          <w:numId w:val="11"/>
        </w:numPr>
      </w:pPr>
      <w:r>
        <w:t>Dentro de una tabla, la intersección de una fila y una columna cualesquiera siempre es un dato único.</w:t>
      </w:r>
    </w:p>
    <w:p w14:paraId="7B9F5691" w14:textId="48F8E1E9" w:rsidR="00514269" w:rsidRDefault="00514269" w:rsidP="00514269">
      <w:r>
        <w:t xml:space="preserve">El éxito del modelo relacional condujo a la proliferación de gestores de bases de datos que aseguraban ser relacionales. Para poder determinar con certeza si un gestor era fiel al modelo relaciona, Codd publicó en 1984 un conjunto de </w:t>
      </w:r>
      <w:r w:rsidR="00515535">
        <w:t xml:space="preserve">12 </w:t>
      </w:r>
      <w:r>
        <w:t>reglas</w:t>
      </w:r>
      <w:r w:rsidR="00515535">
        <w:t xml:space="preserve"> </w:t>
      </w:r>
      <w:r w:rsidR="00515535">
        <w:fldChar w:fldCharType="begin" w:fldLock="1"/>
      </w:r>
      <w:r w:rsidR="00936C29">
        <w:instrText>ADDIN CSL_CITATION {"citationItems":[{"id":"ITEM-1","itemData":{"author":[{"dropping-particle":"","family":"Codd","given":"Edgar Frank","non-dropping-particle":"","parse-names":false,"suffix":""}],"id":"ITEM-1","issued":{"date-parts":[["1985"]]},"publisher":"Addison-Wesley","title":"RELATIONAL MODEL DATABASE MANAGEMENT","type":"book"},"uris":["http://www.mendeley.com/documents/?uuid=aa906ed6-de5f-35ff-a724-6b00356c8fbe"]}],"mendeley":{"formattedCitation":"(Codd, 1985)","plainTextFormattedCitation":"(Codd, 1985)","previouslyFormattedCitation":"(Codd, 1985)"},"properties":{"noteIndex":0},"schema":"https://github.com/citation-style-language/schema/raw/master/csl-citation.json"}</w:instrText>
      </w:r>
      <w:r w:rsidR="00515535">
        <w:fldChar w:fldCharType="separate"/>
      </w:r>
      <w:r w:rsidR="00515535" w:rsidRPr="00515535">
        <w:rPr>
          <w:noProof/>
        </w:rPr>
        <w:t>(Codd, 1985)</w:t>
      </w:r>
      <w:r w:rsidR="00515535">
        <w:fldChar w:fldCharType="end"/>
      </w:r>
      <w:r w:rsidR="00515535">
        <w:t>.</w:t>
      </w:r>
      <w:r>
        <w:t xml:space="preserve"> que definen las características esperadas de un sistema relacional (cuanto mayor sea el número de reglas cumplidas por el gestor, siempre por encima del mínimo de seis, más próximo estará al ideal del modelo)</w:t>
      </w:r>
    </w:p>
    <w:p w14:paraId="34462A0F" w14:textId="0DD23D60" w:rsidR="00515535" w:rsidRDefault="00515535" w:rsidP="00514269">
      <w:r>
        <w:t>Por último, las bases de datos relacionales tradicionales nos permiten definir la estructura de un esquema que demanda reglas rígidas y garantizan ACID:</w:t>
      </w:r>
    </w:p>
    <w:p w14:paraId="27104B42" w14:textId="79328D10" w:rsidR="00514269" w:rsidRDefault="00514269" w:rsidP="00514269">
      <w:r>
        <w:t xml:space="preserve">Las características ACID </w:t>
      </w:r>
      <w:r>
        <w:fldChar w:fldCharType="begin" w:fldLock="1"/>
      </w:r>
      <w:r w:rsidR="00515535">
        <w:instrText>ADDIN CSL_CITATION {"citationItems":[{"id":"ITEM-1","itemData":{"author":[{"dropping-particle":"","family":"Elmasri","given":"Ramez A","non-dropping-particle":"","parse-names":false,"suffix":""}],"id":"ITEM-1","issued":{"date-parts":[["2007"]]},"publisher":"Grupo Anaya Publicaciones Generales","title":"FUNDAMENTOS DE SISTEMAS DE BASES DE DATOS","type":"book"},"uris":["http://www.mendeley.com/documents/?uuid=0de4f1e9-c165-3be1-a07c-7dd7604d40a2"]}],"mendeley":{"formattedCitation":"(Elmasri, 2007)","plainTextFormattedCitation":"(Elmasri, 2007)","previouslyFormattedCitation":"(Elmasri, 2007)"},"properties":{"noteIndex":0},"schema":"https://github.com/citation-style-language/schema/raw/master/csl-citation.json"}</w:instrText>
      </w:r>
      <w:r>
        <w:fldChar w:fldCharType="separate"/>
      </w:r>
      <w:r w:rsidRPr="00397378">
        <w:rPr>
          <w:noProof/>
        </w:rPr>
        <w:t>(Elmasri, 2007)</w:t>
      </w:r>
      <w:r>
        <w:fldChar w:fldCharType="end"/>
      </w:r>
      <w:r>
        <w:t xml:space="preserve"> hacen referencia a:</w:t>
      </w:r>
    </w:p>
    <w:p w14:paraId="3723DAF3" w14:textId="77777777" w:rsidR="00514269" w:rsidRDefault="00514269" w:rsidP="005D3853">
      <w:pPr>
        <w:pStyle w:val="Prrafodelista"/>
        <w:numPr>
          <w:ilvl w:val="0"/>
          <w:numId w:val="10"/>
        </w:numPr>
      </w:pPr>
      <w:r w:rsidRPr="00956768">
        <w:rPr>
          <w:u w:val="single"/>
        </w:rPr>
        <w:t>Atomicidad:</w:t>
      </w:r>
      <w:r>
        <w:t xml:space="preserve"> Los resultados de una transacción o bien pasas a ser completados todos (commit) o bien pasan a ser todos deshechos (rollback). Es decir, o todos los cambios incluidos en una transacción tienen efecto o no lo tiene ninguno.</w:t>
      </w:r>
    </w:p>
    <w:p w14:paraId="75936A0D" w14:textId="6F737E0C" w:rsidR="00514269" w:rsidRDefault="00514269" w:rsidP="005D3853">
      <w:pPr>
        <w:pStyle w:val="Prrafodelista"/>
        <w:numPr>
          <w:ilvl w:val="0"/>
          <w:numId w:val="10"/>
        </w:numPr>
      </w:pPr>
      <w:r w:rsidRPr="00956768">
        <w:rPr>
          <w:u w:val="single"/>
        </w:rPr>
        <w:t>Consistencia</w:t>
      </w:r>
      <w:r>
        <w:t>: Las bases de datos se transforman de estados íntegros a estados íntegros, es decir, entre estados válidos. Una transacción sólo se puede completar si el estado final es íntegro</w:t>
      </w:r>
      <w:r w:rsidR="00A32CC6">
        <w:t>.</w:t>
      </w:r>
    </w:p>
    <w:p w14:paraId="33586365" w14:textId="738F378C" w:rsidR="00514269" w:rsidRDefault="00514269" w:rsidP="005D3853">
      <w:pPr>
        <w:pStyle w:val="Prrafodelista"/>
        <w:numPr>
          <w:ilvl w:val="0"/>
          <w:numId w:val="10"/>
        </w:numPr>
      </w:pPr>
      <w:r>
        <w:rPr>
          <w:u w:val="single"/>
        </w:rPr>
        <w:t>Aislamiento:</w:t>
      </w:r>
      <w:r>
        <w:t xml:space="preserve"> Los resultados de una transacción son inviables para el resto de </w:t>
      </w:r>
      <w:r w:rsidR="00BF77CD">
        <w:t>las transacciones</w:t>
      </w:r>
      <w:r>
        <w:t xml:space="preserve"> de otros procesos hasta que la transacción se ha completado.</w:t>
      </w:r>
    </w:p>
    <w:p w14:paraId="60E9D81B" w14:textId="77777777" w:rsidR="00514269" w:rsidRDefault="00514269" w:rsidP="005D3853">
      <w:pPr>
        <w:pStyle w:val="Prrafodelista"/>
        <w:numPr>
          <w:ilvl w:val="0"/>
          <w:numId w:val="10"/>
        </w:numPr>
      </w:pPr>
      <w:r>
        <w:rPr>
          <w:u w:val="single"/>
        </w:rPr>
        <w:t>Durabilidad:</w:t>
      </w:r>
      <w:r>
        <w:t xml:space="preserve"> Una vez una transacción ha sido completada, los resultados (cambios) de la transacción se hacen permanentes, incluso frente a fallos del sistema y de medios de almacenamiento.</w:t>
      </w:r>
    </w:p>
    <w:p w14:paraId="1F8A5B88" w14:textId="2249DC86" w:rsidR="00514269" w:rsidRDefault="00E44EAC" w:rsidP="00514269">
      <w:r>
        <w:t xml:space="preserve">Y como ejemplos de Bases de datos relacionales encontramos los dos más usados en la </w:t>
      </w:r>
      <w:r w:rsidR="00961CC1">
        <w:t xml:space="preserve">actualidad tal como se muestra en la figura </w:t>
      </w:r>
      <w:r w:rsidR="00A32203">
        <w:t>7</w:t>
      </w:r>
      <w:r w:rsidR="00961CC1">
        <w:t>: Oracle y MySQL.</w:t>
      </w:r>
    </w:p>
    <w:p w14:paraId="6D5CA6D2" w14:textId="510369B7" w:rsidR="00CB6CE2" w:rsidRDefault="00CB6CE2" w:rsidP="00CB6CE2">
      <w:pPr>
        <w:pStyle w:val="Ttulo3"/>
      </w:pPr>
      <w:bookmarkStart w:id="19" w:name="_Toc71999167"/>
      <w:r>
        <w:t>Bases de datos No Relacionales</w:t>
      </w:r>
      <w:bookmarkEnd w:id="19"/>
    </w:p>
    <w:p w14:paraId="61507637" w14:textId="2DED6D6D" w:rsidR="00961CC1" w:rsidRDefault="00961CC1" w:rsidP="00961CC1">
      <w:r>
        <w:t xml:space="preserve">El término NoSQL, acuñado por primera vez en 1998 por </w:t>
      </w:r>
      <w:r w:rsidRPr="00A32203">
        <w:rPr>
          <w:u w:val="single"/>
        </w:rPr>
        <w:t>Carlo Strozzi</w:t>
      </w:r>
      <w:r>
        <w:t xml:space="preserve">, surge con la llegada de la web 2.0 y las aplicaciones como Facebook, Twitter o </w:t>
      </w:r>
      <w:r w:rsidR="001E754D">
        <w:t>YouTube</w:t>
      </w:r>
      <w:r>
        <w:t xml:space="preserve">, donde cualquier usuario podía subir contenido a la red, provocando así un crecimiento masivo de los datos. Es en ese </w:t>
      </w:r>
      <w:r>
        <w:lastRenderedPageBreak/>
        <w:t>momento cuando empiezan a surgir los problemas a la hora de gestionar toda esa información generada y almacenada en bases de datos relacionales.</w:t>
      </w:r>
    </w:p>
    <w:p w14:paraId="50B180B5" w14:textId="75CA6B81" w:rsidR="00CB6CE2" w:rsidRDefault="00961CC1" w:rsidP="00CB6CE2">
      <w:r>
        <w:t xml:space="preserve">Esta es la principal razón por la cual surgen las BBDD </w:t>
      </w:r>
      <w:r w:rsidR="00CB6CE2">
        <w:t xml:space="preserve">NoSQL (Not only SQL - No solo SQL) </w:t>
      </w:r>
      <w:r>
        <w:t>que permiten resolver los problemas de escalabilidad y rendimiento que presentan estos tamaños tan grandes, mediante nuevos entornos de manejo de datos distribuidos y escalables de forma horizontal (muchos discos en paralelo).</w:t>
      </w:r>
    </w:p>
    <w:p w14:paraId="4CD32108" w14:textId="6C59FFCF" w:rsidR="00CB6CE2" w:rsidRDefault="00961CC1" w:rsidP="00CB6CE2">
      <w:r>
        <w:t xml:space="preserve">El </w:t>
      </w:r>
      <w:r w:rsidR="00CB6CE2">
        <w:t>volumen, la variedad y la velocidad con la que se genera</w:t>
      </w:r>
      <w:r w:rsidR="00F62D85">
        <w:t>ba</w:t>
      </w:r>
      <w:r w:rsidR="00CB6CE2">
        <w:t>n esos datos requerían de nuevas tecnologías que solucionaran estos problemas. De esta forma apareció el movimiento NoSQL como solución a todos los problemas que las bases de datos relacionales no podían tratar. Las bases de datos NoSQL son sistemas de almacenamiento que no cumplen con el esquema entidad-relación, esquema característico en las bases de datos relacionales. Estas nuevas tecnologías hacen uso de nuevas y diferentes estructuras para el almacenamiento de los datos.</w:t>
      </w:r>
    </w:p>
    <w:p w14:paraId="53B789AE" w14:textId="71B02F19" w:rsidR="00F62D85" w:rsidRDefault="00F62D85" w:rsidP="00CB6CE2">
      <w:r>
        <w:t>No siguen un patrón fijo como estructura de almacenamiento por lo que su uso es muy común cuando no se tiene un esquema exacto de lo que se va a almacenar.</w:t>
      </w:r>
    </w:p>
    <w:p w14:paraId="0F0BCF5E" w14:textId="6192C752" w:rsidR="00F62D85" w:rsidRDefault="00F62D85" w:rsidP="00CB6CE2">
      <w:r>
        <w:t>Las ventajas respecto a los sistemas relacionales</w:t>
      </w:r>
      <w:r w:rsidR="00936C29">
        <w:fldChar w:fldCharType="begin" w:fldLock="1"/>
      </w:r>
      <w:r w:rsidR="00936C29">
        <w:instrText>ADDIN CSL_CITATION {"citationItems":[{"id":"ITEM-1","itemData":{"abstract":"WHITEPAPER : BBDD NO SQL acens whitepaper Son muchas las aplicaciones web que utilizan algún tipo de bases de datos para funcionar. Hasta ahora estábamos acostumbrados a utilizar bases de datos SQL como son MySQL, Oracle o MS SQL, pero desde hace ya algún tiempo han aparecido otras que reciben el nombre de NoSQL (Not only SQL – No sólo SQL) y que han llegado con la intención de hacer frente a las bases relacionales utilizadas por la mayoría de los usuarios","author":[{"dropping-particle":"","family":"Acens","given":"","non-dropping-particle":"","parse-names":false,"suffix":""}],"container-title":"Acens.Com","id":"ITEM-1","issued":{"date-parts":[["2014"]]},"page":"7","title":"Base de datos NoSQL. Qué son y tipos que nos podemos encontrar","type":"article-journal"},"uris":["http://www.mendeley.com/documents/?uuid=453ff6a0-9cb3-453a-9590-4b3b5d51a402"]}],"mendeley":{"formattedCitation":"(Acens, 2014)","plainTextFormattedCitation":"(Acens, 2014)","previouslyFormattedCitation":"(Acens, 2014)"},"properties":{"noteIndex":0},"schema":"https://github.com/citation-style-language/schema/raw/master/csl-citation.json"}</w:instrText>
      </w:r>
      <w:r w:rsidR="00936C29">
        <w:fldChar w:fldCharType="separate"/>
      </w:r>
      <w:r w:rsidR="00936C29" w:rsidRPr="00936C29">
        <w:rPr>
          <w:noProof/>
        </w:rPr>
        <w:t>(Acens, 2014)</w:t>
      </w:r>
      <w:r w:rsidR="00936C29">
        <w:fldChar w:fldCharType="end"/>
      </w:r>
      <w:r>
        <w:t xml:space="preserve"> son:</w:t>
      </w:r>
    </w:p>
    <w:p w14:paraId="3AEFAEEC" w14:textId="3A2FD6E9" w:rsidR="00F62D85" w:rsidRDefault="00F62D85" w:rsidP="005D3853">
      <w:pPr>
        <w:pStyle w:val="Prrafodelista"/>
        <w:numPr>
          <w:ilvl w:val="0"/>
          <w:numId w:val="12"/>
        </w:numPr>
      </w:pPr>
      <w:r>
        <w:t>Se pueden ejecutar en máquinas de pocos recursos</w:t>
      </w:r>
    </w:p>
    <w:p w14:paraId="58548D1F" w14:textId="14FC44B0" w:rsidR="00F62D85" w:rsidRDefault="00F62D85" w:rsidP="005D3853">
      <w:pPr>
        <w:pStyle w:val="Prrafodelista"/>
        <w:numPr>
          <w:ilvl w:val="0"/>
          <w:numId w:val="12"/>
        </w:numPr>
      </w:pPr>
      <w:r>
        <w:t>Pueden manejar gran cantidad de datos. Esto es debido a que utiliza una estructura distribuida, en muchos casos mediante tablas Hash.</w:t>
      </w:r>
    </w:p>
    <w:p w14:paraId="2CE3CB03" w14:textId="4B02471E" w:rsidR="00F62D85" w:rsidRDefault="00F62D85" w:rsidP="005D3853">
      <w:pPr>
        <w:pStyle w:val="Prrafodelista"/>
        <w:numPr>
          <w:ilvl w:val="0"/>
          <w:numId w:val="12"/>
        </w:numPr>
      </w:pPr>
      <w:r>
        <w:t>Escalabilidad horizontal: La mejora de rendimiento de estos sistemas simplemente se puede obtener añadiendo más nodos.</w:t>
      </w:r>
    </w:p>
    <w:p w14:paraId="316F144E" w14:textId="254D935D" w:rsidR="00F62D85" w:rsidRDefault="00F62D85" w:rsidP="005D3853">
      <w:pPr>
        <w:pStyle w:val="Prrafodelista"/>
        <w:numPr>
          <w:ilvl w:val="0"/>
          <w:numId w:val="12"/>
        </w:numPr>
      </w:pPr>
      <w:r>
        <w:t xml:space="preserve">No genera cuellos de botella: </w:t>
      </w:r>
      <w:r w:rsidR="00A32CC6">
        <w:t>Los sistemas</w:t>
      </w:r>
      <w:r>
        <w:t xml:space="preserve"> SQL relacionales necesitan transcribir cada sentencia para poder ser ejecutada, y cada sentencia compleja requiere además de un nivel de ejecución aún más complejo, lo que constituye un punto de entrada en común, que ante muchas peticiones puede ralentizar el sistema.</w:t>
      </w:r>
    </w:p>
    <w:p w14:paraId="6ECAF2E3" w14:textId="44281829" w:rsidR="00F62D85" w:rsidRDefault="00F62D85" w:rsidP="00F62D85">
      <w:r>
        <w:t>Y las diferencias principales</w:t>
      </w:r>
      <w:r w:rsidR="00936C29">
        <w:fldChar w:fldCharType="begin" w:fldLock="1"/>
      </w:r>
      <w:r w:rsidR="00C72BB6">
        <w:instrText>ADDIN CSL_CITATION {"citationItems":[{"id":"ITEM-1","itemData":{"abstract":"WHITEPAPER : BBDD NO SQL acens whitepaper Son muchas las aplicaciones web que utilizan algún tipo de bases de datos para funcionar. Hasta ahora estábamos acostumbrados a utilizar bases de datos SQL como son MySQL, Oracle o MS SQL, pero desde hace ya algún tiempo han aparecido otras que reciben el nombre de NoSQL (Not only SQL – No sólo SQL) y que han llegado con la intención de hacer frente a las bases relacionales utilizadas por la mayoría de los usuarios","author":[{"dropping-particle":"","family":"Acens","given":"","non-dropping-particle":"","parse-names":false,"suffix":""}],"container-title":"Acens.Com","id":"ITEM-1","issued":{"date-parts":[["2014"]]},"page":"7","title":"Base de datos NoSQL. Qué son y tipos que nos podemos encontrar","type":"article-journal"},"uris":["http://www.mendeley.com/documents/?uuid=453ff6a0-9cb3-453a-9590-4b3b5d51a402"]}],"mendeley":{"formattedCitation":"(Acens, 2014)","plainTextFormattedCitation":"(Acens, 2014)","previouslyFormattedCitation":"(Acens, 2014)"},"properties":{"noteIndex":0},"schema":"https://github.com/citation-style-language/schema/raw/master/csl-citation.json"}</w:instrText>
      </w:r>
      <w:r w:rsidR="00936C29">
        <w:fldChar w:fldCharType="separate"/>
      </w:r>
      <w:r w:rsidR="00936C29" w:rsidRPr="00936C29">
        <w:rPr>
          <w:noProof/>
        </w:rPr>
        <w:t>(Acens, 2014)</w:t>
      </w:r>
      <w:r w:rsidR="00936C29">
        <w:fldChar w:fldCharType="end"/>
      </w:r>
      <w:r>
        <w:t xml:space="preserve"> con las Bases de Datos relacionales son:</w:t>
      </w:r>
    </w:p>
    <w:p w14:paraId="2F4E257D" w14:textId="52E02D40" w:rsidR="00F62D85" w:rsidRDefault="00F62D85" w:rsidP="005D3853">
      <w:pPr>
        <w:pStyle w:val="Prrafodelista"/>
        <w:numPr>
          <w:ilvl w:val="0"/>
          <w:numId w:val="13"/>
        </w:numPr>
      </w:pPr>
      <w:r>
        <w:t>No usan SQL como lenguaje de consultas. Casi todas las bases de datos NoSQL evitan usar este tipo de lenguaje o lo utilizan como un lenguaje de apoyo. Por ejemplo, Cassandra utiliza el lenguaje CQL, MongoDB utiliza JSON o BigTable hace uso de GQL.</w:t>
      </w:r>
    </w:p>
    <w:p w14:paraId="7D34C2AB" w14:textId="3C28E6CE" w:rsidR="00F62D85" w:rsidRDefault="00F62D85" w:rsidP="005D3853">
      <w:pPr>
        <w:pStyle w:val="Prrafodelista"/>
        <w:numPr>
          <w:ilvl w:val="0"/>
          <w:numId w:val="13"/>
        </w:numPr>
      </w:pPr>
      <w:r>
        <w:lastRenderedPageBreak/>
        <w:t xml:space="preserve">No </w:t>
      </w:r>
      <w:r w:rsidR="008F4AFF">
        <w:t>utilizan estructuras fijas como tablas para el almacenamiento de los datos. Usan otros tipos de modelos como sistemas clave-valor, objetos o grafos.</w:t>
      </w:r>
    </w:p>
    <w:p w14:paraId="082B3C43" w14:textId="79EE1DFC" w:rsidR="008F4AFF" w:rsidRDefault="008F4AFF" w:rsidP="005D3853">
      <w:pPr>
        <w:pStyle w:val="Prrafodelista"/>
        <w:numPr>
          <w:ilvl w:val="0"/>
          <w:numId w:val="13"/>
        </w:numPr>
      </w:pPr>
      <w:r>
        <w:t xml:space="preserve">No suelen permitir operaciones JOIN. Al contener un volumen de datos tan grande es deseable evitar los JOIN. Esto es debido a que cuando la operación no es la búsqueda de una clave, la sobrecarga puede llegar a ser muy costosa. </w:t>
      </w:r>
    </w:p>
    <w:p w14:paraId="3F014422" w14:textId="1E47EF04" w:rsidR="008F4AFF" w:rsidRDefault="008F4AFF" w:rsidP="005D3853">
      <w:pPr>
        <w:pStyle w:val="Prrafodelista"/>
        <w:numPr>
          <w:ilvl w:val="0"/>
          <w:numId w:val="13"/>
        </w:numPr>
      </w:pPr>
      <w:r>
        <w:t>Arquitectura distribuida. Las bases de datos relacionales suelen estar centralizadas en una máquina o bien en una estructura máster-esclavo; sin embargo, en los casos NoSQL la información puede estar compartida en varias máquinas mediante mecanismos de tablas hash distribuidas.</w:t>
      </w:r>
    </w:p>
    <w:p w14:paraId="3D311037" w14:textId="1D84C372" w:rsidR="008F4AFF" w:rsidRDefault="008F4AFF" w:rsidP="008F4AFF">
      <w:r>
        <w:t>Hay varios tipos de bases de datos NoSQL. Se suelen clasificar en cuatro tipos diferentes: documentales,</w:t>
      </w:r>
      <w:r w:rsidR="00E21451">
        <w:t xml:space="preserve"> grafo,</w:t>
      </w:r>
      <w:r>
        <w:t xml:space="preserve"> </w:t>
      </w:r>
      <w:r w:rsidR="00936C29">
        <w:t>clave-valor</w:t>
      </w:r>
      <w:r w:rsidR="00E21451">
        <w:t xml:space="preserve"> y </w:t>
      </w:r>
      <w:r>
        <w:t xml:space="preserve">orientadas a columnas. </w:t>
      </w:r>
    </w:p>
    <w:p w14:paraId="2F57AA05" w14:textId="1107E740" w:rsidR="00936C29" w:rsidRDefault="00936C29" w:rsidP="008366D8">
      <w:pPr>
        <w:jc w:val="center"/>
      </w:pPr>
      <w:r>
        <w:rPr>
          <w:noProof/>
        </w:rPr>
        <w:drawing>
          <wp:inline distT="0" distB="0" distL="0" distR="0" wp14:anchorId="03CAFB1B" wp14:editId="0FDA9733">
            <wp:extent cx="5760085" cy="1924685"/>
            <wp:effectExtent l="0" t="0" r="0" b="0"/>
            <wp:docPr id="42" name="Imagen 42" descr="9 advantages of AWS DynamoDB over server-based relational databa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9 advantages of AWS DynamoDB over server-based relational databases"/>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0085" cy="1924685"/>
                    </a:xfrm>
                    <a:prstGeom prst="rect">
                      <a:avLst/>
                    </a:prstGeom>
                    <a:noFill/>
                    <a:ln>
                      <a:noFill/>
                    </a:ln>
                  </pic:spPr>
                </pic:pic>
              </a:graphicData>
            </a:graphic>
          </wp:inline>
        </w:drawing>
      </w:r>
    </w:p>
    <w:p w14:paraId="7ED31768" w14:textId="78FECE96" w:rsidR="00936C29" w:rsidRDefault="00936C29" w:rsidP="00936C29">
      <w:pPr>
        <w:pStyle w:val="Figuras"/>
      </w:pPr>
      <w:bookmarkStart w:id="20" w:name="_Toc71999201"/>
      <w:r>
        <w:t xml:space="preserve">Figura </w:t>
      </w:r>
      <w:r w:rsidR="00965B95">
        <w:t>5</w:t>
      </w:r>
      <w:r>
        <w:t xml:space="preserve">. Tipos de Bases de datos NoSQL </w:t>
      </w:r>
      <w:r w:rsidRPr="00936C29">
        <w:t>https://docs.microsoft.com/es-es/dotnet/architecture/cloud-native/relational-vs-nosql-data</w:t>
      </w:r>
      <w:bookmarkEnd w:id="20"/>
    </w:p>
    <w:p w14:paraId="094ABD31" w14:textId="2DEC2CA0" w:rsidR="00E21451" w:rsidRDefault="00A32CC6" w:rsidP="00E21451">
      <w:r>
        <w:t xml:space="preserve">A </w:t>
      </w:r>
      <w:r w:rsidR="00BF77CD">
        <w:t>continuación,</w:t>
      </w:r>
      <w:r w:rsidR="00E21451">
        <w:t xml:space="preserve"> se habla de cada una de ellas de manera resumida.</w:t>
      </w:r>
    </w:p>
    <w:p w14:paraId="5D5D9016" w14:textId="0C955245" w:rsidR="000D09A0" w:rsidRDefault="00F15518" w:rsidP="000D09A0">
      <w:pPr>
        <w:pStyle w:val="Ttulo4"/>
      </w:pPr>
      <w:r>
        <w:t>Bases de datos clave-valor</w:t>
      </w:r>
    </w:p>
    <w:p w14:paraId="37639F9C" w14:textId="33173E7C" w:rsidR="00936C29" w:rsidRDefault="008F4AFF" w:rsidP="008F4AFF">
      <w:r>
        <w:t>Cada elemento en la base de datos se almacena como un par (clave-valor) donde la clave sirve como un identificador único. Tanto la clave como el valor pueden ser cualquier tipo de primitivo, como objetos compuestos.</w:t>
      </w:r>
    </w:p>
    <w:p w14:paraId="6623E127" w14:textId="1DC4F21E" w:rsidR="008F4AFF" w:rsidRDefault="008F4AFF" w:rsidP="008F4AFF">
      <w:r>
        <w:t>Son BD de este tipo: DynamoDB, Redis, Riak, Voldemort.</w:t>
      </w:r>
    </w:p>
    <w:p w14:paraId="57728FC3" w14:textId="04FC0551" w:rsidR="000D09A0" w:rsidRDefault="00F15518" w:rsidP="000D09A0">
      <w:pPr>
        <w:pStyle w:val="Ttulo4"/>
      </w:pPr>
      <w:r>
        <w:t>Bases de datos documentales</w:t>
      </w:r>
    </w:p>
    <w:p w14:paraId="5364ACB2" w14:textId="1C9A1C40" w:rsidR="00936C29" w:rsidRDefault="00936C29" w:rsidP="00936C29">
      <w:r>
        <w:t xml:space="preserve">Los datos se almacenan y se consultan como documentos tipo JSON. Los documentos pueden contener muchos pares diferentes clave-valor, o incluso documentos anidados. Son </w:t>
      </w:r>
      <w:r>
        <w:lastRenderedPageBreak/>
        <w:t>más flexibles al cambio ya que si el modelo de datos necesita cambiar, solo se deben actualizar los documentos afectados y no todo el esquema.</w:t>
      </w:r>
    </w:p>
    <w:p w14:paraId="5F3A7454" w14:textId="1E532C16" w:rsidR="00936C29" w:rsidRDefault="00936C29" w:rsidP="00936C29">
      <w:r>
        <w:t>Son BD de este tipo: MongoDB</w:t>
      </w:r>
      <w:r w:rsidR="006203DE">
        <w:t>, CouchDB.</w:t>
      </w:r>
    </w:p>
    <w:p w14:paraId="0C79E84C" w14:textId="4FE74C1A" w:rsidR="00F15518" w:rsidRDefault="00F15518" w:rsidP="00F15518">
      <w:pPr>
        <w:pStyle w:val="Ttulo4"/>
      </w:pPr>
      <w:r>
        <w:t>Bases de datos columnares</w:t>
      </w:r>
    </w:p>
    <w:p w14:paraId="775F73B5" w14:textId="4B39E112" w:rsidR="00936C29" w:rsidRDefault="00936C29" w:rsidP="00936C29">
      <w:r>
        <w:t>Permiten manejar un gran volumen de datos y mezclan conceptos de las bases de datos relacionales con una base de datos clave-valor. Almacenan tablas de datos como secciones de columnas en lugar de filas de datos y en cada sección se puede encontrar elementos con clave-valor.</w:t>
      </w:r>
    </w:p>
    <w:p w14:paraId="067C3D2B" w14:textId="52C75F43" w:rsidR="00936C29" w:rsidRDefault="00936C29" w:rsidP="00936C29">
      <w:r>
        <w:t>Son BD de este tipo: Cassandra, Hbase, Microsoft Azure</w:t>
      </w:r>
      <w:r w:rsidR="006203DE">
        <w:t>.</w:t>
      </w:r>
    </w:p>
    <w:p w14:paraId="1967B5C9" w14:textId="1362770B" w:rsidR="00F15518" w:rsidRDefault="00F15518" w:rsidP="00F15518">
      <w:pPr>
        <w:pStyle w:val="Ttulo4"/>
      </w:pPr>
      <w:r>
        <w:t>Bases de datos orientadas a grafo</w:t>
      </w:r>
    </w:p>
    <w:p w14:paraId="437D94EC" w14:textId="5572A5CE" w:rsidR="00D1114E" w:rsidRDefault="00D1114E" w:rsidP="00D1114E">
      <w:r>
        <w:t>Usan nodos para almacenar entidades de datos y aristas para almacenar las relaciones entre nodos. El valor de estas bases de datos se obtiene de las relaciones entre nodos y no hay un límite para el número de relaciones que un nodo pueda tener. Un borde siempre tiene un nodo de inicio, un nodo final, un tipo y una dirección.</w:t>
      </w:r>
    </w:p>
    <w:p w14:paraId="2A4FC16E" w14:textId="1348ACF0" w:rsidR="00D1114E" w:rsidRDefault="00D1114E" w:rsidP="00D1114E">
      <w:r>
        <w:t>Son BD de este tipo: Neo4J, HyperGraphDB.</w:t>
      </w:r>
    </w:p>
    <w:p w14:paraId="14938EDD" w14:textId="5901F4C2" w:rsidR="00F15518" w:rsidRDefault="00F15518" w:rsidP="00F15518">
      <w:pPr>
        <w:pStyle w:val="Ttulo4"/>
      </w:pPr>
      <w:r>
        <w:t>Resumen de las Bases de datos NoSQL</w:t>
      </w:r>
    </w:p>
    <w:p w14:paraId="3B17A6A5" w14:textId="5B2D278D" w:rsidR="00E21451" w:rsidRDefault="00E21451" w:rsidP="00E21451">
      <w:r>
        <w:t xml:space="preserve">Resumidos los tipos de base de datos NoSQL, a </w:t>
      </w:r>
      <w:r w:rsidR="006203DE">
        <w:t>continuación,</w:t>
      </w:r>
      <w:r>
        <w:t xml:space="preserve"> se muestra una tabla resumen con las principales características de cada una de ellas:</w:t>
      </w:r>
    </w:p>
    <w:p w14:paraId="09A7D351" w14:textId="241B4459" w:rsidR="006203DE" w:rsidRDefault="006203DE" w:rsidP="006203DE">
      <w:pPr>
        <w:pStyle w:val="TtuloTDC"/>
      </w:pPr>
      <w:bookmarkStart w:id="21" w:name="_Toc437521370"/>
      <w:bookmarkStart w:id="22" w:name="_Toc20304757"/>
      <w:bookmarkStart w:id="23" w:name="_Toc70442839"/>
      <w:r>
        <w:t xml:space="preserve">Tabla </w:t>
      </w:r>
      <w:r>
        <w:fldChar w:fldCharType="begin"/>
      </w:r>
      <w:r>
        <w:instrText xml:space="preserve"> SEQ Tabla \* ARABIC </w:instrText>
      </w:r>
      <w:r>
        <w:fldChar w:fldCharType="separate"/>
      </w:r>
      <w:r>
        <w:t>1</w:t>
      </w:r>
      <w:r>
        <w:fldChar w:fldCharType="end"/>
      </w:r>
      <w:r>
        <w:t xml:space="preserve">. </w:t>
      </w:r>
      <w:bookmarkEnd w:id="21"/>
      <w:bookmarkEnd w:id="22"/>
      <w:r>
        <w:t>Resumen bases de datos NoSQL</w:t>
      </w:r>
      <w:bookmarkEnd w:id="23"/>
    </w:p>
    <w:tbl>
      <w:tblPr>
        <w:tblStyle w:val="Tablaconcuadrcula"/>
        <w:tblW w:w="5095" w:type="pct"/>
        <w:jc w:val="center"/>
        <w:tblLook w:val="04A0" w:firstRow="1" w:lastRow="0" w:firstColumn="1" w:lastColumn="0" w:noHBand="0" w:noVBand="1"/>
      </w:tblPr>
      <w:tblGrid>
        <w:gridCol w:w="1854"/>
        <w:gridCol w:w="1895"/>
        <w:gridCol w:w="2139"/>
        <w:gridCol w:w="1877"/>
        <w:gridCol w:w="1698"/>
      </w:tblGrid>
      <w:tr w:rsidR="006203DE" w14:paraId="13B2C57F" w14:textId="77777777" w:rsidTr="0068438A">
        <w:trPr>
          <w:jc w:val="center"/>
        </w:trPr>
        <w:tc>
          <w:tcPr>
            <w:tcW w:w="980" w:type="pct"/>
            <w:vMerge w:val="restart"/>
            <w:shd w:val="clear" w:color="auto" w:fill="92D050"/>
            <w:vAlign w:val="center"/>
          </w:tcPr>
          <w:p w14:paraId="5953E2F4" w14:textId="0964AA4F" w:rsidR="006203DE" w:rsidRDefault="006203DE" w:rsidP="006203DE">
            <w:pPr>
              <w:jc w:val="center"/>
            </w:pPr>
            <w:r>
              <w:t>Características</w:t>
            </w:r>
          </w:p>
        </w:tc>
        <w:tc>
          <w:tcPr>
            <w:tcW w:w="4020" w:type="pct"/>
            <w:gridSpan w:val="4"/>
            <w:shd w:val="clear" w:color="auto" w:fill="92D050"/>
            <w:vAlign w:val="center"/>
          </w:tcPr>
          <w:p w14:paraId="5B958F99" w14:textId="2D979235" w:rsidR="006203DE" w:rsidRDefault="006203DE" w:rsidP="006203DE">
            <w:pPr>
              <w:jc w:val="center"/>
            </w:pPr>
            <w:r>
              <w:t>Tipos de Bases de datos NoSQL</w:t>
            </w:r>
          </w:p>
        </w:tc>
      </w:tr>
      <w:tr w:rsidR="0068438A" w14:paraId="152E746B" w14:textId="77777777" w:rsidTr="0068438A">
        <w:trPr>
          <w:jc w:val="center"/>
        </w:trPr>
        <w:tc>
          <w:tcPr>
            <w:tcW w:w="980" w:type="pct"/>
            <w:vMerge/>
            <w:vAlign w:val="center"/>
          </w:tcPr>
          <w:p w14:paraId="4C4F47D1" w14:textId="77777777" w:rsidR="006203DE" w:rsidRDefault="006203DE" w:rsidP="006203DE">
            <w:pPr>
              <w:jc w:val="center"/>
            </w:pPr>
          </w:p>
        </w:tc>
        <w:tc>
          <w:tcPr>
            <w:tcW w:w="1001" w:type="pct"/>
            <w:shd w:val="clear" w:color="auto" w:fill="D9D9D9" w:themeFill="background1" w:themeFillShade="D9"/>
            <w:vAlign w:val="center"/>
          </w:tcPr>
          <w:p w14:paraId="1882FCFD" w14:textId="5CF6EFD5" w:rsidR="006203DE" w:rsidRDefault="006203DE" w:rsidP="006203DE">
            <w:pPr>
              <w:jc w:val="center"/>
            </w:pPr>
            <w:r>
              <w:t>Clave-valor</w:t>
            </w:r>
          </w:p>
        </w:tc>
        <w:tc>
          <w:tcPr>
            <w:tcW w:w="1130" w:type="pct"/>
            <w:shd w:val="clear" w:color="auto" w:fill="D9D9D9" w:themeFill="background1" w:themeFillShade="D9"/>
            <w:vAlign w:val="center"/>
          </w:tcPr>
          <w:p w14:paraId="74302423" w14:textId="6BF9BA82" w:rsidR="006203DE" w:rsidRDefault="006203DE" w:rsidP="006203DE">
            <w:pPr>
              <w:jc w:val="center"/>
            </w:pPr>
            <w:r>
              <w:t>Documental</w:t>
            </w:r>
          </w:p>
        </w:tc>
        <w:tc>
          <w:tcPr>
            <w:tcW w:w="992" w:type="pct"/>
            <w:shd w:val="clear" w:color="auto" w:fill="D9D9D9" w:themeFill="background1" w:themeFillShade="D9"/>
            <w:vAlign w:val="center"/>
          </w:tcPr>
          <w:p w14:paraId="75E755B0" w14:textId="5F5071BB" w:rsidR="006203DE" w:rsidRDefault="006203DE" w:rsidP="006203DE">
            <w:pPr>
              <w:jc w:val="center"/>
            </w:pPr>
            <w:r>
              <w:t>Columnar</w:t>
            </w:r>
          </w:p>
        </w:tc>
        <w:tc>
          <w:tcPr>
            <w:tcW w:w="898" w:type="pct"/>
            <w:shd w:val="clear" w:color="auto" w:fill="D9D9D9" w:themeFill="background1" w:themeFillShade="D9"/>
            <w:vAlign w:val="center"/>
          </w:tcPr>
          <w:p w14:paraId="46CF2E42" w14:textId="7D352CDF" w:rsidR="006203DE" w:rsidRDefault="006203DE" w:rsidP="006203DE">
            <w:pPr>
              <w:jc w:val="center"/>
            </w:pPr>
            <w:r>
              <w:t>Grafos</w:t>
            </w:r>
          </w:p>
        </w:tc>
      </w:tr>
      <w:tr w:rsidR="0068438A" w14:paraId="0BB128E5" w14:textId="77777777" w:rsidTr="0068438A">
        <w:trPr>
          <w:jc w:val="center"/>
        </w:trPr>
        <w:tc>
          <w:tcPr>
            <w:tcW w:w="980" w:type="pct"/>
            <w:shd w:val="clear" w:color="auto" w:fill="D9D9D9" w:themeFill="background1" w:themeFillShade="D9"/>
            <w:vAlign w:val="center"/>
          </w:tcPr>
          <w:p w14:paraId="3234E990" w14:textId="0A423B67" w:rsidR="006203DE" w:rsidRDefault="006203DE" w:rsidP="006203DE">
            <w:pPr>
              <w:jc w:val="center"/>
            </w:pPr>
            <w:r>
              <w:t>Modo almacenamiento</w:t>
            </w:r>
          </w:p>
        </w:tc>
        <w:tc>
          <w:tcPr>
            <w:tcW w:w="1001" w:type="pct"/>
            <w:vAlign w:val="center"/>
          </w:tcPr>
          <w:p w14:paraId="32F11819" w14:textId="29ED9DBC" w:rsidR="006203DE" w:rsidRDefault="006203DE" w:rsidP="006203DE">
            <w:pPr>
              <w:jc w:val="center"/>
            </w:pPr>
            <w:r>
              <w:t>Diccionario</w:t>
            </w:r>
          </w:p>
        </w:tc>
        <w:tc>
          <w:tcPr>
            <w:tcW w:w="1130" w:type="pct"/>
            <w:vAlign w:val="center"/>
          </w:tcPr>
          <w:p w14:paraId="6636484D" w14:textId="1BC8FB6F" w:rsidR="006203DE" w:rsidRDefault="006203DE" w:rsidP="006203DE">
            <w:pPr>
              <w:jc w:val="center"/>
            </w:pPr>
            <w:r>
              <w:t>Documento  y clave-valor</w:t>
            </w:r>
          </w:p>
        </w:tc>
        <w:tc>
          <w:tcPr>
            <w:tcW w:w="992" w:type="pct"/>
            <w:vAlign w:val="center"/>
          </w:tcPr>
          <w:p w14:paraId="4B80AE47" w14:textId="08628567" w:rsidR="006203DE" w:rsidRDefault="006203DE" w:rsidP="006203DE">
            <w:pPr>
              <w:jc w:val="center"/>
            </w:pPr>
            <w:r>
              <w:t>Columnar y clave-valor</w:t>
            </w:r>
          </w:p>
        </w:tc>
        <w:tc>
          <w:tcPr>
            <w:tcW w:w="898" w:type="pct"/>
            <w:vAlign w:val="center"/>
          </w:tcPr>
          <w:p w14:paraId="22AAC0BF" w14:textId="46A47D1C" w:rsidR="006203DE" w:rsidRDefault="006203DE" w:rsidP="006203DE">
            <w:pPr>
              <w:jc w:val="center"/>
            </w:pPr>
            <w:r>
              <w:t>Grafo</w:t>
            </w:r>
          </w:p>
        </w:tc>
      </w:tr>
      <w:tr w:rsidR="0068438A" w14:paraId="72171D3C" w14:textId="77777777" w:rsidTr="0068438A">
        <w:trPr>
          <w:jc w:val="center"/>
        </w:trPr>
        <w:tc>
          <w:tcPr>
            <w:tcW w:w="980" w:type="pct"/>
            <w:shd w:val="clear" w:color="auto" w:fill="D9D9D9" w:themeFill="background1" w:themeFillShade="D9"/>
            <w:vAlign w:val="center"/>
          </w:tcPr>
          <w:p w14:paraId="267A93F0" w14:textId="79003CB9" w:rsidR="006203DE" w:rsidRDefault="006203DE" w:rsidP="006203DE">
            <w:pPr>
              <w:jc w:val="center"/>
            </w:pPr>
            <w:r>
              <w:t>Consistencia</w:t>
            </w:r>
          </w:p>
        </w:tc>
        <w:tc>
          <w:tcPr>
            <w:tcW w:w="1001" w:type="pct"/>
            <w:vAlign w:val="center"/>
          </w:tcPr>
          <w:p w14:paraId="478A2140" w14:textId="086BE6B2" w:rsidR="006203DE" w:rsidRDefault="006203DE" w:rsidP="006203DE">
            <w:pPr>
              <w:jc w:val="center"/>
            </w:pPr>
            <w:r>
              <w:t>Consistencia eventual</w:t>
            </w:r>
          </w:p>
        </w:tc>
        <w:tc>
          <w:tcPr>
            <w:tcW w:w="1130" w:type="pct"/>
            <w:vAlign w:val="center"/>
          </w:tcPr>
          <w:p w14:paraId="192A5D88" w14:textId="32B7EF23" w:rsidR="006203DE" w:rsidRDefault="006203DE" w:rsidP="006203DE">
            <w:pPr>
              <w:jc w:val="center"/>
            </w:pPr>
            <w:r>
              <w:t>Consistencia eventual</w:t>
            </w:r>
          </w:p>
        </w:tc>
        <w:tc>
          <w:tcPr>
            <w:tcW w:w="992" w:type="pct"/>
            <w:vAlign w:val="center"/>
          </w:tcPr>
          <w:p w14:paraId="0952F69D" w14:textId="555DD41A" w:rsidR="006203DE" w:rsidRDefault="006203DE" w:rsidP="006203DE">
            <w:pPr>
              <w:jc w:val="center"/>
            </w:pPr>
            <w:r>
              <w:t>Consistencia eventual</w:t>
            </w:r>
          </w:p>
        </w:tc>
        <w:tc>
          <w:tcPr>
            <w:tcW w:w="898" w:type="pct"/>
            <w:vAlign w:val="center"/>
          </w:tcPr>
          <w:p w14:paraId="4ECB8E18" w14:textId="0B9EC0BE" w:rsidR="006203DE" w:rsidRDefault="006203DE" w:rsidP="006203DE">
            <w:pPr>
              <w:jc w:val="center"/>
            </w:pPr>
            <w:r>
              <w:t>Consistencia eventual</w:t>
            </w:r>
          </w:p>
        </w:tc>
      </w:tr>
      <w:tr w:rsidR="0068438A" w14:paraId="1E85A1AD" w14:textId="77777777" w:rsidTr="0068438A">
        <w:trPr>
          <w:jc w:val="center"/>
        </w:trPr>
        <w:tc>
          <w:tcPr>
            <w:tcW w:w="980" w:type="pct"/>
            <w:shd w:val="clear" w:color="auto" w:fill="D9D9D9" w:themeFill="background1" w:themeFillShade="D9"/>
            <w:vAlign w:val="center"/>
          </w:tcPr>
          <w:p w14:paraId="7BC983EC" w14:textId="6539758D" w:rsidR="006203DE" w:rsidRDefault="006203DE" w:rsidP="006203DE">
            <w:pPr>
              <w:jc w:val="center"/>
            </w:pPr>
            <w:r>
              <w:lastRenderedPageBreak/>
              <w:t>Disponibilidad</w:t>
            </w:r>
          </w:p>
        </w:tc>
        <w:tc>
          <w:tcPr>
            <w:tcW w:w="1001" w:type="pct"/>
            <w:vAlign w:val="center"/>
          </w:tcPr>
          <w:p w14:paraId="7CD7021F" w14:textId="50FC8456" w:rsidR="006203DE" w:rsidRDefault="006203DE" w:rsidP="006203DE">
            <w:pPr>
              <w:jc w:val="center"/>
            </w:pPr>
            <w:r>
              <w:t>Alta</w:t>
            </w:r>
          </w:p>
        </w:tc>
        <w:tc>
          <w:tcPr>
            <w:tcW w:w="1130" w:type="pct"/>
            <w:vAlign w:val="center"/>
          </w:tcPr>
          <w:p w14:paraId="5F79562C" w14:textId="6C6AD3D6" w:rsidR="006203DE" w:rsidRDefault="006203DE" w:rsidP="006203DE">
            <w:pPr>
              <w:jc w:val="center"/>
            </w:pPr>
            <w:r>
              <w:t>Alta</w:t>
            </w:r>
          </w:p>
        </w:tc>
        <w:tc>
          <w:tcPr>
            <w:tcW w:w="992" w:type="pct"/>
            <w:vAlign w:val="center"/>
          </w:tcPr>
          <w:p w14:paraId="4CEBBA03" w14:textId="594DACCE" w:rsidR="006203DE" w:rsidRDefault="006203DE" w:rsidP="006203DE">
            <w:pPr>
              <w:jc w:val="center"/>
            </w:pPr>
            <w:r>
              <w:t>Alta</w:t>
            </w:r>
          </w:p>
        </w:tc>
        <w:tc>
          <w:tcPr>
            <w:tcW w:w="898" w:type="pct"/>
            <w:vAlign w:val="center"/>
          </w:tcPr>
          <w:p w14:paraId="0A4BF1BD" w14:textId="13EB429D" w:rsidR="006203DE" w:rsidRDefault="006203DE" w:rsidP="006203DE">
            <w:pPr>
              <w:jc w:val="center"/>
            </w:pPr>
            <w:r>
              <w:t>Alta</w:t>
            </w:r>
          </w:p>
        </w:tc>
      </w:tr>
      <w:tr w:rsidR="0068438A" w14:paraId="25E04869" w14:textId="77777777" w:rsidTr="0068438A">
        <w:trPr>
          <w:jc w:val="center"/>
        </w:trPr>
        <w:tc>
          <w:tcPr>
            <w:tcW w:w="980" w:type="pct"/>
            <w:shd w:val="clear" w:color="auto" w:fill="D9D9D9" w:themeFill="background1" w:themeFillShade="D9"/>
            <w:vAlign w:val="center"/>
          </w:tcPr>
          <w:p w14:paraId="07981E4D" w14:textId="63F53A99" w:rsidR="006203DE" w:rsidRDefault="006203DE" w:rsidP="006203DE">
            <w:pPr>
              <w:jc w:val="center"/>
            </w:pPr>
            <w:r>
              <w:t>Escalabilidad</w:t>
            </w:r>
          </w:p>
        </w:tc>
        <w:tc>
          <w:tcPr>
            <w:tcW w:w="1001" w:type="pct"/>
            <w:vAlign w:val="center"/>
          </w:tcPr>
          <w:p w14:paraId="71CF2924" w14:textId="4665B1AD" w:rsidR="006203DE" w:rsidRDefault="006203DE" w:rsidP="006203DE">
            <w:pPr>
              <w:jc w:val="center"/>
            </w:pPr>
            <w:r>
              <w:t>Alta</w:t>
            </w:r>
          </w:p>
        </w:tc>
        <w:tc>
          <w:tcPr>
            <w:tcW w:w="1130" w:type="pct"/>
            <w:vAlign w:val="center"/>
          </w:tcPr>
          <w:p w14:paraId="336A3A9F" w14:textId="465E0873" w:rsidR="006203DE" w:rsidRDefault="006203DE" w:rsidP="006203DE">
            <w:pPr>
              <w:jc w:val="center"/>
            </w:pPr>
            <w:r>
              <w:t>Alta</w:t>
            </w:r>
          </w:p>
        </w:tc>
        <w:tc>
          <w:tcPr>
            <w:tcW w:w="992" w:type="pct"/>
            <w:vAlign w:val="center"/>
          </w:tcPr>
          <w:p w14:paraId="0D57B903" w14:textId="2076EC03" w:rsidR="006203DE" w:rsidRDefault="006203DE" w:rsidP="006203DE">
            <w:pPr>
              <w:jc w:val="center"/>
            </w:pPr>
            <w:r>
              <w:t>Alta</w:t>
            </w:r>
          </w:p>
        </w:tc>
        <w:tc>
          <w:tcPr>
            <w:tcW w:w="898" w:type="pct"/>
            <w:vAlign w:val="center"/>
          </w:tcPr>
          <w:p w14:paraId="796153FF" w14:textId="0D48E677" w:rsidR="006203DE" w:rsidRDefault="006203DE" w:rsidP="006203DE">
            <w:pPr>
              <w:jc w:val="center"/>
            </w:pPr>
            <w:r>
              <w:t>Alta</w:t>
            </w:r>
          </w:p>
        </w:tc>
      </w:tr>
      <w:tr w:rsidR="0068438A" w14:paraId="06E578FA" w14:textId="77777777" w:rsidTr="0068438A">
        <w:trPr>
          <w:jc w:val="center"/>
        </w:trPr>
        <w:tc>
          <w:tcPr>
            <w:tcW w:w="980" w:type="pct"/>
            <w:shd w:val="clear" w:color="auto" w:fill="D9D9D9" w:themeFill="background1" w:themeFillShade="D9"/>
            <w:vAlign w:val="center"/>
          </w:tcPr>
          <w:p w14:paraId="2846B7D7" w14:textId="717EC9CE" w:rsidR="006203DE" w:rsidRDefault="006203DE" w:rsidP="006203DE">
            <w:pPr>
              <w:jc w:val="center"/>
            </w:pPr>
            <w:r>
              <w:t>Recomendado</w:t>
            </w:r>
          </w:p>
        </w:tc>
        <w:tc>
          <w:tcPr>
            <w:tcW w:w="1001" w:type="pct"/>
            <w:vAlign w:val="center"/>
          </w:tcPr>
          <w:p w14:paraId="3C0788D3" w14:textId="317EE731" w:rsidR="006203DE" w:rsidRDefault="006203DE" w:rsidP="006203DE">
            <w:pPr>
              <w:jc w:val="center"/>
            </w:pPr>
            <w:r>
              <w:t>Entornos distribuidos. Aplicaciones que creen progresivamente</w:t>
            </w:r>
          </w:p>
        </w:tc>
        <w:tc>
          <w:tcPr>
            <w:tcW w:w="1130" w:type="pct"/>
            <w:vAlign w:val="center"/>
          </w:tcPr>
          <w:p w14:paraId="0818D8B4" w14:textId="3C398052" w:rsidR="006203DE" w:rsidRDefault="006203DE" w:rsidP="006203DE">
            <w:pPr>
              <w:jc w:val="center"/>
            </w:pPr>
            <w:r>
              <w:t>Consultas avanzadas. Datos semiestructurados. Variedad de datos</w:t>
            </w:r>
          </w:p>
        </w:tc>
        <w:tc>
          <w:tcPr>
            <w:tcW w:w="992" w:type="pct"/>
            <w:vAlign w:val="center"/>
          </w:tcPr>
          <w:p w14:paraId="3C3E20E5" w14:textId="183EDFFA" w:rsidR="006203DE" w:rsidRDefault="006203DE" w:rsidP="006203DE">
            <w:pPr>
              <w:jc w:val="center"/>
            </w:pPr>
            <w:r>
              <w:t>Procesamiento y escaneo de grandes cantidades de datos</w:t>
            </w:r>
          </w:p>
        </w:tc>
        <w:tc>
          <w:tcPr>
            <w:tcW w:w="898" w:type="pct"/>
            <w:vAlign w:val="center"/>
          </w:tcPr>
          <w:p w14:paraId="3680D12D" w14:textId="7FC19AFD" w:rsidR="006203DE" w:rsidRDefault="006203DE" w:rsidP="006203DE">
            <w:pPr>
              <w:jc w:val="center"/>
            </w:pPr>
            <w:r>
              <w:t>Datos conectados, modelos con muchas relaciones</w:t>
            </w:r>
          </w:p>
        </w:tc>
      </w:tr>
      <w:tr w:rsidR="0068438A" w14:paraId="682DB0C1" w14:textId="77777777" w:rsidTr="0068438A">
        <w:trPr>
          <w:jc w:val="center"/>
        </w:trPr>
        <w:tc>
          <w:tcPr>
            <w:tcW w:w="980" w:type="pct"/>
            <w:shd w:val="clear" w:color="auto" w:fill="D9D9D9" w:themeFill="background1" w:themeFillShade="D9"/>
            <w:vAlign w:val="center"/>
          </w:tcPr>
          <w:p w14:paraId="2C5EC931" w14:textId="1B4B6606" w:rsidR="006203DE" w:rsidRDefault="006203DE" w:rsidP="006203DE">
            <w:pPr>
              <w:jc w:val="center"/>
            </w:pPr>
            <w:r>
              <w:t>Ejemplos</w:t>
            </w:r>
          </w:p>
        </w:tc>
        <w:tc>
          <w:tcPr>
            <w:tcW w:w="1001" w:type="pct"/>
            <w:vAlign w:val="center"/>
          </w:tcPr>
          <w:p w14:paraId="4B592362" w14:textId="3695B0DF" w:rsidR="006203DE" w:rsidRDefault="006203DE" w:rsidP="006203DE">
            <w:pPr>
              <w:jc w:val="center"/>
            </w:pPr>
            <w:r>
              <w:t>DynamoDB,Redis</w:t>
            </w:r>
          </w:p>
        </w:tc>
        <w:tc>
          <w:tcPr>
            <w:tcW w:w="1130" w:type="pct"/>
            <w:vAlign w:val="center"/>
          </w:tcPr>
          <w:p w14:paraId="35AF447D" w14:textId="27AF39CC" w:rsidR="006203DE" w:rsidRDefault="006203DE" w:rsidP="006203DE">
            <w:pPr>
              <w:jc w:val="center"/>
            </w:pPr>
            <w:r>
              <w:t>MongoDB,CouchDB</w:t>
            </w:r>
          </w:p>
        </w:tc>
        <w:tc>
          <w:tcPr>
            <w:tcW w:w="992" w:type="pct"/>
            <w:vAlign w:val="center"/>
          </w:tcPr>
          <w:p w14:paraId="1FE339BE" w14:textId="08491856" w:rsidR="006203DE" w:rsidRDefault="006203DE" w:rsidP="006203DE">
            <w:pPr>
              <w:jc w:val="center"/>
            </w:pPr>
            <w:r>
              <w:t>Cassandra,Hbase</w:t>
            </w:r>
          </w:p>
        </w:tc>
        <w:tc>
          <w:tcPr>
            <w:tcW w:w="898" w:type="pct"/>
            <w:vAlign w:val="center"/>
          </w:tcPr>
          <w:p w14:paraId="6B2AE8B1" w14:textId="6C780C01" w:rsidR="006203DE" w:rsidRDefault="006203DE" w:rsidP="006203DE">
            <w:pPr>
              <w:jc w:val="center"/>
            </w:pPr>
            <w:r>
              <w:t>Neo4j, SparkSee</w:t>
            </w:r>
          </w:p>
        </w:tc>
      </w:tr>
    </w:tbl>
    <w:p w14:paraId="1E62C965" w14:textId="6B2214B2" w:rsidR="006203DE" w:rsidRDefault="006203DE" w:rsidP="00E21451">
      <w:r>
        <w:t>Si bien hay sitios</w:t>
      </w:r>
      <w:r w:rsidR="00FD254A">
        <w:t xml:space="preserve"> que hablan de un quinto tipo, </w:t>
      </w:r>
      <w:r w:rsidR="00D134DA">
        <w:t>orientado a objetos, no se ha tenido en cuenta en este estudio ya que su uso es muy reducido en comparación con las otras 4.</w:t>
      </w:r>
    </w:p>
    <w:p w14:paraId="4026E169" w14:textId="196F368A" w:rsidR="00F15518" w:rsidRDefault="00F15518" w:rsidP="00A87D73">
      <w:pPr>
        <w:pStyle w:val="Ttulo3"/>
      </w:pPr>
      <w:bookmarkStart w:id="24" w:name="_Toc71999168"/>
      <w:r>
        <w:t>Uso actual Bases de datos</w:t>
      </w:r>
      <w:bookmarkEnd w:id="24"/>
    </w:p>
    <w:p w14:paraId="51D6299B" w14:textId="718E767D" w:rsidR="00F15518" w:rsidRDefault="00E21451" w:rsidP="00F15518">
      <w:r>
        <w:t xml:space="preserve">A pesar de las ventajas que tienen los sistemas no relacionales, aún se siguen utilizando de manera mayoritaria los sistemas relacionales. Al final uno no ha llegado para sustituir a otro, si no para complementarlo y llegar a cubrir los aspectos </w:t>
      </w:r>
      <w:r w:rsidR="006203DE">
        <w:t xml:space="preserve">en los que </w:t>
      </w:r>
      <w:r>
        <w:t>una es peor que la otra, para así al final tener la mejor opción posible para el uso que se desee.</w:t>
      </w:r>
    </w:p>
    <w:p w14:paraId="377CE0B2" w14:textId="70B2F19E" w:rsidR="00E21451" w:rsidRPr="00F15518" w:rsidRDefault="00E21451" w:rsidP="00F15518">
      <w:r>
        <w:t xml:space="preserve">La siguiente figura muestra el ranking de bases de datos utilizados, a fecha </w:t>
      </w:r>
      <w:r w:rsidR="001E754D">
        <w:t>abril</w:t>
      </w:r>
      <w:r>
        <w:t xml:space="preserve"> 2021, en la cual se destaca que los 4 más usados son sistemas relacionales, y ya, en el quinto lugar aparece MongoDB, como la primera base de datos NOSQL más utilizada.</w:t>
      </w:r>
    </w:p>
    <w:p w14:paraId="63563B34" w14:textId="77777777" w:rsidR="00A83A30" w:rsidRDefault="00CB6CE2" w:rsidP="00B63D16">
      <w:pPr>
        <w:jc w:val="center"/>
        <w:rPr>
          <w:rFonts w:cs="Arial"/>
          <w:i/>
        </w:rPr>
      </w:pPr>
      <w:r>
        <w:rPr>
          <w:noProof/>
        </w:rPr>
        <w:drawing>
          <wp:inline distT="0" distB="0" distL="0" distR="0" wp14:anchorId="47BF092D" wp14:editId="2A05718D">
            <wp:extent cx="5760085" cy="1882775"/>
            <wp:effectExtent l="0" t="0" r="0" b="3175"/>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60085" cy="1882775"/>
                    </a:xfrm>
                    <a:prstGeom prst="rect">
                      <a:avLst/>
                    </a:prstGeom>
                  </pic:spPr>
                </pic:pic>
              </a:graphicData>
            </a:graphic>
          </wp:inline>
        </w:drawing>
      </w:r>
    </w:p>
    <w:p w14:paraId="31041E47" w14:textId="193D64F1" w:rsidR="00F15518" w:rsidRDefault="00A32CC6" w:rsidP="00806C51">
      <w:pPr>
        <w:pStyle w:val="Figuras"/>
      </w:pPr>
      <w:bookmarkStart w:id="25" w:name="_Toc71999202"/>
      <w:r w:rsidRPr="00806C51">
        <w:t xml:space="preserve">Figura </w:t>
      </w:r>
      <w:r w:rsidR="00965B95" w:rsidRPr="00806C51">
        <w:t>6</w:t>
      </w:r>
      <w:r w:rsidRPr="00806C51">
        <w:t xml:space="preserve">. Ranking </w:t>
      </w:r>
      <w:r w:rsidR="00F15518" w:rsidRPr="00806C51">
        <w:t>https://db-engines.com/en/ranking</w:t>
      </w:r>
      <w:bookmarkEnd w:id="25"/>
    </w:p>
    <w:p w14:paraId="1E4416EC" w14:textId="08C6004B" w:rsidR="000D09A0" w:rsidRPr="00062BDC" w:rsidRDefault="001046B0">
      <w:pPr>
        <w:pStyle w:val="Ttulo1"/>
        <w:rPr>
          <w:caps w:val="0"/>
        </w:rPr>
      </w:pPr>
      <w:bookmarkStart w:id="26" w:name="_Toc71999169"/>
      <w:r w:rsidRPr="00062BDC">
        <w:rPr>
          <w:caps w:val="0"/>
        </w:rPr>
        <w:lastRenderedPageBreak/>
        <w:t>Objetivos del trabajo</w:t>
      </w:r>
      <w:bookmarkEnd w:id="26"/>
    </w:p>
    <w:p w14:paraId="2EC88688" w14:textId="171D31D4" w:rsidR="000D09A0" w:rsidRDefault="001046B0" w:rsidP="000D09A0">
      <w:pPr>
        <w:pStyle w:val="Ttulo2"/>
        <w:rPr>
          <w:caps w:val="0"/>
        </w:rPr>
      </w:pPr>
      <w:bookmarkStart w:id="27" w:name="_Toc71999170"/>
      <w:r>
        <w:rPr>
          <w:caps w:val="0"/>
        </w:rPr>
        <w:t>Objetivos principales</w:t>
      </w:r>
      <w:bookmarkEnd w:id="27"/>
    </w:p>
    <w:p w14:paraId="3DCDD302" w14:textId="5B5813E4" w:rsidR="00931BAA" w:rsidRDefault="00931BAA" w:rsidP="00931BAA">
      <w:r>
        <w:t>El objetivo principal de este trabajo de fin de grado es estudiar la arquitectura de microservicios y realizar un caso de estudio en el que migremos algunas de las aplicaciones que actualmente se usan en el departamento de Sistema de Información Contable de la Seguridad Social</w:t>
      </w:r>
      <w:r w:rsidR="0065573C">
        <w:t>, en adelante SICOSS.</w:t>
      </w:r>
    </w:p>
    <w:p w14:paraId="5CC60E64" w14:textId="07FDBF49" w:rsidR="00931BAA" w:rsidRPr="00931BAA" w:rsidRDefault="00931BAA" w:rsidP="00931BAA">
      <w:r>
        <w:t>Se quiere pasar de unas aplicaciones monolíticas</w:t>
      </w:r>
      <w:r w:rsidR="00003B11">
        <w:t xml:space="preserve"> desarrolladas en JAVA sin seguir ningún patrón ni ningún gestor de configuración de proyectos, y </w:t>
      </w:r>
      <w:r>
        <w:t xml:space="preserve">que sólo usan los funcionarios y algunos externos a unas aplicaciones basadas en la nueva arquitectura de </w:t>
      </w:r>
      <w:r w:rsidR="00F9610B">
        <w:t>microservicios</w:t>
      </w:r>
      <w:r>
        <w:t xml:space="preserve">, abriendo la posibilidad de ser </w:t>
      </w:r>
      <w:r w:rsidR="00003B11">
        <w:t>usado</w:t>
      </w:r>
      <w:r>
        <w:t xml:space="preserve"> por más usuarios.</w:t>
      </w:r>
    </w:p>
    <w:p w14:paraId="2D4FE625" w14:textId="15CCE199" w:rsidR="001046B0" w:rsidRDefault="001046B0" w:rsidP="001046B0">
      <w:pPr>
        <w:pStyle w:val="Ttulo3"/>
      </w:pPr>
      <w:bookmarkStart w:id="28" w:name="_Toc71999171"/>
      <w:r>
        <w:t>Objetivos secundarios</w:t>
      </w:r>
      <w:bookmarkEnd w:id="28"/>
    </w:p>
    <w:p w14:paraId="7BE659EA" w14:textId="52427071" w:rsidR="00931BAA" w:rsidRDefault="00931BAA" w:rsidP="00931BAA">
      <w:r>
        <w:t>Aparte del objetivo principal, con este trabajo se pretende:</w:t>
      </w:r>
    </w:p>
    <w:p w14:paraId="59E06EB3" w14:textId="0E31594A" w:rsidR="00931BAA" w:rsidRDefault="00931BAA" w:rsidP="005D3853">
      <w:pPr>
        <w:pStyle w:val="Prrafodelista"/>
        <w:numPr>
          <w:ilvl w:val="0"/>
          <w:numId w:val="5"/>
        </w:numPr>
      </w:pPr>
      <w:r>
        <w:t>Conocer y usar software de mensajería para el envío y recepción de eventos mediante Apache Kafka o RabittMQ.</w:t>
      </w:r>
    </w:p>
    <w:p w14:paraId="6BA906AC" w14:textId="2CA013E2" w:rsidR="00931BAA" w:rsidRDefault="00931BAA" w:rsidP="005D3853">
      <w:pPr>
        <w:pStyle w:val="Prrafodelista"/>
        <w:numPr>
          <w:ilvl w:val="0"/>
          <w:numId w:val="5"/>
        </w:numPr>
      </w:pPr>
      <w:r>
        <w:t xml:space="preserve">Conocer y usar software para la creación de </w:t>
      </w:r>
      <w:r w:rsidR="00F9610B">
        <w:t>microservicios</w:t>
      </w:r>
      <w:r>
        <w:t>, como podría ser Spring B</w:t>
      </w:r>
      <w:r w:rsidR="00F9610B">
        <w:t>oo</w:t>
      </w:r>
      <w:r>
        <w:t>t.</w:t>
      </w:r>
    </w:p>
    <w:p w14:paraId="6BD97A17" w14:textId="4F347348" w:rsidR="00931BAA" w:rsidRDefault="00931BAA" w:rsidP="005D3853">
      <w:pPr>
        <w:pStyle w:val="Prrafodelista"/>
        <w:numPr>
          <w:ilvl w:val="0"/>
          <w:numId w:val="5"/>
        </w:numPr>
      </w:pPr>
      <w:r>
        <w:t xml:space="preserve">Conocer y usar Docker para la generación de los contenedores sobre los cuáles correrán </w:t>
      </w:r>
      <w:r w:rsidR="00AC4DA9">
        <w:t>las aplicaciones migradas.</w:t>
      </w:r>
    </w:p>
    <w:p w14:paraId="554188E8" w14:textId="23EA5427" w:rsidR="00931BAA" w:rsidRDefault="00931BAA" w:rsidP="005D3853">
      <w:pPr>
        <w:pStyle w:val="Prrafodelista"/>
        <w:numPr>
          <w:ilvl w:val="0"/>
          <w:numId w:val="5"/>
        </w:numPr>
      </w:pPr>
      <w:r>
        <w:t xml:space="preserve">Utilizar </w:t>
      </w:r>
      <w:r w:rsidR="00BF63C6">
        <w:t>maven</w:t>
      </w:r>
      <w:r>
        <w:t xml:space="preserve"> como gestor de configuración de proyectos Java.</w:t>
      </w:r>
    </w:p>
    <w:p w14:paraId="797A96FD" w14:textId="1AD47B6A" w:rsidR="00931BAA" w:rsidRDefault="00003B11" w:rsidP="005D3853">
      <w:pPr>
        <w:pStyle w:val="Prrafodelista"/>
        <w:numPr>
          <w:ilvl w:val="0"/>
          <w:numId w:val="5"/>
        </w:numPr>
      </w:pPr>
      <w:r>
        <w:t>Permitir el uso de</w:t>
      </w:r>
      <w:r w:rsidR="00931BAA">
        <w:t xml:space="preserve"> las aplicaciones </w:t>
      </w:r>
      <w:r>
        <w:t xml:space="preserve">actuales </w:t>
      </w:r>
      <w:r w:rsidR="00931BAA">
        <w:t>a los usuarios finales de SICOSS</w:t>
      </w:r>
      <w:r>
        <w:t>.</w:t>
      </w:r>
    </w:p>
    <w:p w14:paraId="44769F5F" w14:textId="4E9FB8BD" w:rsidR="005306AD" w:rsidRPr="00062BDC" w:rsidRDefault="001046B0" w:rsidP="00062BDC">
      <w:pPr>
        <w:spacing w:before="0" w:after="0" w:line="240" w:lineRule="auto"/>
        <w:jc w:val="left"/>
        <w:rPr>
          <w:rFonts w:asciiTheme="majorHAnsi" w:hAnsiTheme="majorHAnsi"/>
          <w:b/>
          <w:bCs/>
          <w:szCs w:val="26"/>
        </w:rPr>
      </w:pPr>
      <w:r>
        <w:br w:type="page"/>
      </w:r>
    </w:p>
    <w:p w14:paraId="799043EB" w14:textId="70E02258" w:rsidR="005306AD" w:rsidRPr="000D09A0" w:rsidRDefault="005306AD" w:rsidP="005306AD">
      <w:pPr>
        <w:pStyle w:val="Ttulo1"/>
      </w:pPr>
      <w:bookmarkStart w:id="29" w:name="_Toc71999172"/>
      <w:r>
        <w:lastRenderedPageBreak/>
        <w:t>D</w:t>
      </w:r>
      <w:r>
        <w:rPr>
          <w:caps w:val="0"/>
        </w:rPr>
        <w:t>iseño de la propuesta</w:t>
      </w:r>
      <w:bookmarkEnd w:id="29"/>
    </w:p>
    <w:p w14:paraId="2E8A8CC7" w14:textId="5BFB3276" w:rsidR="005306AD" w:rsidRPr="000D09A0" w:rsidRDefault="00224F86" w:rsidP="005306AD">
      <w:pPr>
        <w:pStyle w:val="Ttulo2"/>
      </w:pPr>
      <w:bookmarkStart w:id="30" w:name="_Toc71999173"/>
      <w:r>
        <w:rPr>
          <w:caps w:val="0"/>
        </w:rPr>
        <w:t>Contexto</w:t>
      </w:r>
      <w:bookmarkEnd w:id="30"/>
      <w:r>
        <w:rPr>
          <w:caps w:val="0"/>
        </w:rPr>
        <w:t xml:space="preserve"> </w:t>
      </w:r>
    </w:p>
    <w:p w14:paraId="14477242" w14:textId="5C90F9EB" w:rsidR="005306AD" w:rsidRDefault="00224F86" w:rsidP="005306AD">
      <w:pPr>
        <w:pStyle w:val="Ttulo3"/>
      </w:pPr>
      <w:bookmarkStart w:id="31" w:name="_Toc71999174"/>
      <w:r>
        <w:t>Situación inicial</w:t>
      </w:r>
      <w:bookmarkEnd w:id="31"/>
    </w:p>
    <w:p w14:paraId="2D9C0F26" w14:textId="137D52F6" w:rsidR="008F765A" w:rsidRDefault="0091338B" w:rsidP="008F765A">
      <w:r w:rsidRPr="0091338B">
        <w:t xml:space="preserve">La </w:t>
      </w:r>
      <w:r>
        <w:t xml:space="preserve">Gerencia Informática de la Seguridad Social, en adelante </w:t>
      </w:r>
      <w:r w:rsidRPr="0091338B">
        <w:t>GISS</w:t>
      </w:r>
      <w:r>
        <w:t>,</w:t>
      </w:r>
      <w:r w:rsidRPr="0091338B">
        <w:t xml:space="preserve"> es el Centro Directivo responsable de proporcionar servicios TIC (Tecnologías de la Información y las Comunicaciones) a las Entidades Gestoras, Servicios Comunes y demás organismos adscritos a la Secretaría d</w:t>
      </w:r>
      <w:r>
        <w:t xml:space="preserve">e Estado de la Seguridad Social </w:t>
      </w:r>
      <w:r w:rsidRPr="0091338B">
        <w:t>y Pensiones</w:t>
      </w:r>
      <w:r>
        <w:t>.</w:t>
      </w:r>
    </w:p>
    <w:p w14:paraId="21C5E47E" w14:textId="36091BF3" w:rsidR="0091338B" w:rsidRDefault="0091338B" w:rsidP="008F765A">
      <w:r>
        <w:t>La GISS se compone de diferentes centros de desarrollos</w:t>
      </w:r>
      <w:r w:rsidR="007115D0">
        <w:t>, entre ellos el Centro de Desarrollo de Intervención. La aplicación SICOSS pertenece a las aplicaciones de Contabilidad, dentro de los Proyectos de Fiscal y Contabilidad, y está liderada por Juan Ignacio Hervás.</w:t>
      </w:r>
    </w:p>
    <w:p w14:paraId="2EF632D7" w14:textId="5B5CB0BE" w:rsidR="007115D0" w:rsidRDefault="007115D0" w:rsidP="008F765A">
      <w:r>
        <w:t>El organigrama del centro es el siguiente:</w:t>
      </w:r>
    </w:p>
    <w:p w14:paraId="3FDB8B7E" w14:textId="36912E0C" w:rsidR="0091338B" w:rsidRDefault="0091338B" w:rsidP="008366D8">
      <w:pPr>
        <w:jc w:val="center"/>
      </w:pPr>
      <w:r>
        <w:rPr>
          <w:noProof/>
        </w:rPr>
        <w:drawing>
          <wp:inline distT="0" distB="0" distL="0" distR="0" wp14:anchorId="0B3319E6" wp14:editId="42753398">
            <wp:extent cx="5612130" cy="3241040"/>
            <wp:effectExtent l="0" t="0" r="762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612130" cy="3241040"/>
                    </a:xfrm>
                    <a:prstGeom prst="rect">
                      <a:avLst/>
                    </a:prstGeom>
                  </pic:spPr>
                </pic:pic>
              </a:graphicData>
            </a:graphic>
          </wp:inline>
        </w:drawing>
      </w:r>
    </w:p>
    <w:p w14:paraId="7AA04CFC" w14:textId="3CDFA9A3" w:rsidR="00310A29" w:rsidRDefault="00310A29" w:rsidP="00310A29">
      <w:pPr>
        <w:pStyle w:val="Figuras"/>
      </w:pPr>
      <w:bookmarkStart w:id="32" w:name="_Toc437521786"/>
      <w:bookmarkStart w:id="33" w:name="_Toc437522000"/>
      <w:bookmarkStart w:id="34" w:name="_Toc437522282"/>
      <w:bookmarkStart w:id="35" w:name="_Toc437522301"/>
      <w:bookmarkStart w:id="36" w:name="_Toc71999203"/>
      <w:r>
        <w:t xml:space="preserve">Figura </w:t>
      </w:r>
      <w:r w:rsidR="00A64152">
        <w:t>7</w:t>
      </w:r>
      <w:r>
        <w:t xml:space="preserve">. </w:t>
      </w:r>
      <w:r w:rsidR="00982C43">
        <w:t>Organigrama del Centro de Desarrollo de Intervención</w:t>
      </w:r>
      <w:r>
        <w:t>. (Elaboración propia)</w:t>
      </w:r>
      <w:bookmarkEnd w:id="32"/>
      <w:bookmarkEnd w:id="33"/>
      <w:bookmarkEnd w:id="34"/>
      <w:bookmarkEnd w:id="35"/>
      <w:bookmarkEnd w:id="36"/>
    </w:p>
    <w:p w14:paraId="21A00AC9" w14:textId="7C2BCC6F" w:rsidR="00DF4CE9" w:rsidRDefault="007115D0" w:rsidP="008F765A">
      <w:r>
        <w:t xml:space="preserve">Y lo que permite SICOSS es </w:t>
      </w:r>
      <w:r w:rsidRPr="007115D0">
        <w:t>realizar la Contabilidad de cada uno de los Centros Gestores y Mutuas</w:t>
      </w:r>
      <w:r>
        <w:t>.</w:t>
      </w:r>
    </w:p>
    <w:p w14:paraId="12545D34" w14:textId="2FE3BEC3" w:rsidR="004548DE" w:rsidRDefault="004548DE" w:rsidP="004548DE">
      <w:r>
        <w:t>Un Centro Gestor es</w:t>
      </w:r>
      <w:r w:rsidR="00414447">
        <w:t xml:space="preserve"> el </w:t>
      </w:r>
      <w:r>
        <w:t>responsable de un documento. Identifica a un centro de gasto en la Contabilidad.  La Unidad de Gestión a la que está adscrito un usuario determina el Centro Gestor con el (o los) que puede trabajar.</w:t>
      </w:r>
    </w:p>
    <w:p w14:paraId="49884DF6" w14:textId="4F1A10BC" w:rsidR="004548DE" w:rsidRDefault="004548DE" w:rsidP="004548DE">
      <w:r>
        <w:lastRenderedPageBreak/>
        <w:t>Su codificación se desglosa en</w:t>
      </w:r>
      <w:r w:rsidR="00414447">
        <w:t>:</w:t>
      </w:r>
    </w:p>
    <w:p w14:paraId="0D23A771" w14:textId="3818821B" w:rsidR="004548DE" w:rsidRDefault="004548DE" w:rsidP="005D3853">
      <w:pPr>
        <w:pStyle w:val="Prrafodelista"/>
        <w:numPr>
          <w:ilvl w:val="0"/>
          <w:numId w:val="7"/>
        </w:numPr>
      </w:pPr>
      <w:r>
        <w:t>Tipo de Organismo: 1</w:t>
      </w:r>
    </w:p>
    <w:p w14:paraId="5C348B14" w14:textId="7532E9FB" w:rsidR="00414447" w:rsidRDefault="004548DE" w:rsidP="005D3853">
      <w:pPr>
        <w:pStyle w:val="Prrafodelista"/>
        <w:numPr>
          <w:ilvl w:val="0"/>
          <w:numId w:val="7"/>
        </w:numPr>
      </w:pPr>
      <w:r>
        <w:t>Entidad: Los siguientes 3</w:t>
      </w:r>
      <w:r w:rsidR="00414447">
        <w:t>,</w:t>
      </w:r>
      <w:r>
        <w:t xml:space="preserve"> dígitos, identifican a la entidad.</w:t>
      </w:r>
    </w:p>
    <w:p w14:paraId="2BDB620F" w14:textId="2A993295" w:rsidR="004548DE" w:rsidRDefault="00414447" w:rsidP="005D3853">
      <w:pPr>
        <w:pStyle w:val="Prrafodelista"/>
        <w:numPr>
          <w:ilvl w:val="0"/>
          <w:numId w:val="6"/>
        </w:numPr>
      </w:pPr>
      <w:r>
        <w:t xml:space="preserve">001 INSS, 002 INGESA, 003 IMSERSO, 004 ISM, </w:t>
      </w:r>
      <w:r w:rsidR="004548DE">
        <w:t>005</w:t>
      </w:r>
      <w:r>
        <w:t xml:space="preserve"> TGSS, 006 </w:t>
      </w:r>
      <w:r w:rsidR="004548DE">
        <w:t>GISS</w:t>
      </w:r>
      <w:r>
        <w:t>.</w:t>
      </w:r>
    </w:p>
    <w:p w14:paraId="30CD7CBF" w14:textId="6E145DCD" w:rsidR="004548DE" w:rsidRDefault="004548DE" w:rsidP="005D3853">
      <w:pPr>
        <w:pStyle w:val="Prrafodelista"/>
        <w:numPr>
          <w:ilvl w:val="0"/>
          <w:numId w:val="7"/>
        </w:numPr>
      </w:pPr>
      <w:r>
        <w:t>Oficina: Los siguientes 4 dígitos. Los dos primeros identifican la provincia (60 para Servicios Centrales) y los dos siguientes son para identificar centros gestores de una misma provincia.</w:t>
      </w:r>
    </w:p>
    <w:p w14:paraId="2168062B" w14:textId="6E83FDA8" w:rsidR="00414447" w:rsidRDefault="00414447" w:rsidP="00414447">
      <w:r>
        <w:t>Y una Mutua es otro tipo de Centro Gestor. Son Entidades Colaboradoras de la Seguridad Social, en contraposición a las Entidades Gestoras.</w:t>
      </w:r>
    </w:p>
    <w:p w14:paraId="2EC15AE4" w14:textId="6F5AF61F" w:rsidR="00414447" w:rsidRDefault="00414447" w:rsidP="00414447">
      <w:r>
        <w:t>Actualmente existen 2</w:t>
      </w:r>
      <w:r w:rsidR="0065573C">
        <w:t>1</w:t>
      </w:r>
      <w:r>
        <w:t xml:space="preserve"> Mutuas con un comportamiento específico en el Sistema:</w:t>
      </w:r>
    </w:p>
    <w:p w14:paraId="4AC8AA4E" w14:textId="34B50B7E" w:rsidR="00414447" w:rsidRDefault="00414447" w:rsidP="00414447">
      <w:r>
        <w:t xml:space="preserve">   Su codificación se desglosa en:</w:t>
      </w:r>
    </w:p>
    <w:p w14:paraId="4124F3AD" w14:textId="77777777" w:rsidR="00414447" w:rsidRDefault="00414447" w:rsidP="005D3853">
      <w:pPr>
        <w:pStyle w:val="Prrafodelista"/>
        <w:numPr>
          <w:ilvl w:val="0"/>
          <w:numId w:val="7"/>
        </w:numPr>
      </w:pPr>
      <w:r>
        <w:t xml:space="preserve">   Tipo de Organismo: 2</w:t>
      </w:r>
    </w:p>
    <w:p w14:paraId="29E00AD3" w14:textId="77777777" w:rsidR="00414447" w:rsidRDefault="00414447" w:rsidP="005D3853">
      <w:pPr>
        <w:pStyle w:val="Prrafodelista"/>
        <w:numPr>
          <w:ilvl w:val="0"/>
          <w:numId w:val="7"/>
        </w:numPr>
      </w:pPr>
      <w:r>
        <w:t xml:space="preserve">   Entidad: Los siguientes 3 dígitos, identifican a cada Mutua</w:t>
      </w:r>
    </w:p>
    <w:p w14:paraId="0D8FB37D" w14:textId="130C15C6" w:rsidR="00414447" w:rsidRDefault="00414447" w:rsidP="005D3853">
      <w:pPr>
        <w:pStyle w:val="Prrafodelista"/>
        <w:numPr>
          <w:ilvl w:val="0"/>
          <w:numId w:val="7"/>
        </w:numPr>
      </w:pPr>
      <w:r>
        <w:t xml:space="preserve">   Oficina: Los siguientes 4 dígitos. En la actualidad todas las Mutuas tienen una única oficina, (6000)</w:t>
      </w:r>
    </w:p>
    <w:p w14:paraId="22540E5E" w14:textId="4D41CD85" w:rsidR="00414447" w:rsidRDefault="00414447" w:rsidP="00414447">
      <w:r>
        <w:t xml:space="preserve">  Resumiendo, la estructura organizativa de los usuarios de SICOSS es la </w:t>
      </w:r>
      <w:r w:rsidR="00D80635">
        <w:t>siguiente</w:t>
      </w:r>
      <w:r>
        <w:t>:</w:t>
      </w:r>
    </w:p>
    <w:p w14:paraId="6794C23F" w14:textId="5486B78D" w:rsidR="00414447" w:rsidRDefault="00414447" w:rsidP="008366D8">
      <w:pPr>
        <w:jc w:val="center"/>
      </w:pPr>
      <w:r>
        <w:rPr>
          <w:noProof/>
        </w:rPr>
        <w:drawing>
          <wp:inline distT="0" distB="0" distL="0" distR="0" wp14:anchorId="6060AEAB" wp14:editId="7819D2F3">
            <wp:extent cx="5612130" cy="3319780"/>
            <wp:effectExtent l="0" t="0" r="762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5612130" cy="3319780"/>
                    </a:xfrm>
                    <a:prstGeom prst="rect">
                      <a:avLst/>
                    </a:prstGeom>
                  </pic:spPr>
                </pic:pic>
              </a:graphicData>
            </a:graphic>
          </wp:inline>
        </w:drawing>
      </w:r>
    </w:p>
    <w:p w14:paraId="63D7ED84" w14:textId="75903CE7" w:rsidR="00982C43" w:rsidRDefault="00982C43" w:rsidP="00982C43">
      <w:pPr>
        <w:pStyle w:val="Figuras"/>
      </w:pPr>
      <w:bookmarkStart w:id="37" w:name="_Toc71999204"/>
      <w:r>
        <w:t xml:space="preserve">Figura </w:t>
      </w:r>
      <w:r w:rsidR="00A64152">
        <w:t>8</w:t>
      </w:r>
      <w:r>
        <w:t>. “Figuras” del menú de estilos. (Elaboración propia)</w:t>
      </w:r>
      <w:bookmarkEnd w:id="37"/>
    </w:p>
    <w:p w14:paraId="4F3C7503" w14:textId="77777777" w:rsidR="00982C43" w:rsidRDefault="00982C43" w:rsidP="00414447"/>
    <w:p w14:paraId="248C00ED" w14:textId="27275242" w:rsidR="007115D0" w:rsidRDefault="00DA10E2" w:rsidP="00DA10E2">
      <w:pPr>
        <w:pStyle w:val="Ttulo3"/>
      </w:pPr>
      <w:bookmarkStart w:id="38" w:name="_Toc71999175"/>
      <w:r>
        <w:t>Aplicaciones monolíticas en la actualidad</w:t>
      </w:r>
      <w:bookmarkEnd w:id="38"/>
    </w:p>
    <w:p w14:paraId="36FAB810" w14:textId="1CADF650" w:rsidR="004728E3" w:rsidRDefault="009E5809" w:rsidP="004728E3">
      <w:r>
        <w:t>Las aplicaciones monolíticas que se usan en SICOSS en la actualidad son las siguientes:</w:t>
      </w:r>
    </w:p>
    <w:p w14:paraId="58CF2278" w14:textId="37EE9CEC" w:rsidR="009E5809" w:rsidRDefault="000B0520" w:rsidP="005D3853">
      <w:pPr>
        <w:pStyle w:val="Prrafodelista"/>
        <w:numPr>
          <w:ilvl w:val="0"/>
          <w:numId w:val="9"/>
        </w:numPr>
      </w:pPr>
      <w:r w:rsidRPr="00BF1D60">
        <w:rPr>
          <w:u w:val="single"/>
        </w:rPr>
        <w:t>Obtener Justificantes Editrans</w:t>
      </w:r>
      <w:r>
        <w:t>:</w:t>
      </w:r>
    </w:p>
    <w:p w14:paraId="5806D38A" w14:textId="74508C3C" w:rsidR="000B0520" w:rsidRDefault="000B0520" w:rsidP="000B0520">
      <w:pPr>
        <w:pStyle w:val="Prrafodelista"/>
      </w:pPr>
      <w:r w:rsidRPr="000B0520">
        <w:t>La aplicación es un .jar que se ejecuta y tiene la siguiente forma:</w:t>
      </w:r>
    </w:p>
    <w:p w14:paraId="4A4989A2" w14:textId="77777777" w:rsidR="000B0520" w:rsidRDefault="000B0520" w:rsidP="008366D8">
      <w:pPr>
        <w:jc w:val="center"/>
      </w:pPr>
      <w:r>
        <w:rPr>
          <w:noProof/>
        </w:rPr>
        <w:drawing>
          <wp:inline distT="0" distB="0" distL="0" distR="0" wp14:anchorId="3042379A" wp14:editId="494C013A">
            <wp:extent cx="3322800" cy="2088000"/>
            <wp:effectExtent l="0" t="0" r="0" b="762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322800" cy="2088000"/>
                    </a:xfrm>
                    <a:prstGeom prst="rect">
                      <a:avLst/>
                    </a:prstGeom>
                  </pic:spPr>
                </pic:pic>
              </a:graphicData>
            </a:graphic>
          </wp:inline>
        </w:drawing>
      </w:r>
    </w:p>
    <w:p w14:paraId="7E58FEC9" w14:textId="6D21EB07" w:rsidR="00982C43" w:rsidRDefault="00982C43" w:rsidP="00982C43">
      <w:pPr>
        <w:pStyle w:val="Figuras"/>
      </w:pPr>
      <w:bookmarkStart w:id="39" w:name="_Toc71999205"/>
      <w:r>
        <w:t xml:space="preserve">Figura </w:t>
      </w:r>
      <w:r w:rsidR="00A64152">
        <w:t>9</w:t>
      </w:r>
      <w:r>
        <w:t>. “Figuras” del menú de estilos. (Elaboración propia)</w:t>
      </w:r>
      <w:bookmarkEnd w:id="39"/>
    </w:p>
    <w:p w14:paraId="4CECC400" w14:textId="4BD8A44B" w:rsidR="000B0520" w:rsidRDefault="000B0520" w:rsidP="000B0520">
      <w:r>
        <w:t>Está aplicación lo que hace es dejarnos un</w:t>
      </w:r>
      <w:r w:rsidR="00BF1D60">
        <w:t xml:space="preserve"> archivo</w:t>
      </w:r>
      <w:r>
        <w:t xml:space="preserve"> </w:t>
      </w:r>
      <w:r w:rsidR="00BF1D60">
        <w:t>de texto</w:t>
      </w:r>
      <w:r>
        <w:t xml:space="preserve"> en el escritorio con los números de justificantes indicados para la realización del trámite de Editrans ante la Agencia Tributaria.</w:t>
      </w:r>
    </w:p>
    <w:p w14:paraId="32281EB4" w14:textId="77777777" w:rsidR="000B0520" w:rsidRDefault="000B0520" w:rsidP="000B0520">
      <w:pPr>
        <w:rPr>
          <w:rFonts w:ascii="Consolas" w:hAnsi="Consolas" w:cs="Consolas"/>
          <w:color w:val="2A00FF"/>
          <w:shd w:val="clear" w:color="auto" w:fill="E8F2FE"/>
        </w:rPr>
      </w:pPr>
      <w:r>
        <w:t xml:space="preserve">Para ello, va a la página </w:t>
      </w:r>
      <w:hyperlink r:id="rId19" w:history="1">
        <w:r w:rsidRPr="00241DB1">
          <w:rPr>
            <w:rStyle w:val="Hipervnculo"/>
            <w:rFonts w:ascii="Consolas" w:hAnsi="Consolas" w:cs="Consolas"/>
            <w:shd w:val="clear" w:color="auto" w:fill="E8F2FE"/>
          </w:rPr>
          <w:t>https://www2.agenciatributaria.gob.es/L/inwinvoc/es.aeat.dit.adu.adht.editran.NumRefEditran?mod=347</w:t>
        </w:r>
      </w:hyperlink>
      <w:r>
        <w:rPr>
          <w:rFonts w:ascii="Consolas" w:hAnsi="Consolas" w:cs="Consolas"/>
          <w:color w:val="2A00FF"/>
          <w:shd w:val="clear" w:color="auto" w:fill="E8F2FE"/>
        </w:rPr>
        <w:t xml:space="preserve"> </w:t>
      </w:r>
    </w:p>
    <w:p w14:paraId="482E9CAF" w14:textId="2CDFB87A" w:rsidR="000B0520" w:rsidRPr="00BF1D60" w:rsidRDefault="000B0520" w:rsidP="000B0520">
      <w:r w:rsidRPr="00BF1D60">
        <w:t xml:space="preserve">Y </w:t>
      </w:r>
      <w:r w:rsidR="008366D8">
        <w:t>se queda</w:t>
      </w:r>
      <w:r w:rsidRPr="00BF1D60">
        <w:t xml:space="preserve"> con el número de justificante:</w:t>
      </w:r>
    </w:p>
    <w:p w14:paraId="40A81429" w14:textId="24174D9E" w:rsidR="000B0520" w:rsidRDefault="000B0520" w:rsidP="00F17DC8">
      <w:r w:rsidRPr="00BF1D60">
        <w:t>Esto lo hace las veces que le indicamos como parámetro de entrada “Num.Justificantes”.</w:t>
      </w:r>
    </w:p>
    <w:p w14:paraId="11AC0400" w14:textId="1DB4E807" w:rsidR="000B0520" w:rsidRDefault="000B0520" w:rsidP="000B0520"/>
    <w:p w14:paraId="403627DD" w14:textId="77777777" w:rsidR="008366D8" w:rsidRDefault="008366D8" w:rsidP="000B0520"/>
    <w:p w14:paraId="4AAC0FCA" w14:textId="45E68855" w:rsidR="00A64152" w:rsidRDefault="00A64152" w:rsidP="000B0520"/>
    <w:p w14:paraId="3808F773" w14:textId="4B09D70F" w:rsidR="00A64152" w:rsidRDefault="00A64152" w:rsidP="000B0520"/>
    <w:p w14:paraId="538C43F3" w14:textId="47179187" w:rsidR="00A64152" w:rsidRDefault="00A64152" w:rsidP="000B0520"/>
    <w:p w14:paraId="6E36B01F" w14:textId="77777777" w:rsidR="00A64152" w:rsidRDefault="00A64152" w:rsidP="000B0520"/>
    <w:p w14:paraId="6830719C" w14:textId="77777777" w:rsidR="00A42709" w:rsidRDefault="00A42709" w:rsidP="005D3853">
      <w:pPr>
        <w:pStyle w:val="Prrafodelista"/>
        <w:numPr>
          <w:ilvl w:val="0"/>
          <w:numId w:val="9"/>
        </w:numPr>
        <w:rPr>
          <w:u w:val="single"/>
        </w:rPr>
      </w:pPr>
      <w:r w:rsidRPr="00A42709">
        <w:rPr>
          <w:u w:val="single"/>
        </w:rPr>
        <w:lastRenderedPageBreak/>
        <w:t>Buscar tabuladores en campo de texto de un documento contable</w:t>
      </w:r>
      <w:r>
        <w:rPr>
          <w:u w:val="single"/>
        </w:rPr>
        <w:t>:</w:t>
      </w:r>
    </w:p>
    <w:p w14:paraId="65982A09" w14:textId="385DE2D7" w:rsidR="00A42709" w:rsidRDefault="00A42709" w:rsidP="008366D8">
      <w:r w:rsidRPr="000B0520">
        <w:t>La aplicación es un .jar que se ejecuta y tiene la siguiente forma:</w:t>
      </w:r>
    </w:p>
    <w:p w14:paraId="04D423DB" w14:textId="4816E53C" w:rsidR="00A42709" w:rsidRDefault="00A42709" w:rsidP="008366D8">
      <w:pPr>
        <w:pStyle w:val="Prrafodelista"/>
        <w:jc w:val="center"/>
        <w:rPr>
          <w:u w:val="single"/>
        </w:rPr>
      </w:pPr>
      <w:r>
        <w:rPr>
          <w:noProof/>
        </w:rPr>
        <w:drawing>
          <wp:inline distT="0" distB="0" distL="0" distR="0" wp14:anchorId="42B60BB1" wp14:editId="5CEB516D">
            <wp:extent cx="3363402" cy="2340432"/>
            <wp:effectExtent l="0" t="0" r="8890" b="317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3362728" cy="2339963"/>
                    </a:xfrm>
                    <a:prstGeom prst="rect">
                      <a:avLst/>
                    </a:prstGeom>
                  </pic:spPr>
                </pic:pic>
              </a:graphicData>
            </a:graphic>
          </wp:inline>
        </w:drawing>
      </w:r>
    </w:p>
    <w:p w14:paraId="3A65ADE0" w14:textId="4664994F" w:rsidR="00982C43" w:rsidRDefault="00982C43" w:rsidP="00982C43">
      <w:pPr>
        <w:pStyle w:val="Figuras"/>
      </w:pPr>
      <w:bookmarkStart w:id="40" w:name="_Toc71999206"/>
      <w:r>
        <w:t xml:space="preserve">Figura </w:t>
      </w:r>
      <w:r w:rsidR="00144550">
        <w:fldChar w:fldCharType="begin"/>
      </w:r>
      <w:r w:rsidR="00144550">
        <w:instrText xml:space="preserve"> SEQ Figura \* ARABIC </w:instrText>
      </w:r>
      <w:r w:rsidR="00144550">
        <w:fldChar w:fldCharType="separate"/>
      </w:r>
      <w:r>
        <w:rPr>
          <w:noProof/>
        </w:rPr>
        <w:t>1</w:t>
      </w:r>
      <w:r w:rsidR="00144550">
        <w:rPr>
          <w:noProof/>
        </w:rPr>
        <w:fldChar w:fldCharType="end"/>
      </w:r>
      <w:r w:rsidR="00A64152">
        <w:rPr>
          <w:noProof/>
        </w:rPr>
        <w:t>0</w:t>
      </w:r>
      <w:r>
        <w:t>. “Figuras” del menú de estilos. (Elaboración propia)</w:t>
      </w:r>
      <w:bookmarkEnd w:id="40"/>
    </w:p>
    <w:p w14:paraId="28308472" w14:textId="7CBF7157" w:rsidR="00A42709" w:rsidRDefault="00A42709" w:rsidP="008366D8">
      <w:r>
        <w:t>Y lo que hace es buscar si alguna mutua ha introduci</w:t>
      </w:r>
      <w:r w:rsidR="007248E8">
        <w:t xml:space="preserve">do un tabulador en un </w:t>
      </w:r>
      <w:r w:rsidR="008366D8">
        <w:t>campo de</w:t>
      </w:r>
      <w:r w:rsidR="007248E8">
        <w:t xml:space="preserve"> texto de un documento contable, ya que si lo ha hecho se provoca una excepción en un proceso nocturno que se ejecuta semanalmente.</w:t>
      </w:r>
    </w:p>
    <w:p w14:paraId="57D4F979" w14:textId="10656F8E" w:rsidR="007248E8" w:rsidRDefault="007248E8" w:rsidP="008366D8">
      <w:r>
        <w:t>Este programa se ejecuta diariamente</w:t>
      </w:r>
      <w:r w:rsidR="008366D8">
        <w:t xml:space="preserve"> y</w:t>
      </w:r>
      <w:r>
        <w:t xml:space="preserve"> si encuentra, nos indica el código de las Mutuas que tienen tabuladores</w:t>
      </w:r>
      <w:r w:rsidR="008366D8">
        <w:t>.</w:t>
      </w:r>
    </w:p>
    <w:p w14:paraId="522D657E" w14:textId="4751B805" w:rsidR="007248E8" w:rsidRDefault="007248E8" w:rsidP="005D3853">
      <w:pPr>
        <w:pStyle w:val="Prrafodelista"/>
        <w:numPr>
          <w:ilvl w:val="0"/>
          <w:numId w:val="9"/>
        </w:numPr>
        <w:rPr>
          <w:u w:val="single"/>
        </w:rPr>
      </w:pPr>
      <w:r>
        <w:rPr>
          <w:u w:val="single"/>
        </w:rPr>
        <w:t>Obtener descripción clasificación orgánica:</w:t>
      </w:r>
    </w:p>
    <w:p w14:paraId="250D6871" w14:textId="6E11B88B" w:rsidR="007248E8" w:rsidRDefault="007248E8" w:rsidP="008366D8">
      <w:pPr>
        <w:rPr>
          <w:u w:val="single"/>
        </w:rPr>
      </w:pPr>
      <w:r w:rsidRPr="000B0520">
        <w:t>La aplicación es un .jar que se ejecuta y tiene la siguiente forma:</w:t>
      </w:r>
    </w:p>
    <w:p w14:paraId="0FE697E7" w14:textId="3F2A7064" w:rsidR="007248E8" w:rsidRDefault="007248E8" w:rsidP="008366D8">
      <w:pPr>
        <w:pStyle w:val="Prrafodelista"/>
        <w:jc w:val="center"/>
        <w:rPr>
          <w:u w:val="single"/>
        </w:rPr>
      </w:pPr>
      <w:r>
        <w:rPr>
          <w:noProof/>
        </w:rPr>
        <w:drawing>
          <wp:inline distT="0" distB="0" distL="0" distR="0" wp14:anchorId="679A052B" wp14:editId="33AD0A00">
            <wp:extent cx="3362325" cy="2332355"/>
            <wp:effectExtent l="0" t="0" r="9525" b="0"/>
            <wp:docPr id="13" name="Imagen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referRelativeResize="0"/>
                  </pic:nvPicPr>
                  <pic:blipFill>
                    <a:blip r:embed="rId21"/>
                    <a:stretch>
                      <a:fillRect/>
                    </a:stretch>
                  </pic:blipFill>
                  <pic:spPr>
                    <a:xfrm>
                      <a:off x="0" y="0"/>
                      <a:ext cx="3363026" cy="2332841"/>
                    </a:xfrm>
                    <a:prstGeom prst="rect">
                      <a:avLst/>
                    </a:prstGeom>
                  </pic:spPr>
                </pic:pic>
              </a:graphicData>
            </a:graphic>
          </wp:inline>
        </w:drawing>
      </w:r>
    </w:p>
    <w:p w14:paraId="30EEEF05" w14:textId="293E6359" w:rsidR="00982C43" w:rsidRDefault="00982C43" w:rsidP="00982C43">
      <w:pPr>
        <w:pStyle w:val="Figuras"/>
      </w:pPr>
      <w:bookmarkStart w:id="41" w:name="_Toc71999207"/>
      <w:r>
        <w:t xml:space="preserve">Figura </w:t>
      </w:r>
      <w:r w:rsidR="00144550">
        <w:fldChar w:fldCharType="begin"/>
      </w:r>
      <w:r w:rsidR="00144550">
        <w:instrText xml:space="preserve"> SEQ Figura \* ARABIC </w:instrText>
      </w:r>
      <w:r w:rsidR="00144550">
        <w:fldChar w:fldCharType="separate"/>
      </w:r>
      <w:r>
        <w:rPr>
          <w:noProof/>
        </w:rPr>
        <w:t>1</w:t>
      </w:r>
      <w:r w:rsidR="00144550">
        <w:rPr>
          <w:noProof/>
        </w:rPr>
        <w:fldChar w:fldCharType="end"/>
      </w:r>
      <w:r w:rsidR="00A64152">
        <w:rPr>
          <w:noProof/>
        </w:rPr>
        <w:t>1</w:t>
      </w:r>
      <w:r>
        <w:t>. “Figuras” del menú de estilos. (Elaboración propia)</w:t>
      </w:r>
      <w:bookmarkEnd w:id="41"/>
    </w:p>
    <w:p w14:paraId="2502E641" w14:textId="06BF2AD6" w:rsidR="007248E8" w:rsidRDefault="007248E8" w:rsidP="00B63D16">
      <w:r>
        <w:lastRenderedPageBreak/>
        <w:t xml:space="preserve">Esta aplicación nos permite obtener la descripción del centro gestor o Mutua a partir del código indicado en el parámetro de entrada “ID a Buscar”. Se utiliza </w:t>
      </w:r>
      <w:r w:rsidR="00BF77CD">
        <w:t>sobre todo</w:t>
      </w:r>
      <w:r>
        <w:t xml:space="preserve"> para conocer quién es el organismo que se pone en contacto vía incidencias, ya que actualmente existen más de 200 entidades y no todos los funcionarios y externos tienen acceso a la base de datos para buscar la descripción y/o conocen la tabla en la que buscar la información. </w:t>
      </w:r>
    </w:p>
    <w:p w14:paraId="5ACFCD7D" w14:textId="19239D02" w:rsidR="007248E8" w:rsidRDefault="007248E8" w:rsidP="00B63D16">
      <w:pPr>
        <w:rPr>
          <w:u w:val="single"/>
        </w:rPr>
      </w:pPr>
      <w:r>
        <w:t>Gracias a este programa obtienen la información de manera fácil, sencilla y directa.</w:t>
      </w:r>
    </w:p>
    <w:p w14:paraId="7C1DC64E" w14:textId="2B450B42" w:rsidR="000F4C5D" w:rsidRDefault="000F4C5D" w:rsidP="005D3853">
      <w:pPr>
        <w:pStyle w:val="Prrafodelista"/>
        <w:numPr>
          <w:ilvl w:val="0"/>
          <w:numId w:val="9"/>
        </w:numPr>
        <w:rPr>
          <w:u w:val="single"/>
        </w:rPr>
      </w:pPr>
      <w:r>
        <w:rPr>
          <w:u w:val="single"/>
        </w:rPr>
        <w:t>Generar fichero de salida IFIWeb:</w:t>
      </w:r>
    </w:p>
    <w:p w14:paraId="021AA023" w14:textId="12CDBA6C" w:rsidR="00037D8F" w:rsidRDefault="00DD6D33" w:rsidP="00B63D16">
      <w:r w:rsidRPr="000B0520">
        <w:t>La aplicación es un .jar que se ejecuta y tiene la siguiente forma:</w:t>
      </w:r>
    </w:p>
    <w:p w14:paraId="527DFE2F" w14:textId="29CAE286" w:rsidR="00037D8F" w:rsidRDefault="00037D8F" w:rsidP="004070F1">
      <w:pPr>
        <w:pStyle w:val="Prrafodelista"/>
        <w:jc w:val="center"/>
      </w:pPr>
      <w:r>
        <w:rPr>
          <w:noProof/>
        </w:rPr>
        <w:drawing>
          <wp:inline distT="0" distB="0" distL="0" distR="0" wp14:anchorId="397D3BB9" wp14:editId="2103CE5B">
            <wp:extent cx="3600000" cy="2494800"/>
            <wp:effectExtent l="0" t="0" r="635" b="1270"/>
            <wp:docPr id="16" name="Imagen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referRelativeResize="0"/>
                  </pic:nvPicPr>
                  <pic:blipFill>
                    <a:blip r:embed="rId22"/>
                    <a:stretch>
                      <a:fillRect/>
                    </a:stretch>
                  </pic:blipFill>
                  <pic:spPr>
                    <a:xfrm>
                      <a:off x="0" y="0"/>
                      <a:ext cx="3600000" cy="2494800"/>
                    </a:xfrm>
                    <a:prstGeom prst="rect">
                      <a:avLst/>
                    </a:prstGeom>
                  </pic:spPr>
                </pic:pic>
              </a:graphicData>
            </a:graphic>
          </wp:inline>
        </w:drawing>
      </w:r>
    </w:p>
    <w:p w14:paraId="1D5C5D84" w14:textId="2B7F74F6" w:rsidR="00982C43" w:rsidRDefault="00982C43" w:rsidP="00982C43">
      <w:pPr>
        <w:pStyle w:val="Figuras"/>
      </w:pPr>
      <w:bookmarkStart w:id="42" w:name="_Toc71999208"/>
      <w:r>
        <w:t xml:space="preserve">Figura </w:t>
      </w:r>
      <w:r w:rsidR="00A64152">
        <w:t>12</w:t>
      </w:r>
      <w:r>
        <w:t>. “Figuras” del menú de estilos. (Elaboración propia)</w:t>
      </w:r>
      <w:bookmarkEnd w:id="42"/>
    </w:p>
    <w:p w14:paraId="13F01518" w14:textId="4A127CAF" w:rsidR="00D036FA" w:rsidRDefault="00D036FA" w:rsidP="00B63D16">
      <w:r>
        <w:t>Se selecciona el fichero de entrada que ha proporcionado la mutua, y se cargan los datos para que el usuario los valide de manera manual</w:t>
      </w:r>
      <w:r w:rsidR="00B63D16">
        <w:t>.</w:t>
      </w:r>
      <w:r w:rsidR="00C44539">
        <w:t xml:space="preserve"> </w:t>
      </w:r>
      <w:r>
        <w:t xml:space="preserve">Una vez se comprueba que es correcto, se pulsa </w:t>
      </w:r>
      <w:r w:rsidR="00BF77CD">
        <w:t>el</w:t>
      </w:r>
      <w:r>
        <w:t xml:space="preserve"> botón Generar Fichero y se reconstruye el fichero de salida hasta el punto donde se ha interrumpido el proceso.</w:t>
      </w:r>
    </w:p>
    <w:p w14:paraId="784B3A27" w14:textId="774D23CD" w:rsidR="003601B9" w:rsidRDefault="00D036FA" w:rsidP="00B63D16">
      <w:r>
        <w:t>El fichero creado se genera en la misma ruta que se encuentra el fichero original de entrada.</w:t>
      </w:r>
      <w:r w:rsidR="00B63D16">
        <w:t xml:space="preserve"> </w:t>
      </w:r>
      <w:r w:rsidR="003601B9">
        <w:t>Esta información la utilizan para generar un nuevo fichero con sólo la información pendiente de procesar, ya que no se puede procesar dos veces lo mismo</w:t>
      </w:r>
      <w:r w:rsidR="00C44539">
        <w:t>.</w:t>
      </w:r>
    </w:p>
    <w:p w14:paraId="65636961" w14:textId="77777777" w:rsidR="00C44539" w:rsidRDefault="00C44539" w:rsidP="00B63D16"/>
    <w:p w14:paraId="054107FB" w14:textId="2BC17A70" w:rsidR="00B63D16" w:rsidRDefault="00B63D16" w:rsidP="00A64152">
      <w:pPr>
        <w:pStyle w:val="Prrafodelista"/>
      </w:pPr>
    </w:p>
    <w:p w14:paraId="3882DF3F" w14:textId="77777777" w:rsidR="00B63D16" w:rsidRDefault="00B63D16" w:rsidP="00A64152">
      <w:pPr>
        <w:pStyle w:val="Prrafodelista"/>
      </w:pPr>
    </w:p>
    <w:p w14:paraId="4E72C07B" w14:textId="77777777" w:rsidR="00B63D16" w:rsidRDefault="00B63D16" w:rsidP="00A64152">
      <w:pPr>
        <w:pStyle w:val="Prrafodelista"/>
      </w:pPr>
    </w:p>
    <w:p w14:paraId="7503E4EF" w14:textId="1C822545" w:rsidR="003601B9" w:rsidRPr="003C48B3" w:rsidRDefault="003601B9" w:rsidP="005D3853">
      <w:pPr>
        <w:pStyle w:val="Prrafodelista"/>
        <w:numPr>
          <w:ilvl w:val="0"/>
          <w:numId w:val="9"/>
        </w:numPr>
      </w:pPr>
      <w:r w:rsidRPr="003601B9">
        <w:rPr>
          <w:u w:val="single"/>
        </w:rPr>
        <w:lastRenderedPageBreak/>
        <w:t>Generar Fichero de documentos contables ADOK COVID</w:t>
      </w:r>
      <w:r>
        <w:rPr>
          <w:u w:val="single"/>
        </w:rPr>
        <w:t>:</w:t>
      </w:r>
    </w:p>
    <w:p w14:paraId="71680A8F" w14:textId="77777777" w:rsidR="003C48B3" w:rsidRDefault="003C48B3" w:rsidP="002B1DFB">
      <w:pPr>
        <w:rPr>
          <w:u w:val="single"/>
        </w:rPr>
      </w:pPr>
      <w:r w:rsidRPr="000B0520">
        <w:t>La aplicación es un .jar que se ejecuta y tiene la siguiente forma:</w:t>
      </w:r>
    </w:p>
    <w:p w14:paraId="47DC81B0" w14:textId="77777777" w:rsidR="003C48B3" w:rsidRPr="003601B9" w:rsidRDefault="003C48B3" w:rsidP="003C48B3">
      <w:pPr>
        <w:pStyle w:val="Prrafodelista"/>
      </w:pPr>
    </w:p>
    <w:p w14:paraId="0CBD08C8" w14:textId="3D1D1F62" w:rsidR="003601B9" w:rsidRDefault="003601B9" w:rsidP="004070F1">
      <w:pPr>
        <w:pStyle w:val="Prrafodelista"/>
        <w:jc w:val="center"/>
      </w:pPr>
      <w:r>
        <w:rPr>
          <w:noProof/>
        </w:rPr>
        <w:drawing>
          <wp:inline distT="0" distB="0" distL="0" distR="0" wp14:anchorId="1764B879" wp14:editId="7A3B1FBA">
            <wp:extent cx="3600000" cy="2494800"/>
            <wp:effectExtent l="0" t="0" r="635" b="1270"/>
            <wp:docPr id="23" name="Imagen 2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referRelativeResize="0"/>
                  </pic:nvPicPr>
                  <pic:blipFill>
                    <a:blip r:embed="rId23"/>
                    <a:stretch>
                      <a:fillRect/>
                    </a:stretch>
                  </pic:blipFill>
                  <pic:spPr>
                    <a:xfrm>
                      <a:off x="0" y="0"/>
                      <a:ext cx="3600000" cy="2494800"/>
                    </a:xfrm>
                    <a:prstGeom prst="rect">
                      <a:avLst/>
                    </a:prstGeom>
                  </pic:spPr>
                </pic:pic>
              </a:graphicData>
            </a:graphic>
          </wp:inline>
        </w:drawing>
      </w:r>
    </w:p>
    <w:p w14:paraId="33F7230E" w14:textId="252D4BEC" w:rsidR="00982C43" w:rsidRDefault="00982C43" w:rsidP="00982C43">
      <w:pPr>
        <w:pStyle w:val="Figuras"/>
      </w:pPr>
      <w:bookmarkStart w:id="43" w:name="_Toc71999209"/>
      <w:r>
        <w:t xml:space="preserve">Figura </w:t>
      </w:r>
      <w:r w:rsidR="00A64152">
        <w:t>13</w:t>
      </w:r>
      <w:r>
        <w:t>. “Figuras” del menú de estilos. (Elaboración propia)</w:t>
      </w:r>
      <w:bookmarkEnd w:id="43"/>
    </w:p>
    <w:p w14:paraId="31B640E9" w14:textId="5C223258" w:rsidR="003C48B3" w:rsidRDefault="003C48B3" w:rsidP="002B1DFB">
      <w:r>
        <w:t>El programa genera un archivo de texto en formato csv con una serie de campos de los documentos contables del tipo ADOK generados por todas las mutuas hasta una fecha concreta indicada por parámetro sobre una rúbrica concreta. En este caso, son rúbricas relacionadas con el COVID.</w:t>
      </w:r>
    </w:p>
    <w:p w14:paraId="1528EE14" w14:textId="314A6B8A" w:rsidR="00C44539" w:rsidRDefault="003C48B3" w:rsidP="002B1DFB">
      <w:r>
        <w:t>Se indica la rúbrica que queremos obtener y la fecha, y pulsamos al botón Obtener Fichero</w:t>
      </w:r>
      <w:r w:rsidR="00C44539">
        <w:t xml:space="preserve">. Se genera un fichero llamado </w:t>
      </w:r>
      <w:r>
        <w:t>RUBRICA_origen_gasto_ADOK_Entidades.txt</w:t>
      </w:r>
      <w:r w:rsidR="00C44539">
        <w:t>.</w:t>
      </w:r>
    </w:p>
    <w:p w14:paraId="14992ED0" w14:textId="77777777" w:rsidR="004074CB" w:rsidRDefault="004074CB">
      <w:pPr>
        <w:spacing w:before="0" w:after="0" w:line="240" w:lineRule="auto"/>
        <w:jc w:val="left"/>
      </w:pPr>
    </w:p>
    <w:p w14:paraId="09256B6D" w14:textId="7A8A1AC0" w:rsidR="004074CB" w:rsidRDefault="004074CB">
      <w:pPr>
        <w:spacing w:before="0" w:after="0" w:line="240" w:lineRule="auto"/>
        <w:jc w:val="left"/>
      </w:pPr>
      <w:r>
        <w:t xml:space="preserve">El detalle concreto de todas las aplicaciones y sus fotos se puede encontrar en: </w:t>
      </w:r>
      <w:hyperlink r:id="rId24" w:history="1">
        <w:r w:rsidRPr="0095651A">
          <w:rPr>
            <w:rStyle w:val="Hipervnculo"/>
          </w:rPr>
          <w:t>https://github.com/kokart/2021_TFGUNIR_mono_to_micro/blob/main/aplicaciones_monoliticas/TFG_AlfredoSotoGomez_fotos_aplicaciones_monoliticas.docx</w:t>
        </w:r>
      </w:hyperlink>
    </w:p>
    <w:p w14:paraId="0F0C4E79" w14:textId="6ED5704F" w:rsidR="00C44539" w:rsidRDefault="00C44539">
      <w:pPr>
        <w:spacing w:before="0" w:after="0" w:line="240" w:lineRule="auto"/>
        <w:jc w:val="left"/>
      </w:pPr>
      <w:r>
        <w:br w:type="page"/>
      </w:r>
    </w:p>
    <w:p w14:paraId="71F1E046" w14:textId="77777777" w:rsidR="004074CB" w:rsidRDefault="004074CB">
      <w:pPr>
        <w:spacing w:before="0" w:after="0" w:line="240" w:lineRule="auto"/>
        <w:jc w:val="left"/>
      </w:pPr>
    </w:p>
    <w:p w14:paraId="4005A3CD" w14:textId="4E7E9634" w:rsidR="005306AD" w:rsidRDefault="005306AD" w:rsidP="005306AD">
      <w:pPr>
        <w:pStyle w:val="Ttulo2"/>
        <w:rPr>
          <w:caps w:val="0"/>
        </w:rPr>
      </w:pPr>
      <w:bookmarkStart w:id="44" w:name="_Toc71999176"/>
      <w:r>
        <w:rPr>
          <w:caps w:val="0"/>
        </w:rPr>
        <w:t>Contenidos</w:t>
      </w:r>
      <w:bookmarkEnd w:id="44"/>
    </w:p>
    <w:p w14:paraId="57E2106D" w14:textId="5F592A2B" w:rsidR="00EC76E8" w:rsidRDefault="009E5809" w:rsidP="00224F86">
      <w:pPr>
        <w:pStyle w:val="Ttulo3"/>
      </w:pPr>
      <w:bookmarkStart w:id="45" w:name="_Toc71999177"/>
      <w:bookmarkStart w:id="46" w:name="_Toc67325066"/>
      <w:r>
        <w:t>Introducción</w:t>
      </w:r>
      <w:bookmarkEnd w:id="45"/>
    </w:p>
    <w:p w14:paraId="34348EDB" w14:textId="4AC9CD54" w:rsidR="009E5809" w:rsidRDefault="009E5809" w:rsidP="009E5809">
      <w:r>
        <w:t>Una vez vistas las aplicaciones que se usan en la actualidad, se decide realizar la prueba de conceptos con las siguientes:</w:t>
      </w:r>
    </w:p>
    <w:p w14:paraId="3AD6EB87" w14:textId="0002F622" w:rsidR="009E5809" w:rsidRDefault="009E5809" w:rsidP="005D3853">
      <w:pPr>
        <w:pStyle w:val="Prrafodelista"/>
        <w:numPr>
          <w:ilvl w:val="0"/>
          <w:numId w:val="8"/>
        </w:numPr>
      </w:pPr>
      <w:r>
        <w:t xml:space="preserve">Editrans:  </w:t>
      </w:r>
      <w:r w:rsidR="00B36CED">
        <w:t xml:space="preserve">Se elige esta aplicación por 2 motivos: </w:t>
      </w:r>
    </w:p>
    <w:p w14:paraId="44295086" w14:textId="7D847A5C" w:rsidR="00B36CED" w:rsidRDefault="00B36CED" w:rsidP="005D3853">
      <w:pPr>
        <w:pStyle w:val="Prrafodelista"/>
        <w:numPr>
          <w:ilvl w:val="1"/>
          <w:numId w:val="8"/>
        </w:numPr>
      </w:pPr>
      <w:r>
        <w:t>Hay usuarios de asistencia técnica que no pueden utilizar esta aplicación debido a problemas con las versiones de Java. Usan programas que necesitan una versión específica de Java que hace que el aplicativo de Editrans, al ejecutarse, de error.</w:t>
      </w:r>
    </w:p>
    <w:p w14:paraId="4D7430E4" w14:textId="4F511ABE" w:rsidR="00B36CED" w:rsidRDefault="00B36CED" w:rsidP="005D3853">
      <w:pPr>
        <w:pStyle w:val="Prrafodelista"/>
        <w:numPr>
          <w:ilvl w:val="1"/>
          <w:numId w:val="8"/>
        </w:numPr>
      </w:pPr>
      <w:r>
        <w:t xml:space="preserve">Se quiere que esta aplicación la puedan usar usuarios de la TGSS, ya que son los que presentan el trámite finalmente, por lo </w:t>
      </w:r>
      <w:r w:rsidR="001E754D">
        <w:t>que,</w:t>
      </w:r>
      <w:r>
        <w:t xml:space="preserve"> si ellos mismos pueden generarse los números de justificante, podríamos ahorrarnos el paso del proceso en el que interviene SICOSS y poder dedicar el tiempo a otra tarea.</w:t>
      </w:r>
    </w:p>
    <w:p w14:paraId="2308D899" w14:textId="60FC0A27" w:rsidR="009E5809" w:rsidRDefault="009E5809" w:rsidP="005D3853">
      <w:pPr>
        <w:pStyle w:val="Prrafodelista"/>
        <w:numPr>
          <w:ilvl w:val="0"/>
          <w:numId w:val="8"/>
        </w:numPr>
      </w:pPr>
      <w:r>
        <w:t>Fichero Salida IFIWeb Mutuas:</w:t>
      </w:r>
      <w:r w:rsidR="00B36CED">
        <w:t xml:space="preserve"> Se elige esta aplicación por 2 motivos:</w:t>
      </w:r>
    </w:p>
    <w:p w14:paraId="401E6FCE" w14:textId="26E6A551" w:rsidR="00B36CED" w:rsidRDefault="00B36CED" w:rsidP="005D3853">
      <w:pPr>
        <w:pStyle w:val="Prrafodelista"/>
        <w:numPr>
          <w:ilvl w:val="1"/>
          <w:numId w:val="8"/>
        </w:numPr>
      </w:pPr>
      <w:r>
        <w:t xml:space="preserve">Para recuperar el fichero de entrada que necesita la aplicación para generar la salida, normalmente se necesita acceder al servidor de aplicaciones que realiza el proceso. Y ese acceso es exclusivo de los funcionarios y de algunos externos, pero no de todos. </w:t>
      </w:r>
    </w:p>
    <w:p w14:paraId="09B95B0D" w14:textId="02BFAB14" w:rsidR="00B36CED" w:rsidRDefault="00B36CED" w:rsidP="005D3853">
      <w:pPr>
        <w:pStyle w:val="Prrafodelista"/>
        <w:numPr>
          <w:ilvl w:val="1"/>
          <w:numId w:val="8"/>
        </w:numPr>
      </w:pPr>
      <w:r>
        <w:t xml:space="preserve">Se quiere que esta aplicación la puedan usar usuarios de las Mutuas, ya que son ellos los que primero detectan que ha habido problemas y nos escriben solicitando ayuda y respuesta. </w:t>
      </w:r>
      <w:r w:rsidR="005F2F34">
        <w:t>El objetivo final es que sean autosuficientes y resolver las incidencias que detecten de manera inmediata.</w:t>
      </w:r>
    </w:p>
    <w:p w14:paraId="462534B4" w14:textId="3FFE7C04" w:rsidR="00084B37" w:rsidRDefault="00084B37" w:rsidP="00084B37">
      <w:r>
        <w:t xml:space="preserve">Aparte de realizar la migración de estas dos aplicaciones, para conseguir el objetivo de que más usuarios puedan utilizar las aplicaciones vamos a crear un tercer microservicio que será de Gestión de usuarios, el cual se encargará de realizar las operaciones CRUD (Create-Retrieve-Update-Delete) necesarias.  </w:t>
      </w:r>
    </w:p>
    <w:p w14:paraId="20E889EF" w14:textId="2C2001F9" w:rsidR="00084B37" w:rsidRDefault="00084B37" w:rsidP="00084B37">
      <w:r>
        <w:lastRenderedPageBreak/>
        <w:t xml:space="preserve">La forma de comunicar toda la información </w:t>
      </w:r>
      <w:r w:rsidR="00174594">
        <w:t xml:space="preserve">que ha sido generada </w:t>
      </w:r>
      <w:r>
        <w:t>por este microservicio será a través del bróker</w:t>
      </w:r>
      <w:r w:rsidR="00174594">
        <w:t xml:space="preserve"> de </w:t>
      </w:r>
      <w:r w:rsidR="00E04828">
        <w:t>mensajería</w:t>
      </w:r>
      <w:r>
        <w:t>, el cual recibirá los eventos y los enviará a los microservicios adecuados.</w:t>
      </w:r>
    </w:p>
    <w:p w14:paraId="3D1ED43F" w14:textId="2A7627C2" w:rsidR="002A73AA" w:rsidRDefault="002A73AA" w:rsidP="00084B37">
      <w:r>
        <w:t>La siguiente figura muestra el esquema final al que se desea llegar:</w:t>
      </w:r>
    </w:p>
    <w:p w14:paraId="11E004D0" w14:textId="16E6961A" w:rsidR="004B43CA" w:rsidRDefault="004B43CA" w:rsidP="004070F1">
      <w:pPr>
        <w:jc w:val="center"/>
      </w:pPr>
      <w:r>
        <w:rPr>
          <w:noProof/>
        </w:rPr>
        <w:drawing>
          <wp:inline distT="0" distB="0" distL="0" distR="0" wp14:anchorId="271922B0" wp14:editId="2683DD97">
            <wp:extent cx="5291175" cy="3297555"/>
            <wp:effectExtent l="0" t="0" r="508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5309587" cy="3309030"/>
                    </a:xfrm>
                    <a:prstGeom prst="rect">
                      <a:avLst/>
                    </a:prstGeom>
                  </pic:spPr>
                </pic:pic>
              </a:graphicData>
            </a:graphic>
          </wp:inline>
        </w:drawing>
      </w:r>
    </w:p>
    <w:p w14:paraId="6CCE0EB7" w14:textId="5FFA9014" w:rsidR="0065573C" w:rsidRDefault="0065573C" w:rsidP="00982C43">
      <w:pPr>
        <w:pStyle w:val="Figuras"/>
      </w:pPr>
    </w:p>
    <w:p w14:paraId="23CC3DB2" w14:textId="2AB6D5CE" w:rsidR="00982C43" w:rsidRDefault="00982C43" w:rsidP="00982C43">
      <w:pPr>
        <w:pStyle w:val="Figuras"/>
      </w:pPr>
      <w:bookmarkStart w:id="47" w:name="_Toc71999210"/>
      <w:r>
        <w:t xml:space="preserve">Figura </w:t>
      </w:r>
      <w:r w:rsidR="00A64152">
        <w:t>14</w:t>
      </w:r>
      <w:r>
        <w:t>. “Figuras” del menú de estilos. (Elaboración propia)</w:t>
      </w:r>
      <w:bookmarkEnd w:id="47"/>
    </w:p>
    <w:p w14:paraId="1C3B9565" w14:textId="6D67A2EA" w:rsidR="002A73AA" w:rsidRDefault="002A73AA" w:rsidP="00084B37"/>
    <w:p w14:paraId="79392BEF" w14:textId="03C96E20" w:rsidR="00E04828" w:rsidRDefault="00E04828" w:rsidP="00084B37">
      <w:r>
        <w:t xml:space="preserve">En los siguientes apartados se explica cómo </w:t>
      </w:r>
      <w:r w:rsidR="00883A67">
        <w:t>se ha realizado</w:t>
      </w:r>
      <w:r>
        <w:t xml:space="preserve"> la migración de cada una de las cuatro partes y que herramientas se </w:t>
      </w:r>
      <w:r w:rsidR="00883A67">
        <w:t>ha decidido</w:t>
      </w:r>
      <w:r>
        <w:t xml:space="preserve"> utilizar y la justificación en cada caso.</w:t>
      </w:r>
    </w:p>
    <w:p w14:paraId="61927FF7" w14:textId="19D576F6" w:rsidR="00883A67" w:rsidRDefault="00883A67" w:rsidP="00084B37">
      <w:r>
        <w:t>Por último, para poder evaluar la satisfacción de los usuarios con la propuesta realizada, se realizan unas encuestas al inicio del trabajo sobre las aplicaciones monolíticas y unas encuestas al final del trabajo, tras enseñar una demostración de los nuevos servicios.</w:t>
      </w:r>
    </w:p>
    <w:p w14:paraId="2D4174B0" w14:textId="0B27C0F9" w:rsidR="00883A67" w:rsidRDefault="00883A67" w:rsidP="00084B37">
      <w:r>
        <w:t>Estos resultados sirven para decidir abordar o no la migración de los siguientes microservicios y presentar una propuesta al departamento de sistemas de la GISS para su implementación en un entorno real.</w:t>
      </w:r>
    </w:p>
    <w:p w14:paraId="5898670A" w14:textId="77777777" w:rsidR="00E04828" w:rsidRPr="009E5809" w:rsidRDefault="00E04828" w:rsidP="00084B37"/>
    <w:p w14:paraId="268FA408" w14:textId="2DEFE81D" w:rsidR="00C663C1" w:rsidRDefault="00C663C1" w:rsidP="00224F86">
      <w:pPr>
        <w:pStyle w:val="Ttulo3"/>
      </w:pPr>
      <w:bookmarkStart w:id="48" w:name="_Toc71999178"/>
      <w:r>
        <w:lastRenderedPageBreak/>
        <w:t>Soluciones elegidas y componentes necesarios para la creación de los microservicios</w:t>
      </w:r>
      <w:bookmarkEnd w:id="48"/>
    </w:p>
    <w:p w14:paraId="67A87AF9" w14:textId="2B1AA946" w:rsidR="009F664F" w:rsidRDefault="009F664F" w:rsidP="009F664F">
      <w:r>
        <w:t>La forma en la que se ha realizado el trabajo ha sido la siguiente:</w:t>
      </w:r>
    </w:p>
    <w:p w14:paraId="38DCA258" w14:textId="3FDE628B" w:rsidR="009F664F" w:rsidRDefault="009F664F" w:rsidP="005D3853">
      <w:pPr>
        <w:pStyle w:val="Prrafodelista"/>
        <w:numPr>
          <w:ilvl w:val="0"/>
          <w:numId w:val="22"/>
        </w:numPr>
      </w:pPr>
      <w:r>
        <w:t>Elegir la tecnología de desarrollo</w:t>
      </w:r>
      <w:r w:rsidR="00AB7CA4">
        <w:t xml:space="preserve"> entre las distintas opciones disponibles.</w:t>
      </w:r>
    </w:p>
    <w:p w14:paraId="6A05103D" w14:textId="7AABC60C" w:rsidR="009F664F" w:rsidRDefault="009F664F" w:rsidP="005D3853">
      <w:pPr>
        <w:pStyle w:val="Prrafodelista"/>
        <w:numPr>
          <w:ilvl w:val="0"/>
          <w:numId w:val="22"/>
        </w:numPr>
      </w:pPr>
      <w:r>
        <w:t xml:space="preserve">Elegir </w:t>
      </w:r>
      <w:r w:rsidR="00023AC4">
        <w:t xml:space="preserve"> la forma de </w:t>
      </w:r>
      <w:r>
        <w:t>comunicación entre microservicios</w:t>
      </w:r>
      <w:r w:rsidR="00023AC4">
        <w:t>.</w:t>
      </w:r>
      <w:r>
        <w:t xml:space="preserve"> </w:t>
      </w:r>
    </w:p>
    <w:p w14:paraId="01942CF7" w14:textId="535856E9" w:rsidR="009F664F" w:rsidRDefault="009F664F" w:rsidP="005D3853">
      <w:pPr>
        <w:pStyle w:val="Prrafodelista"/>
        <w:numPr>
          <w:ilvl w:val="0"/>
          <w:numId w:val="22"/>
        </w:numPr>
      </w:pPr>
      <w:r>
        <w:t xml:space="preserve">Elegir como </w:t>
      </w:r>
      <w:r w:rsidR="00D245EA">
        <w:t>presentar</w:t>
      </w:r>
      <w:r>
        <w:t xml:space="preserve"> cada microservicio</w:t>
      </w:r>
      <w:r w:rsidR="00AB7CA4">
        <w:t>.</w:t>
      </w:r>
    </w:p>
    <w:p w14:paraId="1CA41A21" w14:textId="2830A47A" w:rsidR="009F664F" w:rsidRDefault="009F664F" w:rsidP="009F664F">
      <w:r>
        <w:t>Para la tecnología de desarrollo se ha optado por Spring Boot, que es un framework que pertenece a Spring Framework</w:t>
      </w:r>
      <w:r w:rsidR="00AB7CA4">
        <w:t xml:space="preserve"> y sobre el </w:t>
      </w:r>
      <w:r w:rsidR="001E754D">
        <w:t>cual</w:t>
      </w:r>
      <w:r w:rsidR="00AB7CA4">
        <w:t xml:space="preserve"> ya </w:t>
      </w:r>
      <w:r w:rsidR="00023AC4">
        <w:t>tengo</w:t>
      </w:r>
      <w:r w:rsidR="00AB7CA4">
        <w:t xml:space="preserve"> experiencia durante mi vida profesional. Las alternativas posibles a esta elección son varias, entre ellas Struts, Java Server Faces, Google Web Toolkit y Apache Wicket. </w:t>
      </w:r>
    </w:p>
    <w:p w14:paraId="77B6C88C" w14:textId="20BE2ECE" w:rsidR="00AB7CA4" w:rsidRDefault="00AB7CA4" w:rsidP="009F664F">
      <w:r>
        <w:t xml:space="preserve">La comparativa entre ellas se sale fuera del ámbito de este trabajo, pero existen diferentes páginas donde </w:t>
      </w:r>
      <w:r w:rsidR="00023AC4">
        <w:t>las realizan</w:t>
      </w:r>
      <w:r>
        <w:t xml:space="preserve"> </w:t>
      </w:r>
      <w:r>
        <w:fldChar w:fldCharType="begin" w:fldLock="1"/>
      </w:r>
      <w:r w:rsidR="001E7F30">
        <w:instrText>ADDIN CSL_CITATION {"citationItems":[{"id":"ITEM-1","itemData":{"URL":"https://www.slant.co/versus/1436/23475/~spring-mvc_vs_apache-wicket","accessed":{"date-parts":[["2021","5","16"]]},"id":"ITEM-1","issued":{"date-parts":[["0"]]},"title":"Spring MVC vs Apache Wicket detailed comparison as of 2021 - Slant","type":"webpage"},"uris":["http://www.mendeley.com/documents/?uuid=64877306-1d10-3930-bbd5-854376fecc4c"]}],"mendeley":{"formattedCitation":"(&lt;i&gt;Spring MVC vs Apache Wicket Detailed Comparison as of 2021 - Slant&lt;/i&gt;, n.d.)","plainTextFormattedCitation":"(Spring MVC vs Apache Wicket Detailed Comparison as of 2021 - Slant, n.d.)","previouslyFormattedCitation":"(&lt;i&gt;Spring MVC vs Apache Wicket Detailed Comparison as of 2021 - Slant&lt;/i&gt;, n.d.)"},"properties":{"noteIndex":0},"schema":"https://github.com/citation-style-language/schema/raw/master/csl-citation.json"}</w:instrText>
      </w:r>
      <w:r>
        <w:fldChar w:fldCharType="separate"/>
      </w:r>
      <w:r w:rsidRPr="00AB7CA4">
        <w:rPr>
          <w:noProof/>
        </w:rPr>
        <w:t>(</w:t>
      </w:r>
      <w:r w:rsidRPr="00AB7CA4">
        <w:rPr>
          <w:i/>
          <w:noProof/>
        </w:rPr>
        <w:t>Spring MVC vs Apache Wicket Detailed Comparison as of 2021 - Slant</w:t>
      </w:r>
      <w:r w:rsidRPr="00AB7CA4">
        <w:rPr>
          <w:noProof/>
        </w:rPr>
        <w:t>, n.d.)</w:t>
      </w:r>
      <w:r>
        <w:fldChar w:fldCharType="end"/>
      </w:r>
      <w:r>
        <w:t>.</w:t>
      </w:r>
    </w:p>
    <w:p w14:paraId="7915E60F" w14:textId="50D85C77" w:rsidR="009F664F" w:rsidRDefault="009F664F" w:rsidP="009F664F">
      <w:r>
        <w:t xml:space="preserve">Spring Framework es un amplio conjunto de bibliotecas y herramientas que simplifican el desarrollo del software, la inyección de dependencias, el acceso a </w:t>
      </w:r>
      <w:r w:rsidR="001D7948">
        <w:t>datos, su</w:t>
      </w:r>
      <w:r>
        <w:t xml:space="preserve"> validación,</w:t>
      </w:r>
    </w:p>
    <w:p w14:paraId="0685B0E7" w14:textId="75F1C912" w:rsidR="009F664F" w:rsidRDefault="009F664F" w:rsidP="009F664F">
      <w:r>
        <w:t>internacionalización,</w:t>
      </w:r>
      <w:r w:rsidR="001D7948">
        <w:t xml:space="preserve"> </w:t>
      </w:r>
      <w:r>
        <w:t xml:space="preserve">etc. Es una </w:t>
      </w:r>
      <w:r w:rsidR="00B5293F">
        <w:t>de las opciones favoritas</w:t>
      </w:r>
      <w:r>
        <w:t xml:space="preserve"> para</w:t>
      </w:r>
      <w:r w:rsidR="00B5293F">
        <w:t xml:space="preserve"> </w:t>
      </w:r>
      <w:r>
        <w:t>proyectos</w:t>
      </w:r>
      <w:r w:rsidR="00B5293F">
        <w:t xml:space="preserve"> Java</w:t>
      </w:r>
      <w:r w:rsidR="001D7948">
        <w:fldChar w:fldCharType="begin" w:fldLock="1"/>
      </w:r>
      <w:r w:rsidR="001D7948">
        <w:instrText>ADDIN CSL_CITATION {"citationItems":[{"id":"ITEM-1","itemData":{"URL":"https://hackr.io/blog/java-frameworks","id":"ITEM-1","issued":{"date-parts":[["0"]]},"title":"10 Best Java Frameworks to Use in 2021 [Updated]","type":"webpage"},"uris":["http://www.mendeley.com/documents/?uuid=45453f1b-6cad-383f-b7b8-6f9747372f63"]}],"mendeley":{"formattedCitation":"(&lt;i&gt;10 Best Java Frameworks to Use in 2021 [Updated]&lt;/i&gt;, n.d.)","plainTextFormattedCitation":"(10 Best Java Frameworks to Use in 2021 [Updated], n.d.)","previouslyFormattedCitation":"(&lt;i&gt;10 Best Java Frameworks to Use in 2021 [Updated]&lt;/i&gt;, n.d.)"},"properties":{"noteIndex":0},"schema":"https://github.com/citation-style-language/schema/raw/master/csl-citation.json"}</w:instrText>
      </w:r>
      <w:r w:rsidR="001D7948">
        <w:fldChar w:fldCharType="separate"/>
      </w:r>
      <w:r w:rsidR="001D7948" w:rsidRPr="001D7948">
        <w:rPr>
          <w:noProof/>
        </w:rPr>
        <w:t>(</w:t>
      </w:r>
      <w:r w:rsidR="001D7948" w:rsidRPr="001D7948">
        <w:rPr>
          <w:i/>
          <w:noProof/>
        </w:rPr>
        <w:t>10 Best Java Frameworks to Use in 2021 [Updated]</w:t>
      </w:r>
      <w:r w:rsidR="001D7948" w:rsidRPr="001D7948">
        <w:rPr>
          <w:noProof/>
        </w:rPr>
        <w:t>, n.d.)</w:t>
      </w:r>
      <w:r w:rsidR="001D7948">
        <w:fldChar w:fldCharType="end"/>
      </w:r>
      <w:r w:rsidR="001D7948">
        <w:t xml:space="preserve"> </w:t>
      </w:r>
      <w:r>
        <w:t>, y también funciona con otros lenguajes basados ​​en J</w:t>
      </w:r>
      <w:r w:rsidR="001D7948">
        <w:t xml:space="preserve">ava </w:t>
      </w:r>
      <w:r>
        <w:t>V</w:t>
      </w:r>
      <w:r w:rsidR="001D7948">
        <w:t xml:space="preserve">irtual </w:t>
      </w:r>
      <w:r>
        <w:t>M</w:t>
      </w:r>
      <w:r w:rsidR="001D7948">
        <w:t>achine</w:t>
      </w:r>
      <w:r>
        <w:t xml:space="preserve"> como Kotlin y Groovy.</w:t>
      </w:r>
    </w:p>
    <w:p w14:paraId="57BBADC6" w14:textId="6AD0FA63" w:rsidR="000B0B6D" w:rsidRDefault="000B0B6D" w:rsidP="00A96687">
      <w:pPr>
        <w:jc w:val="center"/>
      </w:pPr>
      <w:r w:rsidRPr="000B0B6D">
        <w:rPr>
          <w:noProof/>
        </w:rPr>
        <w:drawing>
          <wp:inline distT="0" distB="0" distL="0" distR="0" wp14:anchorId="0E85057C" wp14:editId="551A1235">
            <wp:extent cx="5105400" cy="2897432"/>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123651" cy="2907790"/>
                    </a:xfrm>
                    <a:prstGeom prst="rect">
                      <a:avLst/>
                    </a:prstGeom>
                  </pic:spPr>
                </pic:pic>
              </a:graphicData>
            </a:graphic>
          </wp:inline>
        </w:drawing>
      </w:r>
    </w:p>
    <w:p w14:paraId="054BD95D" w14:textId="5243C97B" w:rsidR="00A96687" w:rsidRDefault="00A96687" w:rsidP="00A96687">
      <w:pPr>
        <w:pStyle w:val="Figuras"/>
      </w:pPr>
      <w:r>
        <w:t xml:space="preserve">Figura 15. </w:t>
      </w:r>
      <w:r w:rsidRPr="00A96687">
        <w:t>https://betacode.net/11267/spring-boot-tutorial-for-beginners</w:t>
      </w:r>
    </w:p>
    <w:p w14:paraId="77525DF1" w14:textId="5ABE6894" w:rsidR="009F664F" w:rsidRDefault="009F664F" w:rsidP="009F664F">
      <w:r>
        <w:lastRenderedPageBreak/>
        <w:t>Una de las razones por las que Spring es tan popular es que ahorra mucho tiempo al proporcionar</w:t>
      </w:r>
      <w:r w:rsidR="001D7948">
        <w:t xml:space="preserve"> </w:t>
      </w:r>
      <w:r>
        <w:t xml:space="preserve">implementaciones integradas para muchos aspectos del desarrollo de software, </w:t>
      </w:r>
      <w:r w:rsidR="001E754D">
        <w:t>como,</w:t>
      </w:r>
      <w:r>
        <w:t xml:space="preserve"> </w:t>
      </w:r>
      <w:r w:rsidR="001D7948">
        <w:t>por ejemplo</w:t>
      </w:r>
      <w:r>
        <w:t>:</w:t>
      </w:r>
    </w:p>
    <w:p w14:paraId="0D4F304B" w14:textId="26BF68E6" w:rsidR="001D7948" w:rsidRDefault="001D7948" w:rsidP="001D7948">
      <w:pPr>
        <w:pStyle w:val="Prrafodelista"/>
        <w:numPr>
          <w:ilvl w:val="0"/>
          <w:numId w:val="23"/>
        </w:numPr>
      </w:pPr>
      <w:r>
        <w:t>Spring Data: Simplifica el acceso a bases de datos relacionales y NoSQL.</w:t>
      </w:r>
    </w:p>
    <w:p w14:paraId="513B9E15" w14:textId="1827F85A" w:rsidR="001D7948" w:rsidRDefault="001D7948" w:rsidP="001D7948">
      <w:pPr>
        <w:pStyle w:val="Prrafodelista"/>
        <w:numPr>
          <w:ilvl w:val="0"/>
          <w:numId w:val="23"/>
        </w:numPr>
      </w:pPr>
      <w:r>
        <w:t>Spring Batch: Proporciona funcionalidades para el procesamiento de muchos datos.</w:t>
      </w:r>
    </w:p>
    <w:p w14:paraId="506F6265" w14:textId="383C4977" w:rsidR="001D7948" w:rsidRDefault="001D7948" w:rsidP="001D7948">
      <w:pPr>
        <w:pStyle w:val="Prrafodelista"/>
        <w:numPr>
          <w:ilvl w:val="0"/>
          <w:numId w:val="23"/>
        </w:numPr>
      </w:pPr>
      <w:r>
        <w:t>Spring Security: Abstrae las funciones de seguridad de la aplicación, y facilita su uso como puede ser el uso de diferentes ROLES</w:t>
      </w:r>
    </w:p>
    <w:p w14:paraId="7BDB22E8" w14:textId="2F078649" w:rsidR="001D7948" w:rsidRDefault="001D7948" w:rsidP="001D7948">
      <w:pPr>
        <w:pStyle w:val="Prrafodelista"/>
        <w:numPr>
          <w:ilvl w:val="0"/>
          <w:numId w:val="23"/>
        </w:numPr>
      </w:pPr>
      <w:r>
        <w:t xml:space="preserve">Spring Cloud: Proporciona </w:t>
      </w:r>
      <w:r w:rsidR="00AB7CA4">
        <w:t>herramientas para</w:t>
      </w:r>
      <w:r>
        <w:t xml:space="preserve"> crear rápidamente aplicaciones distribuidas según patrones estándar.</w:t>
      </w:r>
    </w:p>
    <w:p w14:paraId="56D75F47" w14:textId="69017785" w:rsidR="001D7948" w:rsidRDefault="001D7948" w:rsidP="001D7948">
      <w:pPr>
        <w:pStyle w:val="Prrafodelista"/>
        <w:numPr>
          <w:ilvl w:val="0"/>
          <w:numId w:val="23"/>
        </w:numPr>
      </w:pPr>
      <w:r>
        <w:t>Spring Integration: Simplifica la integración con otras aplicaciones y servicios, como por ejemplo con Kafka para el envío de eventos entre las aplicaciones.</w:t>
      </w:r>
    </w:p>
    <w:p w14:paraId="42016798" w14:textId="77777777" w:rsidR="00C44394" w:rsidRDefault="001D7948" w:rsidP="001E7F30">
      <w:r>
        <w:t xml:space="preserve">La lista completa de módulos que facilita Spring se pueden encontrar en su página web </w:t>
      </w:r>
      <w:r>
        <w:fldChar w:fldCharType="begin" w:fldLock="1"/>
      </w:r>
      <w:r>
        <w:instrText>ADDIN CSL_CITATION {"citationItems":[{"id":"ITEM-1","itemData":{"URL":"https://spring.io/","id":"ITEM-1","issued":{"date-parts":[["0"]]},"title":"Spring | Home","type":"webpage"},"uris":["http://www.mendeley.com/documents/?uuid=dc167d39-d4c7-364e-b850-74e886ee2b25"]}],"mendeley":{"formattedCitation":"(&lt;i&gt;Spring | Home&lt;/i&gt;, n.d.)","plainTextFormattedCitation":"(Spring | Home, n.d.)","previouslyFormattedCitation":"(&lt;i&gt;Spring | Home&lt;/i&gt;, n.d.)"},"properties":{"noteIndex":0},"schema":"https://github.com/citation-style-language/schema/raw/master/csl-citation.json"}</w:instrText>
      </w:r>
      <w:r>
        <w:fldChar w:fldCharType="separate"/>
      </w:r>
      <w:r w:rsidRPr="001D7948">
        <w:rPr>
          <w:noProof/>
        </w:rPr>
        <w:t>(</w:t>
      </w:r>
      <w:r w:rsidRPr="001D7948">
        <w:rPr>
          <w:i/>
          <w:noProof/>
        </w:rPr>
        <w:t>Spring | Home</w:t>
      </w:r>
      <w:r w:rsidRPr="001D7948">
        <w:rPr>
          <w:noProof/>
        </w:rPr>
        <w:t>, n.d.)</w:t>
      </w:r>
      <w:r>
        <w:fldChar w:fldCharType="end"/>
      </w:r>
    </w:p>
    <w:p w14:paraId="3B41184F" w14:textId="152953BB" w:rsidR="009F664F" w:rsidRDefault="00C44394" w:rsidP="001E7F30">
      <w:r>
        <w:t xml:space="preserve">Específicamente, </w:t>
      </w:r>
      <w:r w:rsidR="001E7F30">
        <w:t>Spring Boot es un framework que se utiliza para crear aplicaciones independientes en lenguajes basados ​​en Java de manera rápida. Tal como se ha indicado anteriormente, es una de las herramientas más populare</w:t>
      </w:r>
      <w:r w:rsidR="00184649">
        <w:t>s</w:t>
      </w:r>
      <w:r w:rsidR="001E7F30">
        <w:t xml:space="preserve"> para construir </w:t>
      </w:r>
      <w:r>
        <w:t xml:space="preserve">no sólo microservicios, si no cualquier aplicación web siguiendo el patrón de </w:t>
      </w:r>
      <w:r w:rsidR="001E754D">
        <w:t>diseño</w:t>
      </w:r>
      <w:r>
        <w:t xml:space="preserve"> Modelo-Vista-Controlador</w:t>
      </w:r>
      <w:r w:rsidR="001E7F30">
        <w:t>.</w:t>
      </w:r>
    </w:p>
    <w:p w14:paraId="07AD3A11" w14:textId="3C3560FB" w:rsidR="009F664F" w:rsidRDefault="001E7F30" w:rsidP="009F664F">
      <w:r>
        <w:t>Tiene las siguientes características</w:t>
      </w:r>
      <w:r>
        <w:fldChar w:fldCharType="begin" w:fldLock="1"/>
      </w:r>
      <w:r w:rsidR="00D85720">
        <w:instrText>ADDIN CSL_CITATION {"citationItems":[{"id":"ITEM-1","itemData":{"author":[{"dropping-particle":"","family":"Karanam","given":"Ranga Rao","non-dropping-particle":"","parse-names":false,"suffix":""}],"id":"ITEM-1","issued":{"date-parts":[["2018"]]},"publisher":"Packt Publishing Ltd.","title":"Spring: Microservices with Spring Boot: Build and deploy microservices with Spring Boot","type":"book"},"uris":["http://www.mendeley.com/documents/?uuid=2c510855-0e83-3b8f-a146-f3e09b716272"]}],"mendeley":{"formattedCitation":"(Karanam, 2018)","plainTextFormattedCitation":"(Karanam, 2018)","previouslyFormattedCitation":"(Karanam, 2018)"},"properties":{"noteIndex":0},"schema":"https://github.com/citation-style-language/schema/raw/master/csl-citation.json"}</w:instrText>
      </w:r>
      <w:r>
        <w:fldChar w:fldCharType="separate"/>
      </w:r>
      <w:r w:rsidRPr="001E7F30">
        <w:rPr>
          <w:noProof/>
        </w:rPr>
        <w:t>(Karanam, 2018)</w:t>
      </w:r>
      <w:r>
        <w:fldChar w:fldCharType="end"/>
      </w:r>
      <w:r>
        <w:t>:</w:t>
      </w:r>
    </w:p>
    <w:p w14:paraId="2B1AAE0E" w14:textId="097A4BD6" w:rsidR="001E7F30" w:rsidRDefault="001E7F30" w:rsidP="001E7F30">
      <w:pPr>
        <w:pStyle w:val="Prrafodelista"/>
        <w:numPr>
          <w:ilvl w:val="0"/>
          <w:numId w:val="24"/>
        </w:numPr>
      </w:pPr>
      <w:r>
        <w:t>Creación de aplicaciones independientes.</w:t>
      </w:r>
    </w:p>
    <w:p w14:paraId="33BBFC47" w14:textId="651E0BAD" w:rsidR="001E7F30" w:rsidRDefault="001E7F30" w:rsidP="001E7F30">
      <w:pPr>
        <w:pStyle w:val="Prrafodelista"/>
        <w:numPr>
          <w:ilvl w:val="0"/>
          <w:numId w:val="24"/>
        </w:numPr>
      </w:pPr>
      <w:r>
        <w:t xml:space="preserve">Proporciona un servidor de aplicaciones embebido como puede ser Jetty o Tomcat, por lo que no se tiene la necesidad de deployar el WAR generado. </w:t>
      </w:r>
    </w:p>
    <w:p w14:paraId="607D36AB" w14:textId="0BE57591" w:rsidR="001E7F30" w:rsidRDefault="001E7F30" w:rsidP="001E7F30">
      <w:pPr>
        <w:pStyle w:val="Prrafodelista"/>
        <w:numPr>
          <w:ilvl w:val="0"/>
          <w:numId w:val="24"/>
        </w:numPr>
      </w:pPr>
      <w:r>
        <w:t>Proporciona una interfaz gráfica para seleccionar las dependencias que vamos a necesitar, indicando si queremos utilizar Maven o Gradle.</w:t>
      </w:r>
    </w:p>
    <w:p w14:paraId="7CDC057A" w14:textId="38F2A4DF" w:rsidR="001E7F30" w:rsidRDefault="001E7F30" w:rsidP="001E7F30">
      <w:pPr>
        <w:pStyle w:val="Prrafodelista"/>
        <w:numPr>
          <w:ilvl w:val="0"/>
          <w:numId w:val="24"/>
        </w:numPr>
      </w:pPr>
      <w:r>
        <w:t xml:space="preserve">Configuración automática con diferentes librerías de 3eros, como </w:t>
      </w:r>
      <w:r w:rsidR="00184649">
        <w:t>Kafka o React.</w:t>
      </w:r>
    </w:p>
    <w:p w14:paraId="342EDDE1" w14:textId="63ADDEFE" w:rsidR="001E7F30" w:rsidRDefault="001E7F30" w:rsidP="001E7F30">
      <w:pPr>
        <w:pStyle w:val="Prrafodelista"/>
        <w:numPr>
          <w:ilvl w:val="0"/>
          <w:numId w:val="24"/>
        </w:numPr>
      </w:pPr>
      <w:r>
        <w:t>Evita la necesidad de conocer  XML para la generación del código de configuración.</w:t>
      </w:r>
    </w:p>
    <w:p w14:paraId="20509E3D" w14:textId="7BB5DECB" w:rsidR="001E7F30" w:rsidRDefault="001E7F30" w:rsidP="001E7F30">
      <w:pPr>
        <w:pStyle w:val="Prrafodelista"/>
        <w:numPr>
          <w:ilvl w:val="0"/>
          <w:numId w:val="24"/>
        </w:numPr>
      </w:pPr>
      <w:r>
        <w:t xml:space="preserve">Integración completa con contenedores como Docker y </w:t>
      </w:r>
      <w:r w:rsidR="00184649">
        <w:t>sistemas</w:t>
      </w:r>
      <w:r>
        <w:t xml:space="preserve"> cloud como AWS o Azure.</w:t>
      </w:r>
    </w:p>
    <w:p w14:paraId="68B6234A" w14:textId="155D3024" w:rsidR="00184649" w:rsidRDefault="00184649" w:rsidP="001E7F30">
      <w:pPr>
        <w:pStyle w:val="Prrafodelista"/>
        <w:numPr>
          <w:ilvl w:val="0"/>
          <w:numId w:val="24"/>
        </w:numPr>
      </w:pPr>
      <w:r>
        <w:t>Thymeleaf o JSP integrados para realizar la capa de presentación de la aplicación,</w:t>
      </w:r>
    </w:p>
    <w:p w14:paraId="31EBD9CD" w14:textId="0BE485BD" w:rsidR="00184649" w:rsidRDefault="00184649" w:rsidP="00A96687">
      <w:r>
        <w:lastRenderedPageBreak/>
        <w:t xml:space="preserve">Para la comunicación entre los microservicios mediante el envío y recepción de los </w:t>
      </w:r>
      <w:r w:rsidR="00C44394">
        <w:t>eventos se</w:t>
      </w:r>
      <w:r>
        <w:t xml:space="preserve"> ha decidido el uso de un intermediario, que recibe el nombre de Broker. De manera resumida, el Broker recibe información de unas aplicaciones determinadas y esa misma la envía a otras aplicaciones. Por lo tanto, no hay comunicación directa entre aplicaciones y todo pasa por el servicio intermedio. </w:t>
      </w:r>
    </w:p>
    <w:p w14:paraId="32C43417" w14:textId="3B89A914" w:rsidR="00C44394" w:rsidRDefault="00C44394" w:rsidP="00184649">
      <w:r>
        <w:t>Existen dos formas diferentes de comunicar los eventos: Síncrona o Asíncrona.</w:t>
      </w:r>
    </w:p>
    <w:p w14:paraId="49E18039" w14:textId="09FB86A8" w:rsidR="00184649" w:rsidRDefault="00C44394" w:rsidP="00184649">
      <w:r>
        <w:t>Si se usa comunicaciones síncronas se necesita esperar por la respuesta de la otra parte que recibe el evento, mientras que en las comunicaciones asíncronas no se necesita esa respuesta para seguir enviando mensaje.</w:t>
      </w:r>
    </w:p>
    <w:p w14:paraId="1169A0CB" w14:textId="404FF97F" w:rsidR="00C44394" w:rsidRDefault="007643B3" w:rsidP="00184649">
      <w:r>
        <w:t>La siguiente tabla muestra las ventajas e inconvenientes de usar cada tipo:</w:t>
      </w:r>
    </w:p>
    <w:p w14:paraId="0B817435" w14:textId="275A4045" w:rsidR="007643B3" w:rsidRDefault="007643B3" w:rsidP="007643B3">
      <w:pPr>
        <w:pStyle w:val="TtuloTDC"/>
      </w:pPr>
      <w:r>
        <w:t>Tabla 2. Resumen ventajas e inconvenientes comunicaciones</w:t>
      </w:r>
    </w:p>
    <w:tbl>
      <w:tblPr>
        <w:tblStyle w:val="Tablaconcuadrcula"/>
        <w:tblW w:w="0" w:type="auto"/>
        <w:tblLook w:val="04A0" w:firstRow="1" w:lastRow="0" w:firstColumn="1" w:lastColumn="0" w:noHBand="0" w:noVBand="1"/>
      </w:tblPr>
      <w:tblGrid>
        <w:gridCol w:w="3070"/>
        <w:gridCol w:w="3070"/>
        <w:gridCol w:w="3071"/>
      </w:tblGrid>
      <w:tr w:rsidR="007643B3" w14:paraId="2E706B41" w14:textId="77777777" w:rsidTr="002D0BFF">
        <w:tc>
          <w:tcPr>
            <w:tcW w:w="3070" w:type="dxa"/>
            <w:shd w:val="clear" w:color="auto" w:fill="70AD47" w:themeFill="accent6"/>
          </w:tcPr>
          <w:p w14:paraId="199B2E08" w14:textId="77777777" w:rsidR="007643B3" w:rsidRDefault="007643B3" w:rsidP="002D0BFF">
            <w:pPr>
              <w:jc w:val="center"/>
            </w:pPr>
          </w:p>
        </w:tc>
        <w:tc>
          <w:tcPr>
            <w:tcW w:w="3070" w:type="dxa"/>
            <w:shd w:val="clear" w:color="auto" w:fill="70AD47" w:themeFill="accent6"/>
          </w:tcPr>
          <w:p w14:paraId="714198B5" w14:textId="28C47C8A" w:rsidR="007643B3" w:rsidRDefault="007643B3" w:rsidP="002D0BFF">
            <w:pPr>
              <w:jc w:val="center"/>
            </w:pPr>
            <w:r>
              <w:t>Síncrono</w:t>
            </w:r>
          </w:p>
        </w:tc>
        <w:tc>
          <w:tcPr>
            <w:tcW w:w="3071" w:type="dxa"/>
            <w:shd w:val="clear" w:color="auto" w:fill="70AD47" w:themeFill="accent6"/>
          </w:tcPr>
          <w:p w14:paraId="7C8C539B" w14:textId="51EBFA5E" w:rsidR="007643B3" w:rsidRDefault="007643B3" w:rsidP="002D0BFF">
            <w:pPr>
              <w:jc w:val="center"/>
            </w:pPr>
            <w:r>
              <w:t>Asíncrono</w:t>
            </w:r>
          </w:p>
        </w:tc>
      </w:tr>
      <w:tr w:rsidR="007643B3" w14:paraId="5C294DD1" w14:textId="77777777" w:rsidTr="002D0BFF">
        <w:tc>
          <w:tcPr>
            <w:tcW w:w="3070" w:type="dxa"/>
            <w:shd w:val="clear" w:color="auto" w:fill="D9D9D9" w:themeFill="background1" w:themeFillShade="D9"/>
          </w:tcPr>
          <w:p w14:paraId="29CF5F87" w14:textId="4E1D87C8" w:rsidR="007643B3" w:rsidRDefault="007643B3" w:rsidP="002D0BFF">
            <w:pPr>
              <w:jc w:val="left"/>
            </w:pPr>
            <w:r>
              <w:t>Ventajas</w:t>
            </w:r>
          </w:p>
        </w:tc>
        <w:tc>
          <w:tcPr>
            <w:tcW w:w="3070" w:type="dxa"/>
          </w:tcPr>
          <w:p w14:paraId="34EB95E2" w14:textId="77777777" w:rsidR="007643B3" w:rsidRDefault="007643B3" w:rsidP="002D0BFF">
            <w:pPr>
              <w:pStyle w:val="Prrafodelista"/>
              <w:numPr>
                <w:ilvl w:val="0"/>
                <w:numId w:val="28"/>
              </w:numPr>
              <w:jc w:val="left"/>
            </w:pPr>
            <w:r>
              <w:t>Menor sobrecarga</w:t>
            </w:r>
          </w:p>
          <w:p w14:paraId="5DCA5666" w14:textId="77777777" w:rsidR="007643B3" w:rsidRDefault="007643B3" w:rsidP="002D0BFF">
            <w:pPr>
              <w:pStyle w:val="Prrafodelista"/>
              <w:numPr>
                <w:ilvl w:val="0"/>
                <w:numId w:val="28"/>
              </w:numPr>
              <w:jc w:val="left"/>
            </w:pPr>
            <w:r>
              <w:t>Rendimiento más alto</w:t>
            </w:r>
          </w:p>
          <w:p w14:paraId="13907964" w14:textId="0D4EB7D9" w:rsidR="007643B3" w:rsidRDefault="007643B3" w:rsidP="002D0BFF">
            <w:pPr>
              <w:pStyle w:val="Prrafodelista"/>
              <w:numPr>
                <w:ilvl w:val="0"/>
                <w:numId w:val="28"/>
              </w:numPr>
              <w:jc w:val="left"/>
            </w:pPr>
            <w:r>
              <w:t>Al necesitar confirmación, la comunicación es más rápida y en tiempo real</w:t>
            </w:r>
          </w:p>
        </w:tc>
        <w:tc>
          <w:tcPr>
            <w:tcW w:w="3071" w:type="dxa"/>
          </w:tcPr>
          <w:p w14:paraId="51EDC703" w14:textId="77777777" w:rsidR="007643B3" w:rsidRDefault="007643B3" w:rsidP="002D0BFF">
            <w:pPr>
              <w:pStyle w:val="Prrafodelista"/>
              <w:numPr>
                <w:ilvl w:val="0"/>
                <w:numId w:val="27"/>
              </w:numPr>
              <w:jc w:val="left"/>
            </w:pPr>
            <w:r>
              <w:t>Simple</w:t>
            </w:r>
          </w:p>
          <w:p w14:paraId="6AD83BCD" w14:textId="77777777" w:rsidR="007643B3" w:rsidRDefault="007643B3" w:rsidP="002D0BFF">
            <w:pPr>
              <w:pStyle w:val="Prrafodelista"/>
              <w:numPr>
                <w:ilvl w:val="0"/>
                <w:numId w:val="27"/>
              </w:numPr>
              <w:jc w:val="left"/>
            </w:pPr>
            <w:r>
              <w:t>Menor coste</w:t>
            </w:r>
          </w:p>
          <w:p w14:paraId="288D9F69" w14:textId="3C95E01D" w:rsidR="007643B3" w:rsidRDefault="007643B3" w:rsidP="002D0BFF">
            <w:pPr>
              <w:pStyle w:val="Prrafodelista"/>
              <w:numPr>
                <w:ilvl w:val="0"/>
                <w:numId w:val="27"/>
              </w:numPr>
              <w:jc w:val="left"/>
            </w:pPr>
            <w:r>
              <w:t>Configuración rápida</w:t>
            </w:r>
          </w:p>
        </w:tc>
      </w:tr>
      <w:tr w:rsidR="007643B3" w14:paraId="62C5FE73" w14:textId="77777777" w:rsidTr="002D0BFF">
        <w:tc>
          <w:tcPr>
            <w:tcW w:w="3070" w:type="dxa"/>
            <w:shd w:val="clear" w:color="auto" w:fill="D9D9D9" w:themeFill="background1" w:themeFillShade="D9"/>
          </w:tcPr>
          <w:p w14:paraId="379B407D" w14:textId="7E711493" w:rsidR="007643B3" w:rsidRDefault="007643B3" w:rsidP="002D0BFF">
            <w:pPr>
              <w:jc w:val="left"/>
            </w:pPr>
            <w:r>
              <w:t>Desventajas</w:t>
            </w:r>
          </w:p>
        </w:tc>
        <w:tc>
          <w:tcPr>
            <w:tcW w:w="3070" w:type="dxa"/>
          </w:tcPr>
          <w:p w14:paraId="4FD1768B" w14:textId="77777777" w:rsidR="007643B3" w:rsidRDefault="007643B3" w:rsidP="002D0BFF">
            <w:pPr>
              <w:pStyle w:val="Prrafodelista"/>
              <w:numPr>
                <w:ilvl w:val="0"/>
                <w:numId w:val="29"/>
              </w:numPr>
              <w:jc w:val="left"/>
            </w:pPr>
            <w:r>
              <w:t>Más compleja</w:t>
            </w:r>
          </w:p>
          <w:p w14:paraId="75FCFDB8" w14:textId="77777777" w:rsidR="007643B3" w:rsidRDefault="007643B3" w:rsidP="002D0BFF">
            <w:pPr>
              <w:pStyle w:val="Prrafodelista"/>
              <w:numPr>
                <w:ilvl w:val="0"/>
                <w:numId w:val="29"/>
              </w:numPr>
              <w:jc w:val="left"/>
            </w:pPr>
            <w:r>
              <w:t>Se necesitan conocimientos avanzados</w:t>
            </w:r>
          </w:p>
          <w:p w14:paraId="5A05D506" w14:textId="7F6BF5EC" w:rsidR="007643B3" w:rsidRDefault="007643B3" w:rsidP="002D0BFF">
            <w:pPr>
              <w:pStyle w:val="Prrafodelista"/>
              <w:numPr>
                <w:ilvl w:val="0"/>
                <w:numId w:val="29"/>
              </w:numPr>
              <w:jc w:val="left"/>
            </w:pPr>
            <w:r>
              <w:t>Más caro</w:t>
            </w:r>
          </w:p>
        </w:tc>
        <w:tc>
          <w:tcPr>
            <w:tcW w:w="3071" w:type="dxa"/>
          </w:tcPr>
          <w:p w14:paraId="56414AD6" w14:textId="77777777" w:rsidR="007643B3" w:rsidRDefault="007643B3" w:rsidP="002D0BFF">
            <w:pPr>
              <w:pStyle w:val="Prrafodelista"/>
              <w:numPr>
                <w:ilvl w:val="0"/>
                <w:numId w:val="29"/>
              </w:numPr>
              <w:jc w:val="left"/>
            </w:pPr>
            <w:r>
              <w:t>No es tiempo real</w:t>
            </w:r>
          </w:p>
          <w:p w14:paraId="2B4A4D27" w14:textId="77777777" w:rsidR="002D0BFF" w:rsidRDefault="002D0BFF" w:rsidP="002D0BFF">
            <w:pPr>
              <w:pStyle w:val="Prrafodelista"/>
              <w:numPr>
                <w:ilvl w:val="0"/>
                <w:numId w:val="29"/>
              </w:numPr>
              <w:jc w:val="left"/>
            </w:pPr>
            <w:r>
              <w:t>Eficiencia menor</w:t>
            </w:r>
          </w:p>
          <w:p w14:paraId="2CCA2A50" w14:textId="445E9B44" w:rsidR="002D0BFF" w:rsidRDefault="002D0BFF" w:rsidP="002D0BFF">
            <w:pPr>
              <w:pStyle w:val="Prrafodelista"/>
              <w:numPr>
                <w:ilvl w:val="0"/>
                <w:numId w:val="29"/>
              </w:numPr>
              <w:jc w:val="left"/>
            </w:pPr>
            <w:r>
              <w:t>Mayor riesgo de overhead</w:t>
            </w:r>
          </w:p>
        </w:tc>
      </w:tr>
    </w:tbl>
    <w:p w14:paraId="0A8BB2D6" w14:textId="1AB4AF58" w:rsidR="00184649" w:rsidRDefault="00184649" w:rsidP="00184649">
      <w:r>
        <w:t xml:space="preserve">Hoy en día se pueden distinguir </w:t>
      </w:r>
      <w:r w:rsidR="0015572B">
        <w:t>cuatro</w:t>
      </w:r>
      <w:r>
        <w:t xml:space="preserve"> aplicaciones de Broker principales:</w:t>
      </w:r>
    </w:p>
    <w:p w14:paraId="77307C4A" w14:textId="68BDEE69" w:rsidR="00184649" w:rsidRDefault="00184649" w:rsidP="00184649">
      <w:pPr>
        <w:pStyle w:val="Prrafodelista"/>
        <w:numPr>
          <w:ilvl w:val="0"/>
          <w:numId w:val="25"/>
        </w:numPr>
      </w:pPr>
      <w:r>
        <w:t>Apache Kafka</w:t>
      </w:r>
    </w:p>
    <w:p w14:paraId="59702C80" w14:textId="5019BCB3" w:rsidR="00184649" w:rsidRDefault="00184649" w:rsidP="00184649">
      <w:pPr>
        <w:pStyle w:val="Prrafodelista"/>
        <w:numPr>
          <w:ilvl w:val="0"/>
          <w:numId w:val="25"/>
        </w:numPr>
      </w:pPr>
      <w:r>
        <w:t>RabbitMQ</w:t>
      </w:r>
    </w:p>
    <w:p w14:paraId="067E5885" w14:textId="5F9C2501" w:rsidR="0015572B" w:rsidRDefault="0015572B" w:rsidP="00184649">
      <w:pPr>
        <w:pStyle w:val="Prrafodelista"/>
        <w:numPr>
          <w:ilvl w:val="0"/>
          <w:numId w:val="25"/>
        </w:numPr>
      </w:pPr>
      <w:r>
        <w:lastRenderedPageBreak/>
        <w:t>Active</w:t>
      </w:r>
      <w:r w:rsidR="00D85720">
        <w:t>M</w:t>
      </w:r>
      <w:r>
        <w:t>Q</w:t>
      </w:r>
    </w:p>
    <w:p w14:paraId="27228186" w14:textId="79A91F6F" w:rsidR="0015572B" w:rsidRDefault="0015572B" w:rsidP="00184649">
      <w:pPr>
        <w:pStyle w:val="Prrafodelista"/>
        <w:numPr>
          <w:ilvl w:val="0"/>
          <w:numId w:val="25"/>
        </w:numPr>
      </w:pPr>
      <w:r>
        <w:t>ZeroMQ</w:t>
      </w:r>
    </w:p>
    <w:p w14:paraId="080CF760" w14:textId="208FE706" w:rsidR="0015572B" w:rsidRDefault="00D85720" w:rsidP="0015572B">
      <w:r>
        <w:t xml:space="preserve">En </w:t>
      </w:r>
      <w:r>
        <w:fldChar w:fldCharType="begin" w:fldLock="1"/>
      </w:r>
      <w:r w:rsidR="00BE77D0">
        <w:instrText>ADDIN CSL_CITATION {"citationItems":[{"id":"ITEM-1","itemData":{"URL":"https://digitalvarys.com/kafka-vs-activemq-vs-rabbitmq-vs-zeromq/","accessed":{"date-parts":[["2021","5","16"]]},"id":"ITEM-1","issued":{"date-parts":[["0"]]},"title":"Kafka vs ActiveMQ vs RabbitMQ vs ZeroMQ - Digital Varys","type":"webpage"},"uris":["http://www.mendeley.com/documents/?uuid=8ed5c81d-6b22-3268-9ee2-78e648619d91"]}],"mendeley":{"formattedCitation":"(&lt;i&gt;Kafka vs ActiveMQ vs RabbitMQ vs ZeroMQ - Digital Varys&lt;/i&gt;, n.d.)","plainTextFormattedCitation":"(Kafka vs ActiveMQ vs RabbitMQ vs ZeroMQ - Digital Varys, n.d.)","previouslyFormattedCitation":"(&lt;i&gt;Kafka vs ActiveMQ vs RabbitMQ vs ZeroMQ - Digital Varys&lt;/i&gt;, n.d.)"},"properties":{"noteIndex":0},"schema":"https://github.com/citation-style-language/schema/raw/master/csl-citation.json"}</w:instrText>
      </w:r>
      <w:r>
        <w:fldChar w:fldCharType="separate"/>
      </w:r>
      <w:r w:rsidRPr="00D85720">
        <w:rPr>
          <w:noProof/>
        </w:rPr>
        <w:t>(</w:t>
      </w:r>
      <w:r w:rsidRPr="00D85720">
        <w:rPr>
          <w:i/>
          <w:noProof/>
        </w:rPr>
        <w:t>Kafka vs ActiveMQ vs RabbitMQ vs ZeroMQ - Digital Varys</w:t>
      </w:r>
      <w:r w:rsidRPr="00D85720">
        <w:rPr>
          <w:noProof/>
        </w:rPr>
        <w:t>, n.d.)</w:t>
      </w:r>
      <w:r>
        <w:fldChar w:fldCharType="end"/>
      </w:r>
      <w:r>
        <w:t xml:space="preserve"> se encuentra una comparativa extensa entre las cuatro soluciones y cuando elegir una u otra.</w:t>
      </w:r>
    </w:p>
    <w:p w14:paraId="4FB36DA7" w14:textId="7086BBB1" w:rsidR="00184649" w:rsidRDefault="0015572B" w:rsidP="00184649">
      <w:r>
        <w:t>Con todo ello, p</w:t>
      </w:r>
      <w:r w:rsidR="00184649">
        <w:t>ara nuestro proyecto hemos elegido Kafka</w:t>
      </w:r>
      <w:r>
        <w:t xml:space="preserve"> debido a:</w:t>
      </w:r>
    </w:p>
    <w:p w14:paraId="045D791D" w14:textId="4A948CCA" w:rsidR="0015572B" w:rsidRDefault="0015572B" w:rsidP="0015572B">
      <w:pPr>
        <w:pStyle w:val="Prrafodelista"/>
        <w:numPr>
          <w:ilvl w:val="0"/>
          <w:numId w:val="26"/>
        </w:numPr>
      </w:pPr>
      <w:r>
        <w:t>Integración completa con Spring boot</w:t>
      </w:r>
    </w:p>
    <w:p w14:paraId="3FE9F288" w14:textId="397F5E9E" w:rsidR="0015572B" w:rsidRDefault="0015572B" w:rsidP="0015572B">
      <w:pPr>
        <w:pStyle w:val="Prrafodelista"/>
        <w:numPr>
          <w:ilvl w:val="0"/>
          <w:numId w:val="26"/>
        </w:numPr>
      </w:pPr>
      <w:r>
        <w:t>Fácil de utilizar y configurar</w:t>
      </w:r>
    </w:p>
    <w:p w14:paraId="665DB388" w14:textId="21889FE8" w:rsidR="0015572B" w:rsidRDefault="0015572B" w:rsidP="0015572B">
      <w:pPr>
        <w:pStyle w:val="Prrafodelista"/>
        <w:numPr>
          <w:ilvl w:val="0"/>
          <w:numId w:val="26"/>
        </w:numPr>
      </w:pPr>
      <w:r>
        <w:t>Dispone de muchísima información</w:t>
      </w:r>
    </w:p>
    <w:p w14:paraId="116B4BD8" w14:textId="4394B247" w:rsidR="0015572B" w:rsidRDefault="0015572B" w:rsidP="0015572B">
      <w:pPr>
        <w:pStyle w:val="Prrafodelista"/>
        <w:numPr>
          <w:ilvl w:val="0"/>
          <w:numId w:val="26"/>
        </w:numPr>
      </w:pPr>
      <w:r>
        <w:t>Gran escalabilidad</w:t>
      </w:r>
    </w:p>
    <w:p w14:paraId="3A8836C5" w14:textId="61B63452" w:rsidR="0015572B" w:rsidRDefault="0015572B" w:rsidP="0015572B">
      <w:pPr>
        <w:pStyle w:val="Prrafodelista"/>
        <w:numPr>
          <w:ilvl w:val="0"/>
          <w:numId w:val="26"/>
        </w:numPr>
      </w:pPr>
      <w:r>
        <w:t>Posibilidad de usar arquitectura Kappa</w:t>
      </w:r>
      <w:r w:rsidR="00BB2FAC">
        <w:fldChar w:fldCharType="begin" w:fldLock="1"/>
      </w:r>
      <w:r w:rsidR="00915FF3">
        <w:instrText>ADDIN CSL_CITATION {"citationItems":[{"id":"ITEM-1","itemData":{"URL":"https://milinda.pathirage.org/kappa-architecture.com/","id":"ITEM-1","issued":{"date-parts":[["0"]]},"title":"Kappa Architecture - Where Every Thing Is A Stream","type":"webpage"},"uris":["http://www.mendeley.com/documents/?uuid=122ed492-0876-38c9-a9b8-3ce7499ce471"]}],"mendeley":{"formattedCitation":"(&lt;i&gt;Kappa Architecture - Where Every Thing Is A Stream&lt;/i&gt;, n.d.)","plainTextFormattedCitation":"(Kappa Architecture - Where Every Thing Is A Stream, n.d.)","previouslyFormattedCitation":"(&lt;i&gt;Kappa Architecture - Where Every Thing Is A Stream&lt;/i&gt;, n.d.)"},"properties":{"noteIndex":0},"schema":"https://github.com/citation-style-language/schema/raw/master/csl-citation.json"}</w:instrText>
      </w:r>
      <w:r w:rsidR="00BB2FAC">
        <w:fldChar w:fldCharType="separate"/>
      </w:r>
      <w:r w:rsidR="00BB2FAC" w:rsidRPr="00BB2FAC">
        <w:rPr>
          <w:noProof/>
        </w:rPr>
        <w:t>(</w:t>
      </w:r>
      <w:r w:rsidR="00BB2FAC" w:rsidRPr="00BB2FAC">
        <w:rPr>
          <w:i/>
          <w:noProof/>
        </w:rPr>
        <w:t>Kappa Architecture - Where Every Thing Is A Stream</w:t>
      </w:r>
      <w:r w:rsidR="00BB2FAC" w:rsidRPr="00BB2FAC">
        <w:rPr>
          <w:noProof/>
        </w:rPr>
        <w:t>, n.d.)</w:t>
      </w:r>
      <w:r w:rsidR="00BB2FAC">
        <w:fldChar w:fldCharType="end"/>
      </w:r>
    </w:p>
    <w:p w14:paraId="2D3A8768" w14:textId="033A88F7" w:rsidR="0015572B" w:rsidRDefault="00D245EA" w:rsidP="0015572B">
      <w:r>
        <w:t>R</w:t>
      </w:r>
      <w:r w:rsidR="0015572B">
        <w:t xml:space="preserve">especto a los contenedores, </w:t>
      </w:r>
      <w:r>
        <w:t>se decide</w:t>
      </w:r>
      <w:r w:rsidR="0015572B">
        <w:t xml:space="preserve"> el uso de </w:t>
      </w:r>
      <w:r>
        <w:t xml:space="preserve">la tecnología </w:t>
      </w:r>
      <w:r w:rsidR="0015572B">
        <w:t>Docker.</w:t>
      </w:r>
    </w:p>
    <w:p w14:paraId="489A6B1D" w14:textId="4CD0279D" w:rsidR="0015572B" w:rsidRDefault="000C4366" w:rsidP="0015572B">
      <w:r>
        <w:t>Docker es un proyecto de código abierto que automatiza el despliegue de aplicaciones usando contenedores y proporcionando una capa adicional de abstracción y automatización a nivel de sistema operativo.</w:t>
      </w:r>
    </w:p>
    <w:p w14:paraId="48437079" w14:textId="3F362848" w:rsidR="00F710C1" w:rsidRDefault="003520BE" w:rsidP="0015572B">
      <w:r>
        <w:t>En pocas palabras</w:t>
      </w:r>
      <w:r w:rsidR="00F710C1">
        <w:t>, puedes construir y desplegar cualquier aplicación y en cualquier sitio sólo teniendo Docker instalado. Actualmente es considerado un estándar para resolver uno de los aspectos más importantes en el desarrollo del software: El despliegue.</w:t>
      </w:r>
    </w:p>
    <w:p w14:paraId="1BB419F1" w14:textId="4FA9ED94" w:rsidR="00F710C1" w:rsidRDefault="00F710C1" w:rsidP="0015572B">
      <w:r>
        <w:t>Antes de la llega de Docker, el despliegue requería de diferentes herramientas de distintas tecnologías, como por ejemplo máquinas virtuales, herramientas de gestión de la configuración, gestores de paquetes, etc. Se requerían de diferentes perfiles especialistas y en muchas ocasiones se producían errores por las versiones a utilizar, configuraciones erróneas, etc.</w:t>
      </w:r>
    </w:p>
    <w:p w14:paraId="450C39C8" w14:textId="32BCC294" w:rsidR="00F710C1" w:rsidRDefault="00F710C1" w:rsidP="0015572B">
      <w:r>
        <w:t xml:space="preserve">Con Docker esto ya no ocurre ya que lo que se hace es empaquetar todo lo necesario para ejecutar la aplicación en un contenedor Docker y abstraer </w:t>
      </w:r>
      <w:r w:rsidR="00D245EA">
        <w:t>todos los requisitos</w:t>
      </w:r>
      <w:r>
        <w:t xml:space="preserve">.  Si se quiere ejecutar una aplicación Docker, simplemente se tiene que ejecutar su contenedor y ya estará configurada y lista para usarse, independientemente del lugar físico donde se ejecute. </w:t>
      </w:r>
    </w:p>
    <w:p w14:paraId="0E816C7A" w14:textId="4EE73D2F" w:rsidR="00D245EA" w:rsidRDefault="00D245EA" w:rsidP="0015572B"/>
    <w:p w14:paraId="1F5ECF63" w14:textId="6F4E86E7" w:rsidR="00D245EA" w:rsidRDefault="00D245EA" w:rsidP="0015572B">
      <w:r>
        <w:lastRenderedPageBreak/>
        <w:t>La siguiente figura trata de explicar la principal diferencia entre las máquinas virtuales y los contenedores Docker:</w:t>
      </w:r>
    </w:p>
    <w:p w14:paraId="192206A4" w14:textId="0D95547F" w:rsidR="000C4366" w:rsidRDefault="000C4366" w:rsidP="0015572B">
      <w:r>
        <w:rPr>
          <w:noProof/>
        </w:rPr>
        <w:drawing>
          <wp:inline distT="0" distB="0" distL="0" distR="0" wp14:anchorId="44B064D8" wp14:editId="757EBE04">
            <wp:extent cx="5760085" cy="3241040"/>
            <wp:effectExtent l="0" t="0" r="0" b="0"/>
            <wp:docPr id="4" name="Imagen 4" descr="Dockeriza tu SQL Serv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ckeriza tu SQL Server"/>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60085" cy="3241040"/>
                    </a:xfrm>
                    <a:prstGeom prst="rect">
                      <a:avLst/>
                    </a:prstGeom>
                    <a:noFill/>
                    <a:ln>
                      <a:noFill/>
                    </a:ln>
                  </pic:spPr>
                </pic:pic>
              </a:graphicData>
            </a:graphic>
          </wp:inline>
        </w:drawing>
      </w:r>
    </w:p>
    <w:p w14:paraId="34D73353" w14:textId="77777777" w:rsidR="00A96687" w:rsidRDefault="00A96687" w:rsidP="0015572B"/>
    <w:p w14:paraId="055CC6D3" w14:textId="7BECA3C5" w:rsidR="000C4366" w:rsidRDefault="000C4366" w:rsidP="00A96687">
      <w:pPr>
        <w:pStyle w:val="Figuras"/>
      </w:pPr>
      <w:r>
        <w:t xml:space="preserve">Figura  </w:t>
      </w:r>
      <w:r w:rsidR="00535636">
        <w:t xml:space="preserve">15 </w:t>
      </w:r>
      <w:r w:rsidRPr="000C4366">
        <w:t>https://www.slideshare.net/AdrianDiazCervera/dockeriza-tu-sql-server</w:t>
      </w:r>
    </w:p>
    <w:p w14:paraId="77A814C4" w14:textId="77777777" w:rsidR="00D23373" w:rsidRDefault="00D23373">
      <w:pPr>
        <w:spacing w:before="0" w:after="0" w:line="240" w:lineRule="auto"/>
        <w:jc w:val="left"/>
      </w:pPr>
      <w:r>
        <w:t>Docker es una herramienta que:</w:t>
      </w:r>
    </w:p>
    <w:p w14:paraId="509EA879" w14:textId="77777777" w:rsidR="00D23373" w:rsidRDefault="00D23373" w:rsidP="00D23373">
      <w:pPr>
        <w:pStyle w:val="Prrafodelista"/>
        <w:numPr>
          <w:ilvl w:val="0"/>
          <w:numId w:val="26"/>
        </w:numPr>
      </w:pPr>
      <w:r>
        <w:t>Ahorra costes a las empresas ya que todo se centraliza en los contenedores.</w:t>
      </w:r>
    </w:p>
    <w:p w14:paraId="0F1137B8" w14:textId="702C5A6A" w:rsidR="00D23373" w:rsidRDefault="00D23373" w:rsidP="00F345AD">
      <w:pPr>
        <w:pStyle w:val="Prrafodelista"/>
        <w:numPr>
          <w:ilvl w:val="0"/>
          <w:numId w:val="26"/>
        </w:numPr>
      </w:pPr>
      <w:r>
        <w:t xml:space="preserve">Puede reemplazar el uso de máquinas virtuales, Sólo hay que preocuparse de la aplicación y no del sistema operativo. </w:t>
      </w:r>
      <w:r w:rsidR="001E754D">
        <w:t>Además,</w:t>
      </w:r>
      <w:r>
        <w:t xml:space="preserve"> es mucho más rápido el uso de Docker que de máquinas virtuales y se puede configurar vía scripting.</w:t>
      </w:r>
    </w:p>
    <w:p w14:paraId="79971EFA" w14:textId="2B39848C" w:rsidR="00D23373" w:rsidRDefault="00D23373" w:rsidP="00D23373">
      <w:pPr>
        <w:pStyle w:val="Prrafodelista"/>
        <w:numPr>
          <w:ilvl w:val="0"/>
          <w:numId w:val="26"/>
        </w:numPr>
      </w:pPr>
      <w:r>
        <w:t>Proporciona un entorno de sandbox en milisegundos para realizar experimentos y pruebas de concepto de distintas soluciones software.</w:t>
      </w:r>
    </w:p>
    <w:p w14:paraId="4B468A08" w14:textId="6ACDDE73" w:rsidR="00D23373" w:rsidRDefault="00D23373" w:rsidP="00D23373">
      <w:pPr>
        <w:pStyle w:val="Prrafodelista"/>
        <w:numPr>
          <w:ilvl w:val="0"/>
          <w:numId w:val="26"/>
        </w:numPr>
      </w:pPr>
      <w:r>
        <w:t xml:space="preserve">No tiene dependencias para un usuario de Linux,  por lo que es una buena manera de empaquetar el software. Puede construir la imagen y estar seguro </w:t>
      </w:r>
      <w:r w:rsidR="001E754D">
        <w:t>de que</w:t>
      </w:r>
      <w:r>
        <w:t xml:space="preserve"> funcionará en cualquier imagen moderna de Linux</w:t>
      </w:r>
    </w:p>
    <w:p w14:paraId="663063EC" w14:textId="69763504" w:rsidR="00D23373" w:rsidRDefault="00D23373" w:rsidP="00D23373">
      <w:pPr>
        <w:pStyle w:val="Prrafodelista"/>
        <w:numPr>
          <w:ilvl w:val="0"/>
          <w:numId w:val="26"/>
        </w:numPr>
      </w:pPr>
      <w:r>
        <w:t>Permite descomponer una gran aplicación en pequeñas partes, facilitando la implantación de los microservicios. Cada microservicio en un contenedor.</w:t>
      </w:r>
    </w:p>
    <w:p w14:paraId="1FDBE7E0" w14:textId="676E8612" w:rsidR="00D23373" w:rsidRDefault="00D23373" w:rsidP="00F345AD">
      <w:pPr>
        <w:pStyle w:val="Prrafodelista"/>
        <w:numPr>
          <w:ilvl w:val="0"/>
          <w:numId w:val="26"/>
        </w:numPr>
      </w:pPr>
      <w:r>
        <w:t xml:space="preserve">Evita conflictos y dependencias entre librerías, ficheros de configuración, </w:t>
      </w:r>
      <w:r w:rsidR="001E754D">
        <w:t>XML</w:t>
      </w:r>
      <w:r>
        <w:t>, etc.</w:t>
      </w:r>
    </w:p>
    <w:p w14:paraId="2CB0E93B" w14:textId="19F04E08" w:rsidR="009465FF" w:rsidRDefault="009465FF" w:rsidP="00DF3F87">
      <w:pPr>
        <w:pStyle w:val="Prrafodelista"/>
      </w:pPr>
    </w:p>
    <w:p w14:paraId="7EA15E7E" w14:textId="5180C37A" w:rsidR="009465FF" w:rsidRDefault="009465FF" w:rsidP="009465FF">
      <w:r>
        <w:lastRenderedPageBreak/>
        <w:t>Visto lo que es capaz de hacer Docker y la utilidad de los contenedores, surge la necesidad de gestionar y automatizar del despliegue de contenedores.</w:t>
      </w:r>
    </w:p>
    <w:p w14:paraId="40738A1B" w14:textId="2A8FFF6A" w:rsidR="00BE77D0" w:rsidRDefault="009465FF" w:rsidP="009465FF">
      <w:r>
        <w:t>Ku</w:t>
      </w:r>
      <w:r w:rsidR="00BE77D0">
        <w:t>bernetes es una herramienta open source que se utiliza para el uso de aplicaciones en contenedores, el despliegue automático y la gestión de la escalabilidad, pudiendo desplegar más contenedores en caso de ser necesario. Es indispensable para un entorno real de producción en el cual se usan contenedores.</w:t>
      </w:r>
    </w:p>
    <w:p w14:paraId="734ECFE4" w14:textId="4B2A4D48" w:rsidR="00BE77D0" w:rsidRDefault="00BE77D0" w:rsidP="009465FF">
      <w:r>
        <w:t>La siguiente figura muestra la evolución de los sistemas de despliegue, desde el sistema tradicional hasta el despliegue de aplicaciones mediante Docker y Kubernetes.</w:t>
      </w:r>
    </w:p>
    <w:p w14:paraId="1D590861" w14:textId="050C592D" w:rsidR="00BE77D0" w:rsidRDefault="00BE77D0" w:rsidP="009465FF">
      <w:r w:rsidRPr="00BE77D0">
        <w:rPr>
          <w:noProof/>
        </w:rPr>
        <w:drawing>
          <wp:inline distT="0" distB="0" distL="0" distR="0" wp14:anchorId="68B88421" wp14:editId="56402D90">
            <wp:extent cx="5760085" cy="3239770"/>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60085" cy="3239770"/>
                    </a:xfrm>
                    <a:prstGeom prst="rect">
                      <a:avLst/>
                    </a:prstGeom>
                  </pic:spPr>
                </pic:pic>
              </a:graphicData>
            </a:graphic>
          </wp:inline>
        </w:drawing>
      </w:r>
    </w:p>
    <w:p w14:paraId="3F92F1D2" w14:textId="58F98E5F" w:rsidR="00BE77D0" w:rsidRDefault="00BE77D0" w:rsidP="00A96687">
      <w:pPr>
        <w:pStyle w:val="Figuras"/>
      </w:pPr>
      <w:r>
        <w:tab/>
        <w:t>Fig</w:t>
      </w:r>
      <w:r w:rsidR="00535636">
        <w:t xml:space="preserve"> 16</w:t>
      </w:r>
      <w:r>
        <w:t>. Kubernetes . web kubernetes</w:t>
      </w:r>
    </w:p>
    <w:p w14:paraId="50937724" w14:textId="4E79875B" w:rsidR="0013350A" w:rsidRDefault="00BE77D0" w:rsidP="009465FF">
      <w:r>
        <w:t xml:space="preserve">Más detalle de Docker y Kubernetes se puede encontrar en </w:t>
      </w:r>
      <w:r>
        <w:fldChar w:fldCharType="begin" w:fldLock="1"/>
      </w:r>
      <w:r w:rsidR="00D6583A">
        <w:instrText>ADDIN CSL_CITATION {"citationItems":[{"id":"ITEM-1","itemData":{"author":[{"dropping-particle":"","family":"Surovich","given":"Scott","non-dropping-particle":"","parse-names":false,"suffix":""},{"dropping-particle":"","family":"Boorshtein","given":"Marc","non-dropping-particle":"","parse-names":false,"suffix":""}],"id":"ITEM-1","issued":{"date-parts":[["2020"]]},"publisher":"Packt Publishing","title":"Kubernetes and Docker - An Enterprise Guide: Effectively containerize applications, integrate enterprise systems, and scale applications in your enterprise","type":"book"},"uris":["http://www.mendeley.com/documents/?uuid=e66a06ea-2f99-4d12-9349-51002b56a3bc"]}],"mendeley":{"formattedCitation":"(Surovich &amp; Boorshtein, 2020)","plainTextFormattedCitation":"(Surovich &amp; Boorshtein, 2020)","previouslyFormattedCitation":"(Surovich &amp; Boorshtein, 2020)"},"properties":{"noteIndex":0},"schema":"https://github.com/citation-style-language/schema/raw/master/csl-citation.json"}</w:instrText>
      </w:r>
      <w:r>
        <w:fldChar w:fldCharType="separate"/>
      </w:r>
      <w:r w:rsidRPr="00BE77D0">
        <w:rPr>
          <w:noProof/>
        </w:rPr>
        <w:t>(Surovich &amp; Boorshtein, 2020)</w:t>
      </w:r>
      <w:r>
        <w:fldChar w:fldCharType="end"/>
      </w:r>
    </w:p>
    <w:p w14:paraId="45DEC8C7" w14:textId="77777777" w:rsidR="0013350A" w:rsidRDefault="0013350A">
      <w:pPr>
        <w:spacing w:before="0" w:after="0" w:line="240" w:lineRule="auto"/>
        <w:jc w:val="left"/>
      </w:pPr>
      <w:r>
        <w:br w:type="page"/>
      </w:r>
    </w:p>
    <w:p w14:paraId="76923B56" w14:textId="753F259B" w:rsidR="00F345AD" w:rsidRDefault="00F345AD" w:rsidP="00F345AD">
      <w:pPr>
        <w:pStyle w:val="Ttulo3"/>
      </w:pPr>
      <w:bookmarkStart w:id="49" w:name="_Toc67325068"/>
      <w:bookmarkStart w:id="50" w:name="_Toc71999179"/>
      <w:r>
        <w:lastRenderedPageBreak/>
        <w:t>Configuración bróker recepción / envío eventos entre microservicios</w:t>
      </w:r>
    </w:p>
    <w:p w14:paraId="12929E2D" w14:textId="29F68BA5" w:rsidR="00417B8D" w:rsidRDefault="00BB2FAC" w:rsidP="00417B8D">
      <w:r>
        <w:t>El bróker es el elemento esencial de nuestro trabajo ya que es el encargado de recibir los eventos que va a generar el servicio de gestión de usuarios y enviarlo a los distintos servicios que estén suscritos.</w:t>
      </w:r>
    </w:p>
    <w:p w14:paraId="72580B96" w14:textId="7F16554C" w:rsidR="00BB2FAC" w:rsidRDefault="00BB2FAC" w:rsidP="00417B8D">
      <w:r>
        <w:t>En nuestro caso de uso, vamos a tener un publicador que será la gestión de usuarios, y dos suscriptores, que serán las aplicaciones monolíticas que hemos llevado a los microservicios, es decir, Editrans e Ifiweb.</w:t>
      </w:r>
    </w:p>
    <w:p w14:paraId="0D617A2E" w14:textId="46F7878C" w:rsidR="00915FF3" w:rsidRDefault="00BB2FAC" w:rsidP="00417B8D">
      <w:r>
        <w:t>Se van a crear dos topics, Editrans e Ifiweb, uno por cada aplicación. El publicador, cuando genere un evento comprobará qué aplicación lleva asociada y mandará la información por el topic correspondiente. Del otro lado, cada aplicación suscriptora va a estar configurada con el topic de su aplicación y sólo va a recibir los mensajes recibidos de su aplicación.</w:t>
      </w:r>
    </w:p>
    <w:p w14:paraId="2117F222" w14:textId="5D18332C" w:rsidR="00915FF3" w:rsidRDefault="00915FF3" w:rsidP="00417B8D">
      <w:r>
        <w:t>La representación gráfica sigue a continuación:</w:t>
      </w:r>
    </w:p>
    <w:p w14:paraId="12FB7093" w14:textId="0637197B" w:rsidR="00417B8D" w:rsidRDefault="00BB2FAC" w:rsidP="00417B8D">
      <w:pPr>
        <w:jc w:val="center"/>
      </w:pPr>
      <w:r>
        <w:rPr>
          <w:noProof/>
        </w:rPr>
        <w:drawing>
          <wp:inline distT="0" distB="0" distL="0" distR="0" wp14:anchorId="5DA4DB3C" wp14:editId="75FAD1FE">
            <wp:extent cx="5760085" cy="3561080"/>
            <wp:effectExtent l="0" t="0" r="0" b="127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60085" cy="3561080"/>
                    </a:xfrm>
                    <a:prstGeom prst="rect">
                      <a:avLst/>
                    </a:prstGeom>
                    <a:noFill/>
                    <a:ln>
                      <a:noFill/>
                    </a:ln>
                  </pic:spPr>
                </pic:pic>
              </a:graphicData>
            </a:graphic>
          </wp:inline>
        </w:drawing>
      </w:r>
    </w:p>
    <w:p w14:paraId="0CD13DCC" w14:textId="6DAC9808" w:rsidR="00417B8D" w:rsidRDefault="00417B8D" w:rsidP="00417B8D">
      <w:pPr>
        <w:jc w:val="center"/>
      </w:pPr>
      <w:r>
        <w:t xml:space="preserve">Fig 17. </w:t>
      </w:r>
      <w:r w:rsidR="00BB2FAC">
        <w:t xml:space="preserve">Arquitectura con Kafka </w:t>
      </w:r>
      <w:r w:rsidR="00BB2FAC" w:rsidRPr="00BB2FAC">
        <w:t>https://enmilocalfunciona.io/aprendiendo-apache-kafka-parte-1/</w:t>
      </w:r>
    </w:p>
    <w:p w14:paraId="48F52F90" w14:textId="77777777" w:rsidR="00417B8D" w:rsidRDefault="00417B8D" w:rsidP="00417B8D"/>
    <w:p w14:paraId="0C672D11" w14:textId="7C1D41F0" w:rsidR="00417B8D" w:rsidRDefault="00417B8D" w:rsidP="00417B8D"/>
    <w:p w14:paraId="5A8D9F31" w14:textId="4F48C78A" w:rsidR="00417B8D" w:rsidRDefault="00915FF3" w:rsidP="00417B8D">
      <w:r>
        <w:lastRenderedPageBreak/>
        <w:t>Para la puesta en marcha se han seguido los siguientes pasos:</w:t>
      </w:r>
    </w:p>
    <w:p w14:paraId="361BCC3B" w14:textId="5F17EA15" w:rsidR="00915FF3" w:rsidRDefault="00915FF3" w:rsidP="00915FF3">
      <w:pPr>
        <w:pStyle w:val="Prrafodelista"/>
        <w:numPr>
          <w:ilvl w:val="0"/>
          <w:numId w:val="35"/>
        </w:numPr>
      </w:pPr>
      <w:r>
        <w:t>Descargar el software Apache Kafka</w:t>
      </w:r>
      <w:r>
        <w:fldChar w:fldCharType="begin" w:fldLock="1"/>
      </w:r>
      <w:r>
        <w:instrText>ADDIN CSL_CITATION {"citationItems":[{"id":"ITEM-1","itemData":{"URL":"https://kafka.apache.org/","accessed":{"date-parts":[["2021","5","17"]]},"id":"ITEM-1","issued":{"date-parts":[["0"]]},"title":"Apache Kafka","type":"webpage"},"uris":["http://www.mendeley.com/documents/?uuid=0a4432e8-750f-3e4f-91ef-5e7c3bf967b1"]}],"mendeley":{"formattedCitation":"(&lt;i&gt;Apache Kafka&lt;/i&gt;, n.d.)","plainTextFormattedCitation":"(Apache Kafka, n.d.)","previouslyFormattedCitation":"(&lt;i&gt;Apache Kafka&lt;/i&gt;, n.d.)"},"properties":{"noteIndex":0},"schema":"https://github.com/citation-style-language/schema/raw/master/csl-citation.json"}</w:instrText>
      </w:r>
      <w:r>
        <w:fldChar w:fldCharType="separate"/>
      </w:r>
      <w:r w:rsidRPr="00915FF3">
        <w:rPr>
          <w:noProof/>
        </w:rPr>
        <w:t>(</w:t>
      </w:r>
      <w:r w:rsidRPr="00915FF3">
        <w:rPr>
          <w:i/>
          <w:noProof/>
        </w:rPr>
        <w:t>Apache Kafka</w:t>
      </w:r>
      <w:r w:rsidRPr="00915FF3">
        <w:rPr>
          <w:noProof/>
        </w:rPr>
        <w:t>, n.d.)</w:t>
      </w:r>
      <w:r>
        <w:fldChar w:fldCharType="end"/>
      </w:r>
    </w:p>
    <w:p w14:paraId="7E7570D3" w14:textId="4C214011" w:rsidR="00915FF3" w:rsidRDefault="00915FF3" w:rsidP="00915FF3">
      <w:pPr>
        <w:pStyle w:val="Prrafodelista"/>
        <w:numPr>
          <w:ilvl w:val="0"/>
          <w:numId w:val="35"/>
        </w:numPr>
      </w:pPr>
      <w:r>
        <w:t>Arrancar el Zookeper</w:t>
      </w:r>
    </w:p>
    <w:p w14:paraId="32A3B4ED" w14:textId="491D9909" w:rsidR="00915FF3" w:rsidRDefault="00915FF3" w:rsidP="00915FF3">
      <w:pPr>
        <w:pStyle w:val="Prrafodelista"/>
        <w:numPr>
          <w:ilvl w:val="0"/>
          <w:numId w:val="35"/>
        </w:numPr>
      </w:pPr>
      <w:r>
        <w:t xml:space="preserve">Arrancar el bróker </w:t>
      </w:r>
    </w:p>
    <w:p w14:paraId="4C1356FF" w14:textId="6D824893" w:rsidR="00915FF3" w:rsidRDefault="00915FF3" w:rsidP="00915FF3">
      <w:pPr>
        <w:pStyle w:val="Prrafodelista"/>
        <w:numPr>
          <w:ilvl w:val="0"/>
          <w:numId w:val="35"/>
        </w:numPr>
      </w:pPr>
      <w:r>
        <w:t>Crear los dos topics</w:t>
      </w:r>
    </w:p>
    <w:p w14:paraId="3A271588" w14:textId="7C379757" w:rsidR="00915FF3" w:rsidRPr="00417B8D" w:rsidRDefault="00915FF3" w:rsidP="00915FF3">
      <w:r>
        <w:t xml:space="preserve">Se puede consultar el libro de Kafka Streams in Action </w:t>
      </w:r>
      <w:r>
        <w:fldChar w:fldCharType="begin" w:fldLock="1"/>
      </w:r>
      <w:r>
        <w:instrText>ADDIN CSL_CITATION {"citationItems":[{"id":"ITEM-1","itemData":{"author":[{"dropping-particle":"","family":"Bejeck","given":"Bill","non-dropping-particle":"","parse-names":false,"suffix":""}],"id":"ITEM-1","issued":{"date-parts":[["2018"]]},"publisher":"Manning Publications","title":"Kafka Streams in Action: Real-time apps and microservices with the Kafka Streams API","type":"book"},"uris":["http://www.mendeley.com/documents/?uuid=d47a2b16-2041-3415-8cad-021179da46da"]}],"mendeley":{"formattedCitation":"(Bejeck, 2018)","plainTextFormattedCitation":"(Bejeck, 2018)"},"properties":{"noteIndex":0},"schema":"https://github.com/citation-style-language/schema/raw/master/csl-citation.json"}</w:instrText>
      </w:r>
      <w:r>
        <w:fldChar w:fldCharType="separate"/>
      </w:r>
      <w:r w:rsidRPr="00915FF3">
        <w:rPr>
          <w:noProof/>
        </w:rPr>
        <w:t>(Bejeck, 2018)</w:t>
      </w:r>
      <w:r>
        <w:fldChar w:fldCharType="end"/>
      </w:r>
      <w:r>
        <w:t xml:space="preserve"> para ver en detalle los conceptos a los que se hace referencia en este apartado, y las diferentes opciones de configuración de las que se disponen si se quiere desplegar en un entorno productivo, aprovechando al máximo sus capacidades.</w:t>
      </w:r>
    </w:p>
    <w:p w14:paraId="26139A79" w14:textId="2C98A22C" w:rsidR="00C663C1" w:rsidRDefault="00C663C1" w:rsidP="00C663C1">
      <w:pPr>
        <w:pStyle w:val="Ttulo3"/>
      </w:pPr>
      <w:r>
        <w:t>Creación microservicio Gestión de usuarios</w:t>
      </w:r>
      <w:bookmarkStart w:id="51" w:name="_Toc67325069"/>
      <w:bookmarkEnd w:id="49"/>
      <w:bookmarkEnd w:id="50"/>
    </w:p>
    <w:p w14:paraId="3A80F2B5" w14:textId="25BCB197" w:rsidR="00F345AD" w:rsidRDefault="00F345AD" w:rsidP="00F345AD">
      <w:r>
        <w:t>Se crea una aplicación nueva para la Gestión de los usuarios que van a poder utilizar los diferentes microservicios que se utilizan durante la prueba de concepto. Es un servicio que lo que permite es lo que se conoce como CRUD de usuarios, es decir, la Creación, la Recuperación, la Modificación y el borrado de los usuarios (Create-Retrieve-Update-Delete).</w:t>
      </w:r>
    </w:p>
    <w:p w14:paraId="19035E60" w14:textId="761FD1FA" w:rsidR="00F345AD" w:rsidRDefault="00F345AD" w:rsidP="00F345AD">
      <w:r>
        <w:t>Para su desarrollo se decide utilizar el framework Spring Boot y seguir el patrón Modelo Vista Controlador</w:t>
      </w:r>
      <w:r w:rsidR="00D6583A">
        <w:fldChar w:fldCharType="begin" w:fldLock="1"/>
      </w:r>
      <w:r w:rsidR="00D6583A">
        <w:instrText>ADDIN CSL_CITATION {"citationItems":[{"id":"ITEM-1","itemData":{"URL":"https://codigofacilito.com/articulos/mvc-model-view-controller-explicado","accessed":{"date-parts":[["2021","5","16"]]},"id":"ITEM-1","issued":{"date-parts":[["0"]]},"title":"MVC (Model, View, Controller) explicado.","type":"webpage"},"uris":["http://www.mendeley.com/documents/?uuid=f93491df-3c0b-3344-89a3-d7c4056d46bf"]}],"mendeley":{"formattedCitation":"(&lt;i&gt;MVC (Model, View, Controller) Explicado.&lt;/i&gt;, n.d.)","plainTextFormattedCitation":"(MVC (Model, View, Controller) Explicado., n.d.)","previouslyFormattedCitation":"(&lt;i&gt;MVC (Model, View, Controller) Explicado.&lt;/i&gt;, n.d.)"},"properties":{"noteIndex":0},"schema":"https://github.com/citation-style-language/schema/raw/master/csl-citation.json"}</w:instrText>
      </w:r>
      <w:r w:rsidR="00D6583A">
        <w:fldChar w:fldCharType="separate"/>
      </w:r>
      <w:r w:rsidR="00D6583A" w:rsidRPr="00D6583A">
        <w:rPr>
          <w:noProof/>
        </w:rPr>
        <w:t>(</w:t>
      </w:r>
      <w:r w:rsidR="00D6583A" w:rsidRPr="00D6583A">
        <w:rPr>
          <w:i/>
          <w:noProof/>
        </w:rPr>
        <w:t>MVC (Model, View, Controller) Explicado.</w:t>
      </w:r>
      <w:r w:rsidR="00D6583A" w:rsidRPr="00D6583A">
        <w:rPr>
          <w:noProof/>
        </w:rPr>
        <w:t>, n.d.)</w:t>
      </w:r>
      <w:r w:rsidR="00D6583A">
        <w:fldChar w:fldCharType="end"/>
      </w:r>
      <w:r>
        <w:t>, en el que tendremos la vista hecha con thymeleaf</w:t>
      </w:r>
      <w:r w:rsidR="0085460E">
        <w:fldChar w:fldCharType="begin" w:fldLock="1"/>
      </w:r>
      <w:r w:rsidR="00F77BBF">
        <w:instrText>ADDIN CSL_CITATION {"citationItems":[{"id":"ITEM-1","itemData":{"author":[{"dropping-particle":"","family":"Michael Good","given":"","non-dropping-particle":"","parse-names":false,"suffix":""}],"id":"ITEM-1","issued":{"date-parts":[["2018"]]},"title":"Thymeleaf with Preface","type":"book"},"uris":["http://www.mendeley.com/documents/?uuid=8b89ea1e-75b6-4f3a-9f00-b1f8f45d8096"]}],"mendeley":{"formattedCitation":"(Michael Good, 2018)","plainTextFormattedCitation":"(Michael Good, 2018)","previouslyFormattedCitation":"(Michael Good, 2018)"},"properties":{"noteIndex":0},"schema":"https://github.com/citation-style-language/schema/raw/master/csl-citation.json"}</w:instrText>
      </w:r>
      <w:r w:rsidR="0085460E">
        <w:fldChar w:fldCharType="separate"/>
      </w:r>
      <w:r w:rsidR="0085460E" w:rsidRPr="0085460E">
        <w:rPr>
          <w:noProof/>
        </w:rPr>
        <w:t>(Michael Good, 2018)</w:t>
      </w:r>
      <w:r w:rsidR="0085460E">
        <w:fldChar w:fldCharType="end"/>
      </w:r>
      <w:r>
        <w:t xml:space="preserve"> y las respectivas clases del Modelo y el Controlador </w:t>
      </w:r>
      <w:r w:rsidR="00D6583A">
        <w:t>en Java.</w:t>
      </w:r>
    </w:p>
    <w:p w14:paraId="6BFDE377" w14:textId="61C2AF2D" w:rsidR="00F77BBF" w:rsidRDefault="00F77BBF" w:rsidP="00F345AD">
      <w:r>
        <w:t>Para la gestión del proyecto se utiliza Maven y se utiliza Spring Initializr</w:t>
      </w:r>
      <w:r>
        <w:fldChar w:fldCharType="begin" w:fldLock="1"/>
      </w:r>
      <w:r w:rsidR="00315B42">
        <w:instrText>ADDIN CSL_CITATION {"citationItems":[{"id":"ITEM-1","itemData":{"URL":"https://start.spring.io/","accessed":{"date-parts":[["2021","5","17"]]},"id":"ITEM-1","issued":{"date-parts":[["0"]]},"title":"Spring Initializr","type":"webpage"},"uris":["http://www.mendeley.com/documents/?uuid=43f241bd-aca8-31c6-b54a-395dbc9f4e66"]}],"mendeley":{"formattedCitation":"(&lt;i&gt;Spring Initializr&lt;/i&gt;, n.d.)","plainTextFormattedCitation":"(Spring Initializr, n.d.)","previouslyFormattedCitation":"(&lt;i&gt;Spring Initializr&lt;/i&gt;, n.d.)"},"properties":{"noteIndex":0},"schema":"https://github.com/citation-style-language/schema/raw/master/csl-citation.json"}</w:instrText>
      </w:r>
      <w:r>
        <w:fldChar w:fldCharType="separate"/>
      </w:r>
      <w:r w:rsidRPr="00F77BBF">
        <w:rPr>
          <w:noProof/>
        </w:rPr>
        <w:t>(</w:t>
      </w:r>
      <w:r w:rsidRPr="00F77BBF">
        <w:rPr>
          <w:i/>
          <w:noProof/>
        </w:rPr>
        <w:t>Spring Initializr</w:t>
      </w:r>
      <w:r w:rsidRPr="00F77BBF">
        <w:rPr>
          <w:noProof/>
        </w:rPr>
        <w:t>, n.d.)</w:t>
      </w:r>
      <w:r>
        <w:fldChar w:fldCharType="end"/>
      </w:r>
      <w:r>
        <w:t xml:space="preserve"> para seleccionar todas las dependencias del proyecto. </w:t>
      </w:r>
      <w:r w:rsidR="00300DD9">
        <w:t xml:space="preserve">En este caso, entre ella hay que destacar la librería </w:t>
      </w:r>
      <w:r w:rsidR="00300DD9" w:rsidRPr="00300DD9">
        <w:rPr>
          <w:i/>
          <w:iCs/>
        </w:rPr>
        <w:t>org.springframework.kafka</w:t>
      </w:r>
      <w:r w:rsidR="00300DD9">
        <w:t xml:space="preserve"> para la comunicación con el broker</w:t>
      </w:r>
      <w:r w:rsidR="00300DD9">
        <w:rPr>
          <w:i/>
          <w:iCs/>
        </w:rPr>
        <w:t xml:space="preserve"> </w:t>
      </w:r>
      <w:r w:rsidR="00300DD9">
        <w:t xml:space="preserve">y </w:t>
      </w:r>
      <w:r w:rsidR="00300DD9" w:rsidRPr="00300DD9">
        <w:rPr>
          <w:i/>
          <w:iCs/>
        </w:rPr>
        <w:t>com.h2database</w:t>
      </w:r>
      <w:r w:rsidR="00300DD9">
        <w:rPr>
          <w:i/>
          <w:iCs/>
        </w:rPr>
        <w:t xml:space="preserve"> </w:t>
      </w:r>
      <w:r w:rsidR="00300DD9">
        <w:t>para la base de datos.</w:t>
      </w:r>
    </w:p>
    <w:p w14:paraId="29DB167C" w14:textId="0A9CC61E" w:rsidR="00300DD9" w:rsidRDefault="00300DD9" w:rsidP="00F345AD">
      <w:r>
        <w:t xml:space="preserve">La integración con Kafka es tan sencilla como indicar en el applicatión.properties la dirección del servidor Kafka y </w:t>
      </w:r>
      <w:r w:rsidR="001E754D">
        <w:t>cuáles</w:t>
      </w:r>
      <w:r>
        <w:t xml:space="preserve"> serán los topics a los que se suscribe la aplicación. En este caso, tal como se ha indicado en el apartado anterior, hay un topic por cada aplicación.</w:t>
      </w:r>
    </w:p>
    <w:p w14:paraId="79267C93" w14:textId="064EC041" w:rsidR="00300DD9" w:rsidRDefault="00300DD9" w:rsidP="00300DD9">
      <w:pPr>
        <w:jc w:val="center"/>
      </w:pPr>
      <w:r>
        <w:rPr>
          <w:noProof/>
        </w:rPr>
        <w:drawing>
          <wp:inline distT="0" distB="0" distL="0" distR="0" wp14:anchorId="12FBC281" wp14:editId="5F618F4D">
            <wp:extent cx="3819525" cy="800100"/>
            <wp:effectExtent l="0" t="0" r="9525"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819525" cy="800100"/>
                    </a:xfrm>
                    <a:prstGeom prst="rect">
                      <a:avLst/>
                    </a:prstGeom>
                  </pic:spPr>
                </pic:pic>
              </a:graphicData>
            </a:graphic>
          </wp:inline>
        </w:drawing>
      </w:r>
    </w:p>
    <w:p w14:paraId="16322E65" w14:textId="5E57CEC4" w:rsidR="00300DD9" w:rsidRDefault="00300DD9" w:rsidP="00300DD9">
      <w:pPr>
        <w:jc w:val="center"/>
      </w:pPr>
      <w:r>
        <w:t>Fig 1</w:t>
      </w:r>
      <w:r w:rsidR="00315B42">
        <w:t>7</w:t>
      </w:r>
      <w:r>
        <w:t>. Application properties</w:t>
      </w:r>
    </w:p>
    <w:p w14:paraId="4BC9A197" w14:textId="71A5A8E0" w:rsidR="00300DD9" w:rsidRDefault="00300DD9" w:rsidP="00F345AD">
      <w:r>
        <w:lastRenderedPageBreak/>
        <w:t xml:space="preserve">Y una clase </w:t>
      </w:r>
      <w:r>
        <w:rPr>
          <w:i/>
          <w:iCs/>
        </w:rPr>
        <w:t>KafkaMessageProducer.java</w:t>
      </w:r>
      <w:r>
        <w:t xml:space="preserve"> que es la que se encargará de mandar el mensaje al servidor cuando se produzca un evento relacionado con el usuario:</w:t>
      </w:r>
    </w:p>
    <w:p w14:paraId="7B4C8917" w14:textId="21EA0679" w:rsidR="00300DD9" w:rsidRDefault="00300DD9" w:rsidP="00300DD9">
      <w:pPr>
        <w:jc w:val="center"/>
      </w:pPr>
      <w:r>
        <w:rPr>
          <w:noProof/>
        </w:rPr>
        <w:drawing>
          <wp:inline distT="0" distB="0" distL="0" distR="0" wp14:anchorId="2C9A0C13" wp14:editId="2CCDF977">
            <wp:extent cx="3057525" cy="447675"/>
            <wp:effectExtent l="0" t="0" r="9525" b="9525"/>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057525" cy="447675"/>
                    </a:xfrm>
                    <a:prstGeom prst="rect">
                      <a:avLst/>
                    </a:prstGeom>
                  </pic:spPr>
                </pic:pic>
              </a:graphicData>
            </a:graphic>
          </wp:inline>
        </w:drawing>
      </w:r>
    </w:p>
    <w:p w14:paraId="2A0704DC" w14:textId="592F04A5" w:rsidR="00300DD9" w:rsidRDefault="00300DD9" w:rsidP="00300DD9">
      <w:pPr>
        <w:jc w:val="center"/>
      </w:pPr>
      <w:r>
        <w:t>Fig 1</w:t>
      </w:r>
      <w:r w:rsidR="00315B42">
        <w:t>8</w:t>
      </w:r>
      <w:r>
        <w:t>. Clase Kafka</w:t>
      </w:r>
    </w:p>
    <w:p w14:paraId="08EA2BDC" w14:textId="12576197" w:rsidR="00AC5805" w:rsidRPr="00300DD9" w:rsidRDefault="001E754D" w:rsidP="00AC5805">
      <w:r>
        <w:t>Además,</w:t>
      </w:r>
      <w:r w:rsidR="00AC5805">
        <w:t xml:space="preserve"> se cuenta con la entidad User para la gestión de los usuarios con su clase controladora, modelo y repositorio.</w:t>
      </w:r>
    </w:p>
    <w:p w14:paraId="6CC859F2" w14:textId="4FEFD75A" w:rsidR="00D6583A" w:rsidRDefault="00300DD9" w:rsidP="00F345AD">
      <w:r>
        <w:t>Respecto a la persistencia de los datos, s</w:t>
      </w:r>
      <w:r w:rsidR="00D6583A">
        <w:t>e utiliza H2</w:t>
      </w:r>
      <w:r w:rsidR="00D6583A">
        <w:fldChar w:fldCharType="begin" w:fldLock="1"/>
      </w:r>
      <w:r w:rsidR="0085460E">
        <w:instrText>ADDIN CSL_CITATION {"citationItems":[{"id":"ITEM-1","itemData":{"URL":"https://www.h2database.com/html/main.html","accessed":{"date-parts":[["2021","5","16"]]},"id":"ITEM-1","issued":{"date-parts":[["0"]]},"title":"H2 Database Engine","type":"webpage"},"uris":["http://www.mendeley.com/documents/?uuid=5323156e-76f5-39be-b0b5-46477ae67ed4"]}],"mendeley":{"formattedCitation":"(&lt;i&gt;H2 Database Engine&lt;/i&gt;, n.d.)","plainTextFormattedCitation":"(H2 Database Engine, n.d.)","previouslyFormattedCitation":"(&lt;i&gt;H2 Database Engine&lt;/i&gt;, n.d.)"},"properties":{"noteIndex":0},"schema":"https://github.com/citation-style-language/schema/raw/master/csl-citation.json"}</w:instrText>
      </w:r>
      <w:r w:rsidR="00D6583A">
        <w:fldChar w:fldCharType="separate"/>
      </w:r>
      <w:r w:rsidR="00D6583A" w:rsidRPr="00D6583A">
        <w:rPr>
          <w:noProof/>
        </w:rPr>
        <w:t>(</w:t>
      </w:r>
      <w:r w:rsidR="00D6583A" w:rsidRPr="00D6583A">
        <w:rPr>
          <w:i/>
          <w:noProof/>
        </w:rPr>
        <w:t>H2 Database Engine</w:t>
      </w:r>
      <w:r w:rsidR="00D6583A" w:rsidRPr="00D6583A">
        <w:rPr>
          <w:noProof/>
        </w:rPr>
        <w:t>, n.d.)</w:t>
      </w:r>
      <w:r w:rsidR="00D6583A">
        <w:fldChar w:fldCharType="end"/>
      </w:r>
      <w:r w:rsidR="00D6583A">
        <w:t xml:space="preserve"> que tiene las siguientes características:</w:t>
      </w:r>
    </w:p>
    <w:p w14:paraId="770E4336" w14:textId="2FA9F7B3" w:rsidR="00D6583A" w:rsidRDefault="00D6583A" w:rsidP="00D6583A">
      <w:pPr>
        <w:pStyle w:val="Prrafodelista"/>
        <w:numPr>
          <w:ilvl w:val="0"/>
          <w:numId w:val="34"/>
        </w:numPr>
      </w:pPr>
      <w:r>
        <w:t>Sigue el modelo relacional.</w:t>
      </w:r>
    </w:p>
    <w:p w14:paraId="4382EA01" w14:textId="2690530A" w:rsidR="00D6583A" w:rsidRDefault="00D6583A" w:rsidP="00D6583A">
      <w:pPr>
        <w:pStyle w:val="Prrafodelista"/>
        <w:numPr>
          <w:ilvl w:val="0"/>
          <w:numId w:val="34"/>
        </w:numPr>
      </w:pPr>
      <w:r>
        <w:t>Es muy rápida, de código libre y con la API JDBC integrada.</w:t>
      </w:r>
    </w:p>
    <w:p w14:paraId="09CE6547" w14:textId="714F5519" w:rsidR="00D6583A" w:rsidRDefault="00D6583A" w:rsidP="00D6583A">
      <w:pPr>
        <w:pStyle w:val="Prrafodelista"/>
        <w:numPr>
          <w:ilvl w:val="0"/>
          <w:numId w:val="34"/>
        </w:numPr>
      </w:pPr>
      <w:r>
        <w:t>La base de datos la tiene en memoria, por lo que tal como se indica en el punto anterior, es más rápida que sus competidoras.</w:t>
      </w:r>
    </w:p>
    <w:p w14:paraId="0B80A17D" w14:textId="18E0EBE2" w:rsidR="00073FED" w:rsidRDefault="00073FED" w:rsidP="00D6583A">
      <w:pPr>
        <w:pStyle w:val="Prrafodelista"/>
        <w:numPr>
          <w:ilvl w:val="0"/>
          <w:numId w:val="34"/>
        </w:numPr>
      </w:pPr>
      <w:r>
        <w:t>Consulta gráfica de la base de datos mediante navegador web</w:t>
      </w:r>
    </w:p>
    <w:p w14:paraId="07C60928" w14:textId="05440215" w:rsidR="00F77BBF" w:rsidRDefault="00F77BBF" w:rsidP="00F77BBF">
      <w:r>
        <w:t>Se descarta el uso de base de datos NoSQL ya que para el módulo no se va a necesitar ninguna de las características que ofrece.</w:t>
      </w:r>
    </w:p>
    <w:p w14:paraId="04D6B69F" w14:textId="32E04572" w:rsidR="00F63A52" w:rsidRDefault="00F63A52" w:rsidP="00F77BBF">
      <w:r>
        <w:t>Y tal como hemos visto en el apartado de soluciones tecnológicas, la aplicación se dockeriza</w:t>
      </w:r>
      <w:r w:rsidR="00315B42">
        <w:t xml:space="preserve"> siguiendo los pasos indicados en la página de Spring</w:t>
      </w:r>
      <w:r w:rsidR="00315B42">
        <w:fldChar w:fldCharType="begin" w:fldLock="1"/>
      </w:r>
      <w:r w:rsidR="00BB2FAC">
        <w:instrText>ADDIN CSL_CITATION {"citationItems":[{"id":"ITEM-1","itemData":{"URL":"https://spring.io/blog/2021/01/04/ymnnalft-easy-docker-image-creation-with-the-spring-boot-maven-plugin-and-buildpacks","accessed":{"date-parts":[["2021","5","17"]]},"id":"ITEM-1","issued":{"date-parts":[["0"]]},"title":"YMNNALFT: Easy Docker Image Creation with the Spring Boot Maven Plugin and Buildpacks","type":"webpage"},"uris":["http://www.mendeley.com/documents/?uuid=961d38a4-1ec7-3461-9b07-5ad2a4f7b955"]}],"mendeley":{"formattedCitation":"(&lt;i&gt;YMNNALFT: Easy Docker Image Creation with the Spring Boot Maven Plugin and Buildpacks&lt;/i&gt;, n.d.)","plainTextFormattedCitation":"(YMNNALFT: Easy Docker Image Creation with the Spring Boot Maven Plugin and Buildpacks, n.d.)","previouslyFormattedCitation":"(&lt;i&gt;YMNNALFT: Easy Docker Image Creation with the Spring Boot Maven Plugin and Buildpacks&lt;/i&gt;, n.d.)"},"properties":{"noteIndex":0},"schema":"https://github.com/citation-style-language/schema/raw/master/csl-citation.json"}</w:instrText>
      </w:r>
      <w:r w:rsidR="00315B42">
        <w:fldChar w:fldCharType="separate"/>
      </w:r>
      <w:r w:rsidR="00315B42" w:rsidRPr="00315B42">
        <w:rPr>
          <w:noProof/>
        </w:rPr>
        <w:t>(</w:t>
      </w:r>
      <w:r w:rsidR="00315B42" w:rsidRPr="00315B42">
        <w:rPr>
          <w:i/>
          <w:noProof/>
        </w:rPr>
        <w:t>YMNNALFT: Easy Docker Image Creation with the Spring Boot Maven Plugin and Buildpacks</w:t>
      </w:r>
      <w:r w:rsidR="00315B42" w:rsidRPr="00315B42">
        <w:rPr>
          <w:noProof/>
        </w:rPr>
        <w:t>, n.d.)</w:t>
      </w:r>
      <w:r w:rsidR="00315B42">
        <w:fldChar w:fldCharType="end"/>
      </w:r>
      <w:r w:rsidR="00315B42">
        <w:t xml:space="preserve"> </w:t>
      </w:r>
      <w:r>
        <w:t>para poder desplegar en cualquier entorno sin depender de las dependencias de Java, Spring, etc.</w:t>
      </w:r>
    </w:p>
    <w:p w14:paraId="14591C19" w14:textId="7EFDF2BE" w:rsidR="00F63A52" w:rsidRDefault="00315B42" w:rsidP="00F77BBF">
      <w:r>
        <w:t xml:space="preserve">La página de bienvenida del servicio </w:t>
      </w:r>
      <w:r w:rsidR="00F63A52">
        <w:t>tiene la siguiente forma:</w:t>
      </w:r>
    </w:p>
    <w:bookmarkEnd w:id="51"/>
    <w:p w14:paraId="5419A6C7" w14:textId="601AA141" w:rsidR="00F345AD" w:rsidRDefault="00F345AD" w:rsidP="00F345AD">
      <w:pPr>
        <w:jc w:val="center"/>
      </w:pPr>
      <w:r>
        <w:rPr>
          <w:noProof/>
        </w:rPr>
        <w:lastRenderedPageBreak/>
        <w:drawing>
          <wp:inline distT="0" distB="0" distL="0" distR="0" wp14:anchorId="78A916EC" wp14:editId="7B467244">
            <wp:extent cx="6364870" cy="2486025"/>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6393997" cy="2497402"/>
                    </a:xfrm>
                    <a:prstGeom prst="rect">
                      <a:avLst/>
                    </a:prstGeom>
                  </pic:spPr>
                </pic:pic>
              </a:graphicData>
            </a:graphic>
          </wp:inline>
        </w:drawing>
      </w:r>
    </w:p>
    <w:p w14:paraId="6CE95A4F" w14:textId="1429F1AA" w:rsidR="00315B42" w:rsidRDefault="00315B42" w:rsidP="00315B42">
      <w:pPr>
        <w:jc w:val="center"/>
      </w:pPr>
      <w:r>
        <w:t>Fig 19. Clase Kafka</w:t>
      </w:r>
    </w:p>
    <w:p w14:paraId="203362E1" w14:textId="469A1E4E" w:rsidR="00F345AD" w:rsidRDefault="00315B42" w:rsidP="00C663C1">
      <w:r>
        <w:t>Y en el siguiente enlace se puede ver un video de su uso:</w:t>
      </w:r>
    </w:p>
    <w:p w14:paraId="218965D6" w14:textId="6E58D6A8" w:rsidR="00DD720C" w:rsidRDefault="00144550" w:rsidP="00C663C1">
      <w:hyperlink r:id="rId33" w:history="1">
        <w:r w:rsidR="00DD720C" w:rsidRPr="00E04CB3">
          <w:rPr>
            <w:rStyle w:val="Hipervnculo"/>
          </w:rPr>
          <w:t>https://github.com/kokart/2021_TFGUNIR_mono_to_micro/blob/main/aplicaciones_microservicios/Uso_servicio_gestionUsuarios.mkv</w:t>
        </w:r>
      </w:hyperlink>
    </w:p>
    <w:p w14:paraId="171B2DDC" w14:textId="38D39C89" w:rsidR="00224F86" w:rsidRDefault="00224F86" w:rsidP="00224F86">
      <w:pPr>
        <w:pStyle w:val="Ttulo3"/>
      </w:pPr>
      <w:bookmarkStart w:id="52" w:name="_Toc71999181"/>
      <w:r>
        <w:t>Creación microservicio Editrans</w:t>
      </w:r>
      <w:bookmarkEnd w:id="46"/>
      <w:bookmarkEnd w:id="52"/>
    </w:p>
    <w:p w14:paraId="2929049E" w14:textId="233B9143" w:rsidR="00E10583" w:rsidRPr="00E10583" w:rsidRDefault="00E10583" w:rsidP="00E10583">
      <w:r>
        <w:sym w:font="Wingdings" w:char="F0E0"/>
      </w:r>
      <w:r>
        <w:t>Explicación fuente de datos local, foto despliegue, foto login y foto obteniendo justificantes</w:t>
      </w:r>
    </w:p>
    <w:p w14:paraId="08BB1257" w14:textId="2A78EA1C" w:rsidR="00224F86" w:rsidRDefault="00224F86" w:rsidP="00224F86">
      <w:pPr>
        <w:pStyle w:val="Ttulo3"/>
      </w:pPr>
      <w:bookmarkStart w:id="53" w:name="_Toc67325067"/>
      <w:bookmarkStart w:id="54" w:name="_Toc71999182"/>
      <w:r>
        <w:t>Creación microservicio IfiWeb Mutuas</w:t>
      </w:r>
      <w:bookmarkEnd w:id="53"/>
      <w:bookmarkEnd w:id="54"/>
    </w:p>
    <w:p w14:paraId="2945B6F5" w14:textId="57278CFB" w:rsidR="00E10583" w:rsidRDefault="00E10583" w:rsidP="00E10583">
      <w:r>
        <w:sym w:font="Wingdings" w:char="F0E0"/>
      </w:r>
      <w:r>
        <w:t>Explicación doble fuente de datos(local y donde está la info de mutuas), foto despliegue, foto login usuario mutuas y usuario funcionario, obtención fichero de recuperación.</w:t>
      </w:r>
    </w:p>
    <w:p w14:paraId="23585E0A" w14:textId="77777777" w:rsidR="00E10583" w:rsidRPr="00E10583" w:rsidRDefault="00E10583" w:rsidP="00E10583"/>
    <w:p w14:paraId="7BB9FDAC" w14:textId="77777777" w:rsidR="00E10583" w:rsidRPr="00E10583" w:rsidRDefault="00E10583" w:rsidP="00E10583"/>
    <w:p w14:paraId="0A202655" w14:textId="71567717" w:rsidR="005306AD" w:rsidRDefault="00224F86" w:rsidP="005306AD">
      <w:pPr>
        <w:pStyle w:val="Ttulo2"/>
        <w:rPr>
          <w:caps w:val="0"/>
        </w:rPr>
      </w:pPr>
      <w:bookmarkStart w:id="55" w:name="_Toc71999183"/>
      <w:r>
        <w:rPr>
          <w:caps w:val="0"/>
        </w:rPr>
        <w:t>Evaluación</w:t>
      </w:r>
      <w:bookmarkEnd w:id="55"/>
    </w:p>
    <w:p w14:paraId="436709EF" w14:textId="295502CF" w:rsidR="008319FE" w:rsidRDefault="008319FE" w:rsidP="00224F86">
      <w:pPr>
        <w:pStyle w:val="Ttulo3"/>
      </w:pPr>
      <w:bookmarkStart w:id="56" w:name="_Toc71999184"/>
      <w:bookmarkStart w:id="57" w:name="_Toc67325071"/>
      <w:r>
        <w:t>Introducción</w:t>
      </w:r>
      <w:bookmarkEnd w:id="56"/>
    </w:p>
    <w:p w14:paraId="639013D0" w14:textId="3167B6B3" w:rsidR="008319FE" w:rsidRDefault="008319FE" w:rsidP="008319FE">
      <w:r>
        <w:t xml:space="preserve">Se utiliza la herramienta Google </w:t>
      </w:r>
      <w:proofErr w:type="spellStart"/>
      <w:r>
        <w:t>Forms</w:t>
      </w:r>
      <w:proofErr w:type="spellEnd"/>
      <w:r>
        <w:t xml:space="preserve"> para la creación de la encuesta de satisfacción de las aplicaciones monolíticas y de la encuesta de satisfacción una vez realizado el caso de uso de migración a microservicios.</w:t>
      </w:r>
    </w:p>
    <w:p w14:paraId="1F91A4B0" w14:textId="5D2C3A1C" w:rsidR="008319FE" w:rsidRDefault="008319FE" w:rsidP="008319FE">
      <w:r>
        <w:t>La primera encuesta se puede encontrar en el siguiente enlace:</w:t>
      </w:r>
    </w:p>
    <w:p w14:paraId="04BE2163" w14:textId="62E8330C" w:rsidR="008319FE" w:rsidRDefault="00144550" w:rsidP="008319FE">
      <w:hyperlink r:id="rId34" w:history="1">
        <w:r w:rsidR="008319FE" w:rsidRPr="00591B05">
          <w:rPr>
            <w:rStyle w:val="Hipervnculo"/>
          </w:rPr>
          <w:t>https://docs.google.com/forms/d/e/1FAIpQLSeKF0EBclLyMAGh44RsBQrXMss4YAH3EggTObL_3P-OelUWzQ/viewform</w:t>
        </w:r>
      </w:hyperlink>
    </w:p>
    <w:p w14:paraId="2A5FCEC7" w14:textId="54166663" w:rsidR="008319FE" w:rsidRDefault="008319FE" w:rsidP="008319FE">
      <w:r>
        <w:t>Mientras que la segunda encuesta se puede encontrar en:</w:t>
      </w:r>
    </w:p>
    <w:p w14:paraId="7A62CD29" w14:textId="5261F64B" w:rsidR="008319FE" w:rsidRDefault="00144550" w:rsidP="008319FE">
      <w:hyperlink r:id="rId35" w:history="1">
        <w:r w:rsidR="008319FE" w:rsidRPr="00591B05">
          <w:rPr>
            <w:rStyle w:val="Hipervnculo"/>
          </w:rPr>
          <w:t>https://docs.google.com/forms/d/e/1FAIpQLSeKF0EBclLyMAGh44RsBQrXMss4YAH3EggTObL_3P-OelUWzQ/viewform</w:t>
        </w:r>
      </w:hyperlink>
    </w:p>
    <w:p w14:paraId="5BF06D75" w14:textId="7AFF9943" w:rsidR="00495801" w:rsidRDefault="00495801" w:rsidP="008319FE">
      <w:r>
        <w:t>Y se ha encuestado a los funcionarios y a la asistencia técnica (externos) que trabajan en SICOSS y que utilizan algunas de las aplicaciones monolíticas actuales.</w:t>
      </w:r>
    </w:p>
    <w:p w14:paraId="5F42BE22" w14:textId="5CE07CE8" w:rsidR="00224F86" w:rsidRDefault="005136EA" w:rsidP="00224F86">
      <w:pPr>
        <w:pStyle w:val="Ttulo3"/>
      </w:pPr>
      <w:bookmarkStart w:id="58" w:name="_Toc71999185"/>
      <w:r>
        <w:t>Resultados encuestas</w:t>
      </w:r>
      <w:r w:rsidR="00224F86">
        <w:t xml:space="preserve"> de satisfacción con aplicaciones monolíticas</w:t>
      </w:r>
      <w:bookmarkEnd w:id="57"/>
      <w:bookmarkEnd w:id="58"/>
    </w:p>
    <w:p w14:paraId="307424AA" w14:textId="30FDBA21" w:rsidR="00D21D06" w:rsidRDefault="00D21D06" w:rsidP="00D21D06">
      <w:r>
        <w:sym w:font="Wingdings" w:char="F0E0"/>
      </w:r>
      <w:r>
        <w:t>Hablar de la gente que ha participado y de los resultados obtenidos.</w:t>
      </w:r>
      <w:r w:rsidR="00982C43">
        <w:t xml:space="preserve"> Ahora mismo sólo están las respuestas en crudo. Falta gente por contestar y analizar las respuestas</w:t>
      </w:r>
    </w:p>
    <w:p w14:paraId="736C2EB3" w14:textId="50FDC317" w:rsidR="00982C43" w:rsidRDefault="00982C43" w:rsidP="00D21D06">
      <w:r>
        <w:rPr>
          <w:noProof/>
        </w:rPr>
        <w:drawing>
          <wp:inline distT="0" distB="0" distL="0" distR="0" wp14:anchorId="7AD49EBD" wp14:editId="1969A4D5">
            <wp:extent cx="5029200" cy="2120126"/>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064807" cy="2135137"/>
                    </a:xfrm>
                    <a:prstGeom prst="rect">
                      <a:avLst/>
                    </a:prstGeom>
                    <a:noFill/>
                    <a:ln>
                      <a:noFill/>
                    </a:ln>
                  </pic:spPr>
                </pic:pic>
              </a:graphicData>
            </a:graphic>
          </wp:inline>
        </w:drawing>
      </w:r>
    </w:p>
    <w:p w14:paraId="65C3AB72" w14:textId="40106416" w:rsidR="00DA02F5" w:rsidRDefault="00DA02F5" w:rsidP="00DA02F5">
      <w:pPr>
        <w:pStyle w:val="Figuras"/>
      </w:pPr>
      <w:bookmarkStart w:id="59" w:name="_Toc71999211"/>
      <w:r>
        <w:t>Figura</w:t>
      </w:r>
      <w:r w:rsidR="0065573C">
        <w:t xml:space="preserve"> </w:t>
      </w:r>
      <w:r w:rsidR="00A83A30">
        <w:t>15</w:t>
      </w:r>
      <w:r>
        <w:t>. “Figuras” del menú de estilos. (Elaboración propia)</w:t>
      </w:r>
      <w:bookmarkEnd w:id="59"/>
    </w:p>
    <w:p w14:paraId="75569C88" w14:textId="68334548" w:rsidR="00982C43" w:rsidRDefault="00982C43" w:rsidP="00D21D06">
      <w:r>
        <w:rPr>
          <w:noProof/>
        </w:rPr>
        <w:drawing>
          <wp:inline distT="0" distB="0" distL="0" distR="0" wp14:anchorId="4A56F5F6" wp14:editId="0E99CF49">
            <wp:extent cx="5760085" cy="2428240"/>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760085" cy="2428240"/>
                    </a:xfrm>
                    <a:prstGeom prst="rect">
                      <a:avLst/>
                    </a:prstGeom>
                    <a:noFill/>
                    <a:ln>
                      <a:noFill/>
                    </a:ln>
                  </pic:spPr>
                </pic:pic>
              </a:graphicData>
            </a:graphic>
          </wp:inline>
        </w:drawing>
      </w:r>
    </w:p>
    <w:p w14:paraId="1F99CDD9" w14:textId="109D3CD0" w:rsidR="00DA02F5" w:rsidRDefault="00DA02F5" w:rsidP="00DA02F5">
      <w:pPr>
        <w:pStyle w:val="Figuras"/>
      </w:pPr>
      <w:bookmarkStart w:id="60" w:name="_Toc71999212"/>
      <w:r>
        <w:t xml:space="preserve">Figura </w:t>
      </w:r>
      <w:r w:rsidR="00A83A30">
        <w:t>16</w:t>
      </w:r>
      <w:r>
        <w:t>. “Figuras” del menú de estilos. (Elaboración propia)</w:t>
      </w:r>
      <w:bookmarkEnd w:id="60"/>
    </w:p>
    <w:p w14:paraId="6BF63645" w14:textId="4C0204E4" w:rsidR="00982C43" w:rsidRDefault="00982C43" w:rsidP="00D21D06">
      <w:r>
        <w:rPr>
          <w:noProof/>
        </w:rPr>
        <w:lastRenderedPageBreak/>
        <w:drawing>
          <wp:inline distT="0" distB="0" distL="0" distR="0" wp14:anchorId="69120445" wp14:editId="46EFB0EC">
            <wp:extent cx="5760085" cy="2428240"/>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760085" cy="2428240"/>
                    </a:xfrm>
                    <a:prstGeom prst="rect">
                      <a:avLst/>
                    </a:prstGeom>
                    <a:noFill/>
                    <a:ln>
                      <a:noFill/>
                    </a:ln>
                  </pic:spPr>
                </pic:pic>
              </a:graphicData>
            </a:graphic>
          </wp:inline>
        </w:drawing>
      </w:r>
    </w:p>
    <w:p w14:paraId="1CBF354C" w14:textId="5307F40C" w:rsidR="00DA02F5" w:rsidRDefault="00DA02F5" w:rsidP="00DA02F5">
      <w:pPr>
        <w:pStyle w:val="Figuras"/>
      </w:pPr>
      <w:bookmarkStart w:id="61" w:name="_Toc71999213"/>
      <w:r>
        <w:t xml:space="preserve">Figura </w:t>
      </w:r>
      <w:r w:rsidR="00A83A30">
        <w:t>17</w:t>
      </w:r>
      <w:r>
        <w:t>. “Figuras” del menú de estilos. (Elaboración propia)</w:t>
      </w:r>
      <w:bookmarkEnd w:id="61"/>
    </w:p>
    <w:p w14:paraId="2FA56A1C" w14:textId="75B58A77" w:rsidR="00982C43" w:rsidRDefault="00982C43" w:rsidP="00D21D06"/>
    <w:p w14:paraId="5C24F0A0" w14:textId="6E6C5F6D" w:rsidR="00982C43" w:rsidRDefault="00982C43" w:rsidP="00D21D06">
      <w:r>
        <w:rPr>
          <w:noProof/>
        </w:rPr>
        <w:drawing>
          <wp:inline distT="0" distB="0" distL="0" distR="0" wp14:anchorId="0693E664" wp14:editId="7833B0F5">
            <wp:extent cx="5760085" cy="2617470"/>
            <wp:effectExtent l="0" t="0" r="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760085" cy="2617470"/>
                    </a:xfrm>
                    <a:prstGeom prst="rect">
                      <a:avLst/>
                    </a:prstGeom>
                    <a:noFill/>
                    <a:ln>
                      <a:noFill/>
                    </a:ln>
                  </pic:spPr>
                </pic:pic>
              </a:graphicData>
            </a:graphic>
          </wp:inline>
        </w:drawing>
      </w:r>
    </w:p>
    <w:p w14:paraId="634C7D6E" w14:textId="05E46E91" w:rsidR="00DA02F5" w:rsidRDefault="00DA02F5" w:rsidP="00DA02F5">
      <w:pPr>
        <w:pStyle w:val="Figuras"/>
      </w:pPr>
      <w:bookmarkStart w:id="62" w:name="_Toc71999214"/>
      <w:r>
        <w:t xml:space="preserve">Figura </w:t>
      </w:r>
      <w:r w:rsidR="00A83A30">
        <w:t>18</w:t>
      </w:r>
      <w:r>
        <w:t>. “Figuras” del menú de estilos. (Elaboración propia)</w:t>
      </w:r>
      <w:bookmarkEnd w:id="62"/>
    </w:p>
    <w:p w14:paraId="4E95C8FD" w14:textId="77777777" w:rsidR="00DA02F5" w:rsidRDefault="00DA02F5" w:rsidP="00D21D06"/>
    <w:p w14:paraId="368011D4" w14:textId="0874D7E8" w:rsidR="00982C43" w:rsidRDefault="00982C43" w:rsidP="00D21D06">
      <w:r>
        <w:rPr>
          <w:noProof/>
        </w:rPr>
        <w:lastRenderedPageBreak/>
        <w:drawing>
          <wp:inline distT="0" distB="0" distL="0" distR="0" wp14:anchorId="47E936FD" wp14:editId="3F4678CD">
            <wp:extent cx="5760085" cy="2617470"/>
            <wp:effectExtent l="0" t="0" r="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760085" cy="2617470"/>
                    </a:xfrm>
                    <a:prstGeom prst="rect">
                      <a:avLst/>
                    </a:prstGeom>
                    <a:noFill/>
                    <a:ln>
                      <a:noFill/>
                    </a:ln>
                  </pic:spPr>
                </pic:pic>
              </a:graphicData>
            </a:graphic>
          </wp:inline>
        </w:drawing>
      </w:r>
    </w:p>
    <w:p w14:paraId="54734634" w14:textId="10EFBA93" w:rsidR="00DA02F5" w:rsidRDefault="00DA02F5" w:rsidP="00DA02F5">
      <w:pPr>
        <w:pStyle w:val="Figuras"/>
      </w:pPr>
      <w:bookmarkStart w:id="63" w:name="_Toc71999215"/>
      <w:r>
        <w:t xml:space="preserve">Figura </w:t>
      </w:r>
      <w:r w:rsidR="00A83A30">
        <w:t>19</w:t>
      </w:r>
      <w:r>
        <w:t>. “Figuras” del menú de estilos. (Elaboración propia)</w:t>
      </w:r>
      <w:bookmarkEnd w:id="63"/>
    </w:p>
    <w:p w14:paraId="13328E44" w14:textId="77777777" w:rsidR="008319FE" w:rsidRDefault="00224F86" w:rsidP="00224F86">
      <w:pPr>
        <w:pStyle w:val="Ttulo3"/>
      </w:pPr>
      <w:bookmarkStart w:id="64" w:name="_Toc67325072"/>
      <w:bookmarkStart w:id="65" w:name="_Toc71999186"/>
      <w:r>
        <w:t xml:space="preserve">Resultados </w:t>
      </w:r>
      <w:r w:rsidR="005136EA">
        <w:t>encuestas</w:t>
      </w:r>
      <w:r>
        <w:t xml:space="preserve"> de satisfacción con aplicaciones en microservicios</w:t>
      </w:r>
      <w:bookmarkEnd w:id="64"/>
      <w:bookmarkEnd w:id="65"/>
    </w:p>
    <w:p w14:paraId="48206A7C" w14:textId="025504A3" w:rsidR="00D21D06" w:rsidRPr="00D21D06" w:rsidRDefault="00D21D06" w:rsidP="00D21D06">
      <w:r>
        <w:sym w:font="Wingdings" w:char="F0E0"/>
      </w:r>
      <w:r>
        <w:t>Hablar de la gente que ha participado y de los resultados obtenidos</w:t>
      </w:r>
    </w:p>
    <w:p w14:paraId="2F687FE1" w14:textId="2C810A22" w:rsidR="005306AD" w:rsidRPr="00A64152" w:rsidRDefault="008319FE" w:rsidP="005B4BF1">
      <w:pPr>
        <w:pStyle w:val="Ttulo3"/>
        <w:spacing w:before="0" w:after="0" w:line="240" w:lineRule="auto"/>
        <w:jc w:val="left"/>
      </w:pPr>
      <w:bookmarkStart w:id="66" w:name="_Toc71999187"/>
      <w:r>
        <w:t>Conclusión</w:t>
      </w:r>
      <w:bookmarkEnd w:id="66"/>
      <w:r w:rsidR="00224F86" w:rsidRPr="000D09A0">
        <w:t xml:space="preserve"> </w:t>
      </w:r>
      <w:r w:rsidR="00224F86">
        <w:br w:type="page"/>
      </w:r>
    </w:p>
    <w:p w14:paraId="4C1C0446" w14:textId="7BE9FD3D" w:rsidR="005306AD" w:rsidRPr="000D09A0" w:rsidRDefault="005306AD" w:rsidP="005306AD">
      <w:pPr>
        <w:pStyle w:val="Ttulo1"/>
      </w:pPr>
      <w:bookmarkStart w:id="67" w:name="_Toc71999188"/>
      <w:r>
        <w:lastRenderedPageBreak/>
        <w:t>C</w:t>
      </w:r>
      <w:r>
        <w:rPr>
          <w:caps w:val="0"/>
        </w:rPr>
        <w:t>onclusiones y trabajo futuro</w:t>
      </w:r>
      <w:bookmarkEnd w:id="67"/>
    </w:p>
    <w:p w14:paraId="69DCE0C5" w14:textId="634D3DCA" w:rsidR="005306AD" w:rsidRPr="000D09A0" w:rsidRDefault="00890CBD" w:rsidP="005306AD">
      <w:pPr>
        <w:pStyle w:val="Ttulo2"/>
      </w:pPr>
      <w:bookmarkStart w:id="68" w:name="_Toc71999189"/>
      <w:r>
        <w:rPr>
          <w:caps w:val="0"/>
        </w:rPr>
        <w:t>Conclusiones finales</w:t>
      </w:r>
      <w:bookmarkEnd w:id="68"/>
    </w:p>
    <w:p w14:paraId="59A7E29F" w14:textId="77777777" w:rsidR="005306AD" w:rsidRPr="000D09A0" w:rsidRDefault="005306AD" w:rsidP="005306AD">
      <w:pPr>
        <w:pStyle w:val="Ttulo3"/>
      </w:pPr>
      <w:bookmarkStart w:id="69" w:name="_Toc71999190"/>
      <w:r w:rsidRPr="000D09A0">
        <w:t>“Título 3” del menú de estilos</w:t>
      </w:r>
      <w:bookmarkEnd w:id="69"/>
    </w:p>
    <w:p w14:paraId="18ADCDAC" w14:textId="77777777" w:rsidR="005306AD" w:rsidRDefault="005306AD" w:rsidP="005306AD">
      <w:pPr>
        <w:pStyle w:val="Ttulo3"/>
      </w:pPr>
      <w:bookmarkStart w:id="70" w:name="_Toc71999191"/>
      <w:r w:rsidRPr="007E0007">
        <w:t>“Título 3” del menú de estilos</w:t>
      </w:r>
      <w:bookmarkEnd w:id="70"/>
    </w:p>
    <w:p w14:paraId="5EB80624" w14:textId="77777777" w:rsidR="005306AD" w:rsidRPr="000D09A0" w:rsidRDefault="005306AD" w:rsidP="005306AD">
      <w:pPr>
        <w:pStyle w:val="Ttulo4"/>
      </w:pPr>
      <w:r w:rsidRPr="000D09A0">
        <w:t>"Título 4" del menú de estilos</w:t>
      </w:r>
    </w:p>
    <w:p w14:paraId="54D077EE" w14:textId="77777777" w:rsidR="005306AD" w:rsidRDefault="005306AD" w:rsidP="005306AD">
      <w:pPr>
        <w:pStyle w:val="Ttulo4"/>
      </w:pPr>
      <w:r w:rsidRPr="000D09A0">
        <w:t>"Título 4" del menú de estilos</w:t>
      </w:r>
    </w:p>
    <w:p w14:paraId="7AA75E4F" w14:textId="2C850847" w:rsidR="005306AD" w:rsidRPr="00DA0FCE" w:rsidRDefault="00890CBD" w:rsidP="005306AD">
      <w:pPr>
        <w:pStyle w:val="Ttulo2"/>
      </w:pPr>
      <w:bookmarkStart w:id="71" w:name="_Toc71999192"/>
      <w:r>
        <w:rPr>
          <w:caps w:val="0"/>
        </w:rPr>
        <w:t>Mejoras detectadas a futuro</w:t>
      </w:r>
      <w:bookmarkEnd w:id="71"/>
    </w:p>
    <w:p w14:paraId="01DA0200" w14:textId="0A308557" w:rsidR="005306AD" w:rsidRDefault="004B56CC" w:rsidP="005306AD">
      <w:pPr>
        <w:pStyle w:val="Ttulo3"/>
      </w:pPr>
      <w:bookmarkStart w:id="72" w:name="_Toc71999193"/>
      <w:r>
        <w:t>Nuevas funcionalidades</w:t>
      </w:r>
      <w:bookmarkEnd w:id="72"/>
    </w:p>
    <w:p w14:paraId="1272429D" w14:textId="44722D9E" w:rsidR="00A75783" w:rsidRPr="005B4BF1" w:rsidRDefault="00A75783" w:rsidP="00A75783">
      <w:pPr>
        <w:rPr>
          <w:u w:val="single"/>
        </w:rPr>
      </w:pPr>
    </w:p>
    <w:p w14:paraId="6B4CE328" w14:textId="7FB370C9" w:rsidR="00A75783" w:rsidRDefault="00A75783">
      <w:pPr>
        <w:spacing w:before="0" w:after="0" w:line="240" w:lineRule="auto"/>
        <w:jc w:val="left"/>
      </w:pPr>
      <w:r>
        <w:br w:type="page"/>
      </w:r>
    </w:p>
    <w:p w14:paraId="21FAC795" w14:textId="66A30492" w:rsidR="00A75783" w:rsidRPr="009F6F17" w:rsidRDefault="00A75783" w:rsidP="00194057">
      <w:pPr>
        <w:pStyle w:val="Ttulo1sinnumerar"/>
      </w:pPr>
      <w:bookmarkStart w:id="73" w:name="_Toc71999195"/>
      <w:r>
        <w:lastRenderedPageBreak/>
        <w:t>Referencias bibliográficas</w:t>
      </w:r>
      <w:bookmarkEnd w:id="73"/>
    </w:p>
    <w:p w14:paraId="54BEA780" w14:textId="4415C0BD" w:rsidR="00915FF3" w:rsidRPr="00915FF3" w:rsidRDefault="004E43FF" w:rsidP="00915FF3">
      <w:pPr>
        <w:widowControl w:val="0"/>
        <w:autoSpaceDE w:val="0"/>
        <w:autoSpaceDN w:val="0"/>
        <w:adjustRightInd w:val="0"/>
        <w:ind w:left="480" w:hanging="480"/>
        <w:rPr>
          <w:rFonts w:ascii="Calibri" w:hAnsi="Calibri" w:cs="Calibri"/>
          <w:noProof/>
        </w:rPr>
      </w:pPr>
      <w:r>
        <w:fldChar w:fldCharType="begin" w:fldLock="1"/>
      </w:r>
      <w:r>
        <w:instrText xml:space="preserve">ADDIN Mendeley Bibliography CSL_BIBLIOGRAPHY </w:instrText>
      </w:r>
      <w:r>
        <w:fldChar w:fldCharType="separate"/>
      </w:r>
      <w:r w:rsidR="00915FF3" w:rsidRPr="00915FF3">
        <w:rPr>
          <w:rFonts w:ascii="Calibri" w:hAnsi="Calibri" w:cs="Calibri"/>
          <w:i/>
          <w:iCs/>
          <w:noProof/>
        </w:rPr>
        <w:t>10 Best Java Frameworks to Use in 2021 [Updated]</w:t>
      </w:r>
      <w:r w:rsidR="00915FF3" w:rsidRPr="00915FF3">
        <w:rPr>
          <w:rFonts w:ascii="Calibri" w:hAnsi="Calibri" w:cs="Calibri"/>
          <w:noProof/>
        </w:rPr>
        <w:t>. (n.d.). https://hackr.io/blog/java-frameworks</w:t>
      </w:r>
    </w:p>
    <w:p w14:paraId="312CB1C4" w14:textId="77777777" w:rsidR="00915FF3" w:rsidRPr="00915FF3" w:rsidRDefault="00915FF3" w:rsidP="00915FF3">
      <w:pPr>
        <w:widowControl w:val="0"/>
        <w:autoSpaceDE w:val="0"/>
        <w:autoSpaceDN w:val="0"/>
        <w:adjustRightInd w:val="0"/>
        <w:ind w:left="480" w:hanging="480"/>
        <w:rPr>
          <w:rFonts w:ascii="Calibri" w:hAnsi="Calibri" w:cs="Calibri"/>
          <w:noProof/>
        </w:rPr>
      </w:pPr>
      <w:r w:rsidRPr="00915FF3">
        <w:rPr>
          <w:rFonts w:ascii="Calibri" w:hAnsi="Calibri" w:cs="Calibri"/>
          <w:noProof/>
        </w:rPr>
        <w:t xml:space="preserve">Acens. (2014). Base de datos NoSQL. Qué son y tipos que nos podemos encontrar. </w:t>
      </w:r>
      <w:r w:rsidRPr="00915FF3">
        <w:rPr>
          <w:rFonts w:ascii="Calibri" w:hAnsi="Calibri" w:cs="Calibri"/>
          <w:i/>
          <w:iCs/>
          <w:noProof/>
        </w:rPr>
        <w:t>Acens.Com</w:t>
      </w:r>
      <w:r w:rsidRPr="00915FF3">
        <w:rPr>
          <w:rFonts w:ascii="Calibri" w:hAnsi="Calibri" w:cs="Calibri"/>
          <w:noProof/>
        </w:rPr>
        <w:t>, 7. http://www.acens.com/wp-content/images/2014/02/bbdd-nosql-wp-acens.pdf</w:t>
      </w:r>
    </w:p>
    <w:p w14:paraId="1AAC84FF" w14:textId="77777777" w:rsidR="00915FF3" w:rsidRPr="00915FF3" w:rsidRDefault="00915FF3" w:rsidP="00915FF3">
      <w:pPr>
        <w:widowControl w:val="0"/>
        <w:autoSpaceDE w:val="0"/>
        <w:autoSpaceDN w:val="0"/>
        <w:adjustRightInd w:val="0"/>
        <w:ind w:left="480" w:hanging="480"/>
        <w:rPr>
          <w:rFonts w:ascii="Calibri" w:hAnsi="Calibri" w:cs="Calibri"/>
          <w:noProof/>
        </w:rPr>
      </w:pPr>
      <w:r w:rsidRPr="00915FF3">
        <w:rPr>
          <w:rFonts w:ascii="Calibri" w:hAnsi="Calibri" w:cs="Calibri"/>
          <w:i/>
          <w:iCs/>
          <w:noProof/>
        </w:rPr>
        <w:t>Apache Kafka</w:t>
      </w:r>
      <w:r w:rsidRPr="00915FF3">
        <w:rPr>
          <w:rFonts w:ascii="Calibri" w:hAnsi="Calibri" w:cs="Calibri"/>
          <w:noProof/>
        </w:rPr>
        <w:t>. (n.d.). Retrieved May 17, 2021, from https://kafka.apache.org/</w:t>
      </w:r>
    </w:p>
    <w:p w14:paraId="6776E77A" w14:textId="77777777" w:rsidR="00915FF3" w:rsidRPr="00915FF3" w:rsidRDefault="00915FF3" w:rsidP="00915FF3">
      <w:pPr>
        <w:widowControl w:val="0"/>
        <w:autoSpaceDE w:val="0"/>
        <w:autoSpaceDN w:val="0"/>
        <w:adjustRightInd w:val="0"/>
        <w:ind w:left="480" w:hanging="480"/>
        <w:rPr>
          <w:rFonts w:ascii="Calibri" w:hAnsi="Calibri" w:cs="Calibri"/>
          <w:noProof/>
        </w:rPr>
      </w:pPr>
      <w:r w:rsidRPr="00915FF3">
        <w:rPr>
          <w:rFonts w:ascii="Calibri" w:hAnsi="Calibri" w:cs="Calibri"/>
          <w:i/>
          <w:iCs/>
          <w:noProof/>
        </w:rPr>
        <w:t>Astic | Asociación Profesional de Cuerpos Superiores de Sistemas y Tecnologías de la Información de las Administraciones Públicas.</w:t>
      </w:r>
      <w:r w:rsidRPr="00915FF3">
        <w:rPr>
          <w:rFonts w:ascii="Calibri" w:hAnsi="Calibri" w:cs="Calibri"/>
          <w:noProof/>
        </w:rPr>
        <w:t xml:space="preserve"> (n.d.). Retrieved April 29, 2021, from https://www.astic.es/</w:t>
      </w:r>
    </w:p>
    <w:p w14:paraId="579B200A" w14:textId="77777777" w:rsidR="00915FF3" w:rsidRPr="00915FF3" w:rsidRDefault="00915FF3" w:rsidP="00915FF3">
      <w:pPr>
        <w:widowControl w:val="0"/>
        <w:autoSpaceDE w:val="0"/>
        <w:autoSpaceDN w:val="0"/>
        <w:adjustRightInd w:val="0"/>
        <w:ind w:left="480" w:hanging="480"/>
        <w:rPr>
          <w:rFonts w:ascii="Calibri" w:hAnsi="Calibri" w:cs="Calibri"/>
          <w:noProof/>
        </w:rPr>
      </w:pPr>
      <w:r w:rsidRPr="00915FF3">
        <w:rPr>
          <w:rFonts w:ascii="Calibri" w:hAnsi="Calibri" w:cs="Calibri"/>
          <w:noProof/>
        </w:rPr>
        <w:t xml:space="preserve">Bejeck, B. (2018). </w:t>
      </w:r>
      <w:r w:rsidRPr="00915FF3">
        <w:rPr>
          <w:rFonts w:ascii="Calibri" w:hAnsi="Calibri" w:cs="Calibri"/>
          <w:i/>
          <w:iCs/>
          <w:noProof/>
        </w:rPr>
        <w:t>Kafka Streams in Action: Real-time apps and microservices with the Kafka Streams API</w:t>
      </w:r>
      <w:r w:rsidRPr="00915FF3">
        <w:rPr>
          <w:rFonts w:ascii="Calibri" w:hAnsi="Calibri" w:cs="Calibri"/>
          <w:noProof/>
        </w:rPr>
        <w:t>. Manning Publications.</w:t>
      </w:r>
    </w:p>
    <w:p w14:paraId="75290EF9" w14:textId="77777777" w:rsidR="00915FF3" w:rsidRPr="00915FF3" w:rsidRDefault="00915FF3" w:rsidP="00915FF3">
      <w:pPr>
        <w:widowControl w:val="0"/>
        <w:autoSpaceDE w:val="0"/>
        <w:autoSpaceDN w:val="0"/>
        <w:adjustRightInd w:val="0"/>
        <w:ind w:left="480" w:hanging="480"/>
        <w:rPr>
          <w:rFonts w:ascii="Calibri" w:hAnsi="Calibri" w:cs="Calibri"/>
          <w:noProof/>
        </w:rPr>
      </w:pPr>
      <w:r w:rsidRPr="00915FF3">
        <w:rPr>
          <w:rFonts w:ascii="Calibri" w:hAnsi="Calibri" w:cs="Calibri"/>
          <w:noProof/>
        </w:rPr>
        <w:t xml:space="preserve">Codd, E. F. (1985). </w:t>
      </w:r>
      <w:r w:rsidRPr="00915FF3">
        <w:rPr>
          <w:rFonts w:ascii="Calibri" w:hAnsi="Calibri" w:cs="Calibri"/>
          <w:i/>
          <w:iCs/>
          <w:noProof/>
        </w:rPr>
        <w:t>RELATIONAL MODEL DATABASE MANAGEMENT</w:t>
      </w:r>
      <w:r w:rsidRPr="00915FF3">
        <w:rPr>
          <w:rFonts w:ascii="Calibri" w:hAnsi="Calibri" w:cs="Calibri"/>
          <w:noProof/>
        </w:rPr>
        <w:t>. Addison-Wesley.</w:t>
      </w:r>
    </w:p>
    <w:p w14:paraId="43306383" w14:textId="77777777" w:rsidR="00915FF3" w:rsidRPr="00915FF3" w:rsidRDefault="00915FF3" w:rsidP="00915FF3">
      <w:pPr>
        <w:widowControl w:val="0"/>
        <w:autoSpaceDE w:val="0"/>
        <w:autoSpaceDN w:val="0"/>
        <w:adjustRightInd w:val="0"/>
        <w:ind w:left="480" w:hanging="480"/>
        <w:rPr>
          <w:rFonts w:ascii="Calibri" w:hAnsi="Calibri" w:cs="Calibri"/>
          <w:noProof/>
        </w:rPr>
      </w:pPr>
      <w:r w:rsidRPr="00915FF3">
        <w:rPr>
          <w:rFonts w:ascii="Calibri" w:hAnsi="Calibri" w:cs="Calibri"/>
          <w:noProof/>
        </w:rPr>
        <w:t xml:space="preserve">Elmasri, R. A. (2007). </w:t>
      </w:r>
      <w:r w:rsidRPr="00915FF3">
        <w:rPr>
          <w:rFonts w:ascii="Calibri" w:hAnsi="Calibri" w:cs="Calibri"/>
          <w:i/>
          <w:iCs/>
          <w:noProof/>
        </w:rPr>
        <w:t>FUNDAMENTOS DE SISTEMAS DE BASES DE DATOS</w:t>
      </w:r>
      <w:r w:rsidRPr="00915FF3">
        <w:rPr>
          <w:rFonts w:ascii="Calibri" w:hAnsi="Calibri" w:cs="Calibri"/>
          <w:noProof/>
        </w:rPr>
        <w:t>. Grupo Anaya Publicaciones Generales.</w:t>
      </w:r>
    </w:p>
    <w:p w14:paraId="32667893" w14:textId="77777777" w:rsidR="00915FF3" w:rsidRPr="00915FF3" w:rsidRDefault="00915FF3" w:rsidP="00915FF3">
      <w:pPr>
        <w:widowControl w:val="0"/>
        <w:autoSpaceDE w:val="0"/>
        <w:autoSpaceDN w:val="0"/>
        <w:adjustRightInd w:val="0"/>
        <w:ind w:left="480" w:hanging="480"/>
        <w:rPr>
          <w:rFonts w:ascii="Calibri" w:hAnsi="Calibri" w:cs="Calibri"/>
          <w:noProof/>
        </w:rPr>
      </w:pPr>
      <w:r w:rsidRPr="00915FF3">
        <w:rPr>
          <w:rFonts w:ascii="Calibri" w:hAnsi="Calibri" w:cs="Calibri"/>
          <w:i/>
          <w:iCs/>
          <w:noProof/>
        </w:rPr>
        <w:t>H2 Database Engine</w:t>
      </w:r>
      <w:r w:rsidRPr="00915FF3">
        <w:rPr>
          <w:rFonts w:ascii="Calibri" w:hAnsi="Calibri" w:cs="Calibri"/>
          <w:noProof/>
        </w:rPr>
        <w:t>. (n.d.). Retrieved May 16, 2021, from https://www.h2database.com/html/main.html</w:t>
      </w:r>
    </w:p>
    <w:p w14:paraId="202C6D08" w14:textId="77777777" w:rsidR="00915FF3" w:rsidRPr="00915FF3" w:rsidRDefault="00915FF3" w:rsidP="00915FF3">
      <w:pPr>
        <w:widowControl w:val="0"/>
        <w:autoSpaceDE w:val="0"/>
        <w:autoSpaceDN w:val="0"/>
        <w:adjustRightInd w:val="0"/>
        <w:ind w:left="480" w:hanging="480"/>
        <w:rPr>
          <w:rFonts w:ascii="Calibri" w:hAnsi="Calibri" w:cs="Calibri"/>
          <w:noProof/>
        </w:rPr>
      </w:pPr>
      <w:r w:rsidRPr="00915FF3">
        <w:rPr>
          <w:rFonts w:ascii="Calibri" w:hAnsi="Calibri" w:cs="Calibri"/>
          <w:i/>
          <w:iCs/>
          <w:noProof/>
        </w:rPr>
        <w:t>Kafka vs ActiveMQ vs RabbitMQ vs ZeroMQ - Digital Varys</w:t>
      </w:r>
      <w:r w:rsidRPr="00915FF3">
        <w:rPr>
          <w:rFonts w:ascii="Calibri" w:hAnsi="Calibri" w:cs="Calibri"/>
          <w:noProof/>
        </w:rPr>
        <w:t>. (n.d.). Retrieved May 16, 2021, from https://digitalvarys.com/kafka-vs-activemq-vs-rabbitmq-vs-zeromq/</w:t>
      </w:r>
    </w:p>
    <w:p w14:paraId="635F8646" w14:textId="77777777" w:rsidR="00915FF3" w:rsidRPr="00915FF3" w:rsidRDefault="00915FF3" w:rsidP="00915FF3">
      <w:pPr>
        <w:widowControl w:val="0"/>
        <w:autoSpaceDE w:val="0"/>
        <w:autoSpaceDN w:val="0"/>
        <w:adjustRightInd w:val="0"/>
        <w:ind w:left="480" w:hanging="480"/>
        <w:rPr>
          <w:rFonts w:ascii="Calibri" w:hAnsi="Calibri" w:cs="Calibri"/>
          <w:noProof/>
        </w:rPr>
      </w:pPr>
      <w:r w:rsidRPr="00915FF3">
        <w:rPr>
          <w:rFonts w:ascii="Calibri" w:hAnsi="Calibri" w:cs="Calibri"/>
          <w:i/>
          <w:iCs/>
          <w:noProof/>
        </w:rPr>
        <w:t>Kappa Architecture - Where Every Thing Is A Stream</w:t>
      </w:r>
      <w:r w:rsidRPr="00915FF3">
        <w:rPr>
          <w:rFonts w:ascii="Calibri" w:hAnsi="Calibri" w:cs="Calibri"/>
          <w:noProof/>
        </w:rPr>
        <w:t>. (n.d.). https://milinda.pathirage.org/kappa-architecture.com/</w:t>
      </w:r>
    </w:p>
    <w:p w14:paraId="62AF1860" w14:textId="77777777" w:rsidR="00915FF3" w:rsidRPr="00915FF3" w:rsidRDefault="00915FF3" w:rsidP="00915FF3">
      <w:pPr>
        <w:widowControl w:val="0"/>
        <w:autoSpaceDE w:val="0"/>
        <w:autoSpaceDN w:val="0"/>
        <w:adjustRightInd w:val="0"/>
        <w:ind w:left="480" w:hanging="480"/>
        <w:rPr>
          <w:rFonts w:ascii="Calibri" w:hAnsi="Calibri" w:cs="Calibri"/>
          <w:noProof/>
        </w:rPr>
      </w:pPr>
      <w:r w:rsidRPr="00915FF3">
        <w:rPr>
          <w:rFonts w:ascii="Calibri" w:hAnsi="Calibri" w:cs="Calibri"/>
          <w:noProof/>
        </w:rPr>
        <w:t xml:space="preserve">Karanam, R. R. (2018). </w:t>
      </w:r>
      <w:r w:rsidRPr="00915FF3">
        <w:rPr>
          <w:rFonts w:ascii="Calibri" w:hAnsi="Calibri" w:cs="Calibri"/>
          <w:i/>
          <w:iCs/>
          <w:noProof/>
        </w:rPr>
        <w:t>Spring: Microservices with Spring Boot: Build and deploy microservices with Spring Boot</w:t>
      </w:r>
      <w:r w:rsidRPr="00915FF3">
        <w:rPr>
          <w:rFonts w:ascii="Calibri" w:hAnsi="Calibri" w:cs="Calibri"/>
          <w:noProof/>
        </w:rPr>
        <w:t>. Packt Publishing Ltd.</w:t>
      </w:r>
    </w:p>
    <w:p w14:paraId="7246F8C2" w14:textId="77777777" w:rsidR="00915FF3" w:rsidRPr="00915FF3" w:rsidRDefault="00915FF3" w:rsidP="00915FF3">
      <w:pPr>
        <w:widowControl w:val="0"/>
        <w:autoSpaceDE w:val="0"/>
        <w:autoSpaceDN w:val="0"/>
        <w:adjustRightInd w:val="0"/>
        <w:ind w:left="480" w:hanging="480"/>
        <w:rPr>
          <w:rFonts w:ascii="Calibri" w:hAnsi="Calibri" w:cs="Calibri"/>
          <w:noProof/>
        </w:rPr>
      </w:pPr>
      <w:r w:rsidRPr="00915FF3">
        <w:rPr>
          <w:rFonts w:ascii="Calibri" w:hAnsi="Calibri" w:cs="Calibri"/>
          <w:noProof/>
        </w:rPr>
        <w:t xml:space="preserve">Mateus-Coelho, N., Cruz-Cunha, M., &amp; Ferreira, L. G. (2021). Security in Microservices Architectures. </w:t>
      </w:r>
      <w:r w:rsidRPr="00915FF3">
        <w:rPr>
          <w:rFonts w:ascii="Calibri" w:hAnsi="Calibri" w:cs="Calibri"/>
          <w:i/>
          <w:iCs/>
          <w:noProof/>
        </w:rPr>
        <w:t>Procedia Computer Science</w:t>
      </w:r>
      <w:r w:rsidRPr="00915FF3">
        <w:rPr>
          <w:rFonts w:ascii="Calibri" w:hAnsi="Calibri" w:cs="Calibri"/>
          <w:noProof/>
        </w:rPr>
        <w:t xml:space="preserve">, </w:t>
      </w:r>
      <w:r w:rsidRPr="00915FF3">
        <w:rPr>
          <w:rFonts w:ascii="Calibri" w:hAnsi="Calibri" w:cs="Calibri"/>
          <w:i/>
          <w:iCs/>
          <w:noProof/>
        </w:rPr>
        <w:t>181</w:t>
      </w:r>
      <w:r w:rsidRPr="00915FF3">
        <w:rPr>
          <w:rFonts w:ascii="Calibri" w:hAnsi="Calibri" w:cs="Calibri"/>
          <w:noProof/>
        </w:rPr>
        <w:t>(2019), 1225–1236. https://doi.org/10.1016/j.procs.2021.01.320</w:t>
      </w:r>
    </w:p>
    <w:p w14:paraId="27C21B2C" w14:textId="77777777" w:rsidR="00915FF3" w:rsidRPr="00915FF3" w:rsidRDefault="00915FF3" w:rsidP="00915FF3">
      <w:pPr>
        <w:widowControl w:val="0"/>
        <w:autoSpaceDE w:val="0"/>
        <w:autoSpaceDN w:val="0"/>
        <w:adjustRightInd w:val="0"/>
        <w:ind w:left="480" w:hanging="480"/>
        <w:rPr>
          <w:rFonts w:ascii="Calibri" w:hAnsi="Calibri" w:cs="Calibri"/>
          <w:noProof/>
        </w:rPr>
      </w:pPr>
      <w:r w:rsidRPr="00915FF3">
        <w:rPr>
          <w:rFonts w:ascii="Calibri" w:hAnsi="Calibri" w:cs="Calibri"/>
          <w:noProof/>
        </w:rPr>
        <w:t xml:space="preserve">Michael Good. (2018). </w:t>
      </w:r>
      <w:r w:rsidRPr="00915FF3">
        <w:rPr>
          <w:rFonts w:ascii="Calibri" w:hAnsi="Calibri" w:cs="Calibri"/>
          <w:i/>
          <w:iCs/>
          <w:noProof/>
        </w:rPr>
        <w:t>Thymeleaf with Preface</w:t>
      </w:r>
      <w:r w:rsidRPr="00915FF3">
        <w:rPr>
          <w:rFonts w:ascii="Calibri" w:hAnsi="Calibri" w:cs="Calibri"/>
          <w:noProof/>
        </w:rPr>
        <w:t>.</w:t>
      </w:r>
    </w:p>
    <w:p w14:paraId="5C9921A7" w14:textId="77777777" w:rsidR="00915FF3" w:rsidRPr="00915FF3" w:rsidRDefault="00915FF3" w:rsidP="00915FF3">
      <w:pPr>
        <w:widowControl w:val="0"/>
        <w:autoSpaceDE w:val="0"/>
        <w:autoSpaceDN w:val="0"/>
        <w:adjustRightInd w:val="0"/>
        <w:ind w:left="480" w:hanging="480"/>
        <w:rPr>
          <w:rFonts w:ascii="Calibri" w:hAnsi="Calibri" w:cs="Calibri"/>
          <w:noProof/>
        </w:rPr>
      </w:pPr>
      <w:r w:rsidRPr="00915FF3">
        <w:rPr>
          <w:rFonts w:ascii="Calibri" w:hAnsi="Calibri" w:cs="Calibri"/>
          <w:i/>
          <w:iCs/>
          <w:noProof/>
        </w:rPr>
        <w:lastRenderedPageBreak/>
        <w:t>Microservices</w:t>
      </w:r>
      <w:r w:rsidRPr="00915FF3">
        <w:rPr>
          <w:rFonts w:ascii="Calibri" w:hAnsi="Calibri" w:cs="Calibri"/>
          <w:noProof/>
        </w:rPr>
        <w:t>. (n.d.). Retrieved April 29, 2021, from https://martinfowler.com/articles/microservices.html</w:t>
      </w:r>
    </w:p>
    <w:p w14:paraId="79ACE61F" w14:textId="77777777" w:rsidR="00915FF3" w:rsidRPr="00915FF3" w:rsidRDefault="00915FF3" w:rsidP="00915FF3">
      <w:pPr>
        <w:widowControl w:val="0"/>
        <w:autoSpaceDE w:val="0"/>
        <w:autoSpaceDN w:val="0"/>
        <w:adjustRightInd w:val="0"/>
        <w:ind w:left="480" w:hanging="480"/>
        <w:rPr>
          <w:rFonts w:ascii="Calibri" w:hAnsi="Calibri" w:cs="Calibri"/>
          <w:noProof/>
        </w:rPr>
      </w:pPr>
      <w:r w:rsidRPr="00915FF3">
        <w:rPr>
          <w:rFonts w:ascii="Calibri" w:hAnsi="Calibri" w:cs="Calibri"/>
          <w:i/>
          <w:iCs/>
          <w:noProof/>
        </w:rPr>
        <w:t>MVC (Model, View, Controller) explicado.</w:t>
      </w:r>
      <w:r w:rsidRPr="00915FF3">
        <w:rPr>
          <w:rFonts w:ascii="Calibri" w:hAnsi="Calibri" w:cs="Calibri"/>
          <w:noProof/>
        </w:rPr>
        <w:t xml:space="preserve"> (n.d.). Retrieved May 16, 2021, from https://codigofacilito.com/articulos/mvc-model-view-controller-explicado</w:t>
      </w:r>
    </w:p>
    <w:p w14:paraId="79052706" w14:textId="77777777" w:rsidR="00915FF3" w:rsidRPr="00915FF3" w:rsidRDefault="00915FF3" w:rsidP="00915FF3">
      <w:pPr>
        <w:widowControl w:val="0"/>
        <w:autoSpaceDE w:val="0"/>
        <w:autoSpaceDN w:val="0"/>
        <w:adjustRightInd w:val="0"/>
        <w:ind w:left="480" w:hanging="480"/>
        <w:rPr>
          <w:rFonts w:ascii="Calibri" w:hAnsi="Calibri" w:cs="Calibri"/>
          <w:noProof/>
        </w:rPr>
      </w:pPr>
      <w:r w:rsidRPr="00915FF3">
        <w:rPr>
          <w:rFonts w:ascii="Calibri" w:hAnsi="Calibri" w:cs="Calibri"/>
          <w:noProof/>
        </w:rPr>
        <w:t xml:space="preserve">Newman, S. (2020). </w:t>
      </w:r>
      <w:r w:rsidRPr="00915FF3">
        <w:rPr>
          <w:rFonts w:ascii="Calibri" w:hAnsi="Calibri" w:cs="Calibri"/>
          <w:i/>
          <w:iCs/>
          <w:noProof/>
        </w:rPr>
        <w:t>Monolith to Microservices Evolutionary Patterns to Transform Your Monolith</w:t>
      </w:r>
      <w:r w:rsidRPr="00915FF3">
        <w:rPr>
          <w:rFonts w:ascii="Calibri" w:hAnsi="Calibri" w:cs="Calibri"/>
          <w:noProof/>
        </w:rPr>
        <w:t>. O’Reilly Media.</w:t>
      </w:r>
    </w:p>
    <w:p w14:paraId="55B70372" w14:textId="77777777" w:rsidR="00915FF3" w:rsidRPr="00915FF3" w:rsidRDefault="00915FF3" w:rsidP="00915FF3">
      <w:pPr>
        <w:widowControl w:val="0"/>
        <w:autoSpaceDE w:val="0"/>
        <w:autoSpaceDN w:val="0"/>
        <w:adjustRightInd w:val="0"/>
        <w:ind w:left="480" w:hanging="480"/>
        <w:rPr>
          <w:rFonts w:ascii="Calibri" w:hAnsi="Calibri" w:cs="Calibri"/>
          <w:noProof/>
        </w:rPr>
      </w:pPr>
      <w:r w:rsidRPr="00915FF3">
        <w:rPr>
          <w:rFonts w:ascii="Calibri" w:hAnsi="Calibri" w:cs="Calibri"/>
          <w:i/>
          <w:iCs/>
          <w:noProof/>
        </w:rPr>
        <w:t>Spring | Home</w:t>
      </w:r>
      <w:r w:rsidRPr="00915FF3">
        <w:rPr>
          <w:rFonts w:ascii="Calibri" w:hAnsi="Calibri" w:cs="Calibri"/>
          <w:noProof/>
        </w:rPr>
        <w:t>. (n.d.). https://spring.io/</w:t>
      </w:r>
    </w:p>
    <w:p w14:paraId="690C0667" w14:textId="77777777" w:rsidR="00915FF3" w:rsidRPr="00915FF3" w:rsidRDefault="00915FF3" w:rsidP="00915FF3">
      <w:pPr>
        <w:widowControl w:val="0"/>
        <w:autoSpaceDE w:val="0"/>
        <w:autoSpaceDN w:val="0"/>
        <w:adjustRightInd w:val="0"/>
        <w:ind w:left="480" w:hanging="480"/>
        <w:rPr>
          <w:rFonts w:ascii="Calibri" w:hAnsi="Calibri" w:cs="Calibri"/>
          <w:noProof/>
        </w:rPr>
      </w:pPr>
      <w:r w:rsidRPr="00915FF3">
        <w:rPr>
          <w:rFonts w:ascii="Calibri" w:hAnsi="Calibri" w:cs="Calibri"/>
          <w:i/>
          <w:iCs/>
          <w:noProof/>
        </w:rPr>
        <w:t>Spring Initializr</w:t>
      </w:r>
      <w:r w:rsidRPr="00915FF3">
        <w:rPr>
          <w:rFonts w:ascii="Calibri" w:hAnsi="Calibri" w:cs="Calibri"/>
          <w:noProof/>
        </w:rPr>
        <w:t>. (n.d.). Retrieved May 17, 2021, from https://start.spring.io/</w:t>
      </w:r>
    </w:p>
    <w:p w14:paraId="0D5E7D08" w14:textId="77777777" w:rsidR="00915FF3" w:rsidRPr="00915FF3" w:rsidRDefault="00915FF3" w:rsidP="00915FF3">
      <w:pPr>
        <w:widowControl w:val="0"/>
        <w:autoSpaceDE w:val="0"/>
        <w:autoSpaceDN w:val="0"/>
        <w:adjustRightInd w:val="0"/>
        <w:ind w:left="480" w:hanging="480"/>
        <w:rPr>
          <w:rFonts w:ascii="Calibri" w:hAnsi="Calibri" w:cs="Calibri"/>
          <w:noProof/>
        </w:rPr>
      </w:pPr>
      <w:r w:rsidRPr="00915FF3">
        <w:rPr>
          <w:rFonts w:ascii="Calibri" w:hAnsi="Calibri" w:cs="Calibri"/>
          <w:i/>
          <w:iCs/>
          <w:noProof/>
        </w:rPr>
        <w:t>Spring MVC vs Apache Wicket detailed comparison as of 2021 - Slant</w:t>
      </w:r>
      <w:r w:rsidRPr="00915FF3">
        <w:rPr>
          <w:rFonts w:ascii="Calibri" w:hAnsi="Calibri" w:cs="Calibri"/>
          <w:noProof/>
        </w:rPr>
        <w:t>. (n.d.). Retrieved May 16, 2021, from https://www.slant.co/versus/1436/23475/~spring-mvc_vs_apache-wicket</w:t>
      </w:r>
    </w:p>
    <w:p w14:paraId="7CEF46B0" w14:textId="77777777" w:rsidR="00915FF3" w:rsidRPr="00915FF3" w:rsidRDefault="00915FF3" w:rsidP="00915FF3">
      <w:pPr>
        <w:widowControl w:val="0"/>
        <w:autoSpaceDE w:val="0"/>
        <w:autoSpaceDN w:val="0"/>
        <w:adjustRightInd w:val="0"/>
        <w:ind w:left="480" w:hanging="480"/>
        <w:rPr>
          <w:rFonts w:ascii="Calibri" w:hAnsi="Calibri" w:cs="Calibri"/>
          <w:noProof/>
        </w:rPr>
      </w:pPr>
      <w:r w:rsidRPr="00915FF3">
        <w:rPr>
          <w:rFonts w:ascii="Calibri" w:hAnsi="Calibri" w:cs="Calibri"/>
          <w:noProof/>
        </w:rPr>
        <w:t xml:space="preserve">Surovich, S., &amp; Boorshtein, M. (2020). </w:t>
      </w:r>
      <w:r w:rsidRPr="00915FF3">
        <w:rPr>
          <w:rFonts w:ascii="Calibri" w:hAnsi="Calibri" w:cs="Calibri"/>
          <w:i/>
          <w:iCs/>
          <w:noProof/>
        </w:rPr>
        <w:t>Kubernetes and Docker - An Enterprise Guide: Effectively containerize applications, integrate enterprise systems, and scale applications in your enterprise</w:t>
      </w:r>
      <w:r w:rsidRPr="00915FF3">
        <w:rPr>
          <w:rFonts w:ascii="Calibri" w:hAnsi="Calibri" w:cs="Calibri"/>
          <w:noProof/>
        </w:rPr>
        <w:t>. Packt Publishing.</w:t>
      </w:r>
    </w:p>
    <w:p w14:paraId="0277C348" w14:textId="77777777" w:rsidR="00915FF3" w:rsidRPr="00915FF3" w:rsidRDefault="00915FF3" w:rsidP="00915FF3">
      <w:pPr>
        <w:widowControl w:val="0"/>
        <w:autoSpaceDE w:val="0"/>
        <w:autoSpaceDN w:val="0"/>
        <w:adjustRightInd w:val="0"/>
        <w:ind w:left="480" w:hanging="480"/>
        <w:rPr>
          <w:rFonts w:ascii="Calibri" w:hAnsi="Calibri" w:cs="Calibri"/>
          <w:noProof/>
        </w:rPr>
      </w:pPr>
      <w:r w:rsidRPr="00915FF3">
        <w:rPr>
          <w:rFonts w:ascii="Calibri" w:hAnsi="Calibri" w:cs="Calibri"/>
          <w:i/>
          <w:iCs/>
          <w:noProof/>
        </w:rPr>
        <w:t>YMNNALFT: Easy Docker Image Creation with the Spring Boot Maven Plugin and Buildpacks</w:t>
      </w:r>
      <w:r w:rsidRPr="00915FF3">
        <w:rPr>
          <w:rFonts w:ascii="Calibri" w:hAnsi="Calibri" w:cs="Calibri"/>
          <w:noProof/>
        </w:rPr>
        <w:t>. (n.d.). Retrieved May 17, 2021, from https://spring.io/blog/2021/01/04/ymnnalft-easy-docker-image-creation-with-the-spring-boot-maven-plugin-and-buildpacks</w:t>
      </w:r>
    </w:p>
    <w:p w14:paraId="041C7FF3" w14:textId="77777777" w:rsidR="004E43FF" w:rsidRPr="004E43FF" w:rsidRDefault="004E43FF" w:rsidP="004E43FF">
      <w:pPr>
        <w:widowControl w:val="0"/>
        <w:autoSpaceDE w:val="0"/>
        <w:autoSpaceDN w:val="0"/>
        <w:adjustRightInd w:val="0"/>
        <w:ind w:left="480" w:hanging="480"/>
        <w:rPr>
          <w:rFonts w:ascii="Calibri" w:hAnsi="Calibri" w:cs="Calibri"/>
          <w:noProof/>
        </w:rPr>
      </w:pPr>
      <w:r>
        <w:fldChar w:fldCharType="end"/>
      </w:r>
      <w:r w:rsidRPr="004E43FF">
        <w:rPr>
          <w:rFonts w:ascii="Calibri" w:hAnsi="Calibri" w:cs="Calibri"/>
          <w:noProof/>
        </w:rPr>
        <w:t>CQRS. (s. f.). https://martinfowler.com/bliki/CQRS.html</w:t>
      </w:r>
    </w:p>
    <w:p w14:paraId="54653E34"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spring-projects/spring-petclinic: A sample Spring-based application. (s. f.). https://github.com/spring-projects/spring-petclinic</w:t>
      </w:r>
    </w:p>
    <w:p w14:paraId="4B10422F"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Kappa Architecture - Where Every Thing Is A Stream. (s. f.). https://milinda.pathirage.org/kappa-architecture.com/</w:t>
      </w:r>
    </w:p>
    <w:p w14:paraId="11AEA07B"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Baboi, M., Iftene, A., &amp; Gîfu, D. (2019). Dynamic microservices to create scalable and fault tolerance architecture. Procedia Computer Science, 159, 1035-1044. https://doi.org/10.1016/j.procs.2019.09.271</w:t>
      </w:r>
    </w:p>
    <w:p w14:paraId="734F38B7"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Baboi, M., Iftene, A., &amp; Gîfu, D. (2019). Dynamic microservices to create scalable and fault tolerance architecture. Procedia Computer Science, 159, 1035-1044. https://doi.org/10.1016/j.procs.2019.09.271</w:t>
      </w:r>
    </w:p>
    <w:p w14:paraId="413FC0DD"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lastRenderedPageBreak/>
        <w:t>Bejeck, B. (2018). Kafka Streams in Action: Real-time apps and microservices with the Kafka Streams API. Manning Publications.</w:t>
      </w:r>
    </w:p>
    <w:p w14:paraId="45D6A5D7"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Bellemare, A. (2020). Building Event-Driven Microservices. O’Reilly Media.</w:t>
      </w:r>
    </w:p>
    <w:p w14:paraId="56A514DA"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Bradshaw, S., Brazil, E., &amp; Chodorow, K. (2019). MongoDB: The Definitive Guide 3e: Powerful and Scalable Data Storage. O’Reilly Media.</w:t>
      </w:r>
    </w:p>
    <w:p w14:paraId="161DD0AE"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Bucchiarone, A., Mazzara, M., Dragoni, N., Dustdar, S., &amp; Bjørndal, N. (2020). Migration from Monolith to Microservices: Benchmarking a Case Study. March. https://doi.org/10.13140/RG.2.2.27715.14883</w:t>
      </w:r>
    </w:p>
    <w:p w14:paraId="78A42574"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Garafolo, E. (2020). Practical Microservices: Build Event-Driven Architectures with Event Sourcing and CQRS. Pragmatic Bookshelf.</w:t>
      </w:r>
    </w:p>
    <w:p w14:paraId="4C3DDDAF"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Kane, S., &amp; Matthias, K. (2018). Docker: Up &amp; Running: Shipping Reliable Containers in Production. O’Reilly Medi.</w:t>
      </w:r>
    </w:p>
    <w:p w14:paraId="7C6E56DD"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Karanam, R. R. (2018). Spring: Microservices with Spring Boot: Build and deploy microservices with Spring Boot. Packt Publishing Ltd.</w:t>
      </w:r>
    </w:p>
    <w:p w14:paraId="300769C0"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Li, S., Zhang, H., Jia, Z., Zhong, C., Zhang, C., Shan, Z., Shen, J., &amp; Babar, M. A. (2021). Understanding and addressing quality attributes of microservices architecture: A Systematic literature review. Information and Software Technology, 131, 106449. https://doi.org/10.1016/j.infsof.2020.106449</w:t>
      </w:r>
    </w:p>
    <w:p w14:paraId="2770C231"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Lopez de Ipiña, D. (s. f.). Bases de Datos No Relacionales (NoSQL): Cassandra, CouchDB, MongoDB y…. https://www.slideshare.net/dipina/nosql-cassandra-couchdb-mongodb-y-neo4j</w:t>
      </w:r>
    </w:p>
    <w:p w14:paraId="2BD6AAAB"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Macero, M. (2020). Learn Microservices with Spring Boot. Apress.</w:t>
      </w:r>
    </w:p>
    <w:p w14:paraId="655E25EE"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Martin, R. C. (2012). Código Limpio Manual de Estilo para el Desarrollo Ágil de Software. Anaya Multimedia.</w:t>
      </w:r>
    </w:p>
    <w:p w14:paraId="64C2A32A"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Mitra, R. (2020). Microservices: Up and Running: A Step-by-Step Guide to Building a Microservice Architecture. O’Reilly Media.</w:t>
      </w:r>
    </w:p>
    <w:p w14:paraId="19FA7BCB"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Newman, S. (2015). Building Microservices. O’Reilly Media.</w:t>
      </w:r>
    </w:p>
    <w:p w14:paraId="396BE60D"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 xml:space="preserve">Newman, S. (2020). Monolith to Microservices Evolutionary Patterns to Transform Your </w:t>
      </w:r>
      <w:r w:rsidRPr="004E43FF">
        <w:rPr>
          <w:rFonts w:ascii="Calibri" w:hAnsi="Calibri" w:cs="Calibri"/>
          <w:noProof/>
        </w:rPr>
        <w:lastRenderedPageBreak/>
        <w:t>Monolith. O’Reilly Media.</w:t>
      </w:r>
    </w:p>
    <w:p w14:paraId="7B654940"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Pacheco, V. F. (2018). Microservice patterns and best practices : Explore patterns like cqrs and event sourcing to create scalable, maintainable, and testable microservices (P. E. Central (Ed.)).</w:t>
      </w:r>
    </w:p>
    <w:p w14:paraId="77B815DB"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Poulton, N. (2021). The Kubernetes Book. Independently published.</w:t>
      </w:r>
    </w:p>
    <w:p w14:paraId="6C2B6B44"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Roldan Martinez, D., Valderas Aranda, P. J., &amp; Torres Bosch, V. (2018). Microservicios: un enfoque integrado. RA-MA Editorial.</w:t>
      </w:r>
    </w:p>
    <w:p w14:paraId="58BF0185"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Santomaggio, G., &amp; Boschi, S. (2013). RabbitMQ Cookbook. Packt Publishing Ltd.</w:t>
      </w:r>
    </w:p>
    <w:p w14:paraId="32AA21DC"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Surovich, S., &amp; Boorshtein, M. (2020). Kubernetes and Docker - An Enterprise Guide: Effectively containerize applications, integrate enterprise systems, and scale applications in your enterprise. Packt Publishing.</w:t>
      </w:r>
    </w:p>
    <w:p w14:paraId="43E1C6E5"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Torres-berru, Y., Camacho-macas, J., &amp; Solano-cabrera, J. (2020). Ciencias tecnicas y aplicadas Artículo de investigación. 6, 763-781.</w:t>
      </w:r>
    </w:p>
    <w:p w14:paraId="47980E17"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Urquhart, J. (2021). Flow Architectures: The Future of Streaming and Event-Driven Integration. O’Reilly Media.</w:t>
      </w:r>
    </w:p>
    <w:p w14:paraId="2F616C76"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Valley, S., Group, P., Partner, G., &amp; Partners, M. (2010). Praise for the The Art of Scalability. En Addison-Wesley.</w:t>
      </w:r>
    </w:p>
    <w:p w14:paraId="478AB81E" w14:textId="69A778E1" w:rsid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Vera-Rivera, F. H., Cuevas, C. M. G., &amp; Astudillo, H. (2019). Desarrollo de aplicaciones basadas en microservicios: tendencias y desafíos de investigación TT  - Development of microservices-based applications: trends and research challenges. Revista Ibérica de Sistemas e Tecnologias de Informação, E23, 107-120.</w:t>
      </w:r>
    </w:p>
    <w:p w14:paraId="61C36BF2" w14:textId="77777777" w:rsidR="005150F1" w:rsidRPr="005150F1" w:rsidRDefault="005150F1" w:rsidP="005150F1">
      <w:pPr>
        <w:widowControl w:val="0"/>
        <w:autoSpaceDE w:val="0"/>
        <w:autoSpaceDN w:val="0"/>
        <w:adjustRightInd w:val="0"/>
        <w:ind w:left="480" w:hanging="480"/>
        <w:rPr>
          <w:rFonts w:ascii="Calibri" w:hAnsi="Calibri" w:cs="Calibri"/>
          <w:noProof/>
        </w:rPr>
      </w:pPr>
      <w:r w:rsidRPr="005150F1">
        <w:rPr>
          <w:rFonts w:ascii="Calibri" w:hAnsi="Calibri" w:cs="Calibri"/>
          <w:noProof/>
        </w:rPr>
        <w:t>Astic | Asociación Profesional de Cuerpos Superiores de Sistemas y Tecnologías de la Información de las Administraciones Públicas. (s. f.). Recuperado 29 de abril de 2021, de https://www.astic.es/</w:t>
      </w:r>
    </w:p>
    <w:p w14:paraId="2A44E7AD" w14:textId="77777777" w:rsidR="00A32203" w:rsidRPr="00A32203" w:rsidRDefault="00A32203" w:rsidP="00A32203">
      <w:pPr>
        <w:widowControl w:val="0"/>
        <w:autoSpaceDE w:val="0"/>
        <w:autoSpaceDN w:val="0"/>
        <w:adjustRightInd w:val="0"/>
        <w:ind w:left="480" w:hanging="480"/>
        <w:rPr>
          <w:rFonts w:ascii="Calibri" w:hAnsi="Calibri" w:cs="Calibri"/>
          <w:noProof/>
        </w:rPr>
      </w:pPr>
      <w:r w:rsidRPr="00A32203">
        <w:rPr>
          <w:rFonts w:ascii="Calibri" w:hAnsi="Calibri" w:cs="Calibri"/>
          <w:noProof/>
        </w:rPr>
        <w:t>Microservices. (s. f.). Recuperado 29 de abril de 2021, de https://martinfowler.com/articles/microservices.html</w:t>
      </w:r>
    </w:p>
    <w:p w14:paraId="58D52EF9" w14:textId="77777777" w:rsidR="005150F1" w:rsidRPr="00A32203" w:rsidRDefault="005150F1" w:rsidP="004E43FF">
      <w:pPr>
        <w:widowControl w:val="0"/>
        <w:autoSpaceDE w:val="0"/>
        <w:autoSpaceDN w:val="0"/>
        <w:adjustRightInd w:val="0"/>
        <w:ind w:left="480" w:hanging="480"/>
        <w:rPr>
          <w:rFonts w:ascii="Calibri" w:hAnsi="Calibri" w:cs="Calibri"/>
          <w:noProof/>
          <w:u w:val="single"/>
        </w:rPr>
      </w:pPr>
    </w:p>
    <w:p w14:paraId="4D175528" w14:textId="28CE079E" w:rsidR="004E43FF" w:rsidRDefault="004E43FF" w:rsidP="00194057">
      <w:pPr>
        <w:pStyle w:val="Referenciasbibliogrficas"/>
      </w:pPr>
    </w:p>
    <w:p w14:paraId="03070833" w14:textId="77777777" w:rsidR="0085378A" w:rsidRDefault="0085378A" w:rsidP="00194057">
      <w:pPr>
        <w:pStyle w:val="Referenciasbibliogrficas"/>
      </w:pPr>
    </w:p>
    <w:p w14:paraId="30049AD8" w14:textId="7C3511E2" w:rsidR="00BE65DD" w:rsidRDefault="00BE65DD" w:rsidP="00194057">
      <w:pPr>
        <w:pStyle w:val="Referenciasbibliogrficas"/>
      </w:pPr>
      <w:proofErr w:type="spellStart"/>
      <w:r>
        <w:t>Habría</w:t>
      </w:r>
      <w:proofErr w:type="spellEnd"/>
      <w:r>
        <w:t xml:space="preserve"> que </w:t>
      </w:r>
      <w:proofErr w:type="spellStart"/>
      <w:r>
        <w:t>añadir</w:t>
      </w:r>
      <w:proofErr w:type="spellEnd"/>
      <w:r>
        <w:t>:</w:t>
      </w:r>
    </w:p>
    <w:p w14:paraId="1AFBF2CE" w14:textId="4FAF473B" w:rsidR="00BE65DD" w:rsidRDefault="00BE65DD" w:rsidP="00194057">
      <w:pPr>
        <w:pStyle w:val="Referenciasbibliogrficas"/>
      </w:pPr>
      <w:r>
        <w:t>-</w:t>
      </w:r>
      <w:proofErr w:type="spellStart"/>
      <w:r>
        <w:t>Página</w:t>
      </w:r>
      <w:proofErr w:type="spellEnd"/>
      <w:r>
        <w:t xml:space="preserve"> de la </w:t>
      </w:r>
      <w:proofErr w:type="spellStart"/>
      <w:r>
        <w:t>gerencia</w:t>
      </w:r>
      <w:proofErr w:type="spellEnd"/>
      <w:r>
        <w:t xml:space="preserve"> </w:t>
      </w:r>
      <w:proofErr w:type="spellStart"/>
      <w:r>
        <w:t>informática</w:t>
      </w:r>
      <w:proofErr w:type="spellEnd"/>
    </w:p>
    <w:p w14:paraId="124C8FE8" w14:textId="239E0AAD" w:rsidR="00BE65DD" w:rsidRDefault="00BE65DD" w:rsidP="00194057">
      <w:pPr>
        <w:pStyle w:val="Referenciasbibliogrficas"/>
      </w:pPr>
      <w:r>
        <w:t>-</w:t>
      </w:r>
      <w:proofErr w:type="spellStart"/>
      <w:r>
        <w:t>Pagina</w:t>
      </w:r>
      <w:proofErr w:type="spellEnd"/>
      <w:r>
        <w:t xml:space="preserve"> de docker</w:t>
      </w:r>
    </w:p>
    <w:p w14:paraId="7C5FA7E8" w14:textId="3C248709" w:rsidR="00BE65DD" w:rsidRDefault="00BE65DD" w:rsidP="00194057">
      <w:pPr>
        <w:pStyle w:val="Referenciasbibliogrficas"/>
      </w:pPr>
      <w:r>
        <w:t>-</w:t>
      </w:r>
      <w:proofErr w:type="spellStart"/>
      <w:r>
        <w:t>Pagina</w:t>
      </w:r>
      <w:proofErr w:type="spellEnd"/>
      <w:r>
        <w:t xml:space="preserve"> de </w:t>
      </w:r>
      <w:proofErr w:type="spellStart"/>
      <w:r>
        <w:t>Springboot</w:t>
      </w:r>
      <w:proofErr w:type="spellEnd"/>
    </w:p>
    <w:p w14:paraId="605D266E" w14:textId="168BDD2A" w:rsidR="00BE65DD" w:rsidRDefault="00BE65DD" w:rsidP="00194057">
      <w:pPr>
        <w:pStyle w:val="Referenciasbibliogrficas"/>
      </w:pPr>
      <w:r>
        <w:t>-</w:t>
      </w:r>
      <w:proofErr w:type="spellStart"/>
      <w:r>
        <w:t>Página</w:t>
      </w:r>
      <w:proofErr w:type="spellEnd"/>
      <w:r>
        <w:t xml:space="preserve"> de </w:t>
      </w:r>
      <w:proofErr w:type="spellStart"/>
      <w:r>
        <w:t>kafka</w:t>
      </w:r>
      <w:proofErr w:type="spellEnd"/>
    </w:p>
    <w:p w14:paraId="0EB04018" w14:textId="15AF9AA0" w:rsidR="00BE65DD" w:rsidRDefault="00BE65DD" w:rsidP="00194057">
      <w:pPr>
        <w:pStyle w:val="Referenciasbibliogrficas"/>
      </w:pPr>
      <w:r>
        <w:t>-</w:t>
      </w:r>
      <w:proofErr w:type="spellStart"/>
      <w:r>
        <w:t>Pagina</w:t>
      </w:r>
      <w:proofErr w:type="spellEnd"/>
      <w:r>
        <w:t xml:space="preserve"> de </w:t>
      </w:r>
      <w:proofErr w:type="spellStart"/>
      <w:r>
        <w:t>martinfowler</w:t>
      </w:r>
      <w:proofErr w:type="spellEnd"/>
      <w:r>
        <w:t xml:space="preserve"> y </w:t>
      </w:r>
      <w:proofErr w:type="spellStart"/>
      <w:r>
        <w:t>microservicios</w:t>
      </w:r>
      <w:proofErr w:type="spellEnd"/>
    </w:p>
    <w:p w14:paraId="0CCBB688" w14:textId="41D831E8" w:rsidR="00BE65DD" w:rsidRDefault="00BE65DD" w:rsidP="00194057">
      <w:pPr>
        <w:pStyle w:val="Referenciasbibliogrficas"/>
      </w:pPr>
      <w:r>
        <w:t>-</w:t>
      </w:r>
      <w:proofErr w:type="spellStart"/>
      <w:r>
        <w:t>Página</w:t>
      </w:r>
      <w:proofErr w:type="spellEnd"/>
      <w:r>
        <w:t xml:space="preserve"> de </w:t>
      </w:r>
      <w:proofErr w:type="spellStart"/>
      <w:r>
        <w:t>mongoDB</w:t>
      </w:r>
      <w:proofErr w:type="spellEnd"/>
    </w:p>
    <w:p w14:paraId="1DFF6C19" w14:textId="638F1910" w:rsidR="00BE65DD" w:rsidRDefault="00BE65DD" w:rsidP="00194057">
      <w:pPr>
        <w:pStyle w:val="Referenciasbibliogrficas"/>
      </w:pPr>
      <w:r>
        <w:t>-</w:t>
      </w:r>
      <w:proofErr w:type="spellStart"/>
      <w:r>
        <w:t>Página</w:t>
      </w:r>
      <w:proofErr w:type="spellEnd"/>
      <w:r>
        <w:t xml:space="preserve"> de ranking bd</w:t>
      </w:r>
    </w:p>
    <w:p w14:paraId="03C15F4C" w14:textId="4DA93FBF" w:rsidR="00BE65DD" w:rsidRDefault="00BE65DD" w:rsidP="00194057">
      <w:pPr>
        <w:pStyle w:val="Referenciasbibliogrficas"/>
      </w:pPr>
      <w:r>
        <w:t>-</w:t>
      </w:r>
      <w:proofErr w:type="spellStart"/>
      <w:r>
        <w:t>Página</w:t>
      </w:r>
      <w:proofErr w:type="spellEnd"/>
      <w:r>
        <w:t xml:space="preserve"> de </w:t>
      </w:r>
      <w:proofErr w:type="spellStart"/>
      <w:r>
        <w:t>redhat</w:t>
      </w:r>
      <w:proofErr w:type="spellEnd"/>
    </w:p>
    <w:p w14:paraId="70FF5C4C" w14:textId="63841867" w:rsidR="0065573C" w:rsidRDefault="0065573C" w:rsidP="00194057">
      <w:pPr>
        <w:pStyle w:val="Referenciasbibliogrficas"/>
      </w:pPr>
      <w:r>
        <w:t>-</w:t>
      </w:r>
      <w:proofErr w:type="spellStart"/>
      <w:r>
        <w:t>Página</w:t>
      </w:r>
      <w:proofErr w:type="spellEnd"/>
      <w:r>
        <w:t xml:space="preserve"> java, mave</w:t>
      </w:r>
      <w:r w:rsidR="00BF63C6">
        <w:t xml:space="preserve">n, </w:t>
      </w:r>
      <w:proofErr w:type="spellStart"/>
      <w:r w:rsidR="00BF63C6">
        <w:t>gradle</w:t>
      </w:r>
      <w:proofErr w:type="spellEnd"/>
    </w:p>
    <w:p w14:paraId="47A230F3" w14:textId="3224F60E" w:rsidR="0065573C" w:rsidRDefault="0065573C" w:rsidP="00194057">
      <w:pPr>
        <w:pStyle w:val="Referenciasbibliogrficas"/>
      </w:pPr>
      <w:r>
        <w:t>¿</w:t>
      </w:r>
      <w:proofErr w:type="spellStart"/>
      <w:r>
        <w:t>Acoplamiento</w:t>
      </w:r>
      <w:proofErr w:type="spellEnd"/>
      <w:r>
        <w:t xml:space="preserve"> o cohesion </w:t>
      </w:r>
      <w:proofErr w:type="spellStart"/>
      <w:r>
        <w:t>aquí</w:t>
      </w:r>
      <w:proofErr w:type="spellEnd"/>
      <w:r>
        <w:t xml:space="preserve"> o a pie de </w:t>
      </w:r>
      <w:proofErr w:type="spellStart"/>
      <w:r>
        <w:t>pagina</w:t>
      </w:r>
      <w:proofErr w:type="spellEnd"/>
      <w:r>
        <w:t>?</w:t>
      </w:r>
    </w:p>
    <w:p w14:paraId="2DB100BF" w14:textId="18BE5374" w:rsidR="00A75783" w:rsidRDefault="00A75783">
      <w:pPr>
        <w:spacing w:before="0" w:after="0" w:line="240" w:lineRule="auto"/>
        <w:jc w:val="left"/>
      </w:pPr>
      <w:r>
        <w:br w:type="page"/>
      </w:r>
    </w:p>
    <w:p w14:paraId="589455B7" w14:textId="77777777" w:rsidR="0065573C" w:rsidRDefault="0065573C">
      <w:pPr>
        <w:spacing w:before="0" w:after="0" w:line="240" w:lineRule="auto"/>
        <w:jc w:val="left"/>
      </w:pPr>
    </w:p>
    <w:p w14:paraId="40E87E3E" w14:textId="60EBDBEF" w:rsidR="005306AD" w:rsidRDefault="005306AD" w:rsidP="005306AD">
      <w:pPr>
        <w:pStyle w:val="Anexo"/>
        <w:numPr>
          <w:ilvl w:val="0"/>
          <w:numId w:val="0"/>
        </w:numPr>
      </w:pPr>
      <w:bookmarkStart w:id="74" w:name="_Toc71999196"/>
      <w:r>
        <w:t>Índice de acrónimos</w:t>
      </w:r>
      <w:bookmarkEnd w:id="74"/>
    </w:p>
    <w:p w14:paraId="53614534" w14:textId="502D5D76" w:rsidR="00072C5E" w:rsidRDefault="0065573C" w:rsidP="0065573C">
      <w:pPr>
        <w:pStyle w:val="Referenciasbibliogrficas"/>
      </w:pPr>
      <w:r>
        <w:t>GISS</w:t>
      </w:r>
    </w:p>
    <w:p w14:paraId="776769AE" w14:textId="5868AE06" w:rsidR="0065573C" w:rsidRDefault="0065573C" w:rsidP="0065573C">
      <w:pPr>
        <w:pStyle w:val="Referenciasbibliogrficas"/>
      </w:pPr>
      <w:r>
        <w:t>NoSQL</w:t>
      </w:r>
    </w:p>
    <w:p w14:paraId="42E8FDBD" w14:textId="6157D2C9" w:rsidR="0065573C" w:rsidRDefault="0065573C" w:rsidP="0065573C">
      <w:pPr>
        <w:pStyle w:val="Referenciasbibliogrficas"/>
      </w:pPr>
      <w:r>
        <w:t>SOA</w:t>
      </w:r>
    </w:p>
    <w:p w14:paraId="013E4F27" w14:textId="5439909A" w:rsidR="0065573C" w:rsidRDefault="0065573C" w:rsidP="0065573C">
      <w:pPr>
        <w:pStyle w:val="Referenciasbibliogrficas"/>
      </w:pPr>
      <w:r>
        <w:t>HTTP</w:t>
      </w:r>
    </w:p>
    <w:p w14:paraId="3F6D5816" w14:textId="1AB19741" w:rsidR="0065573C" w:rsidRDefault="0065573C" w:rsidP="0065573C">
      <w:pPr>
        <w:pStyle w:val="Referenciasbibliogrficas"/>
      </w:pPr>
      <w:r>
        <w:t>ACID</w:t>
      </w:r>
    </w:p>
    <w:p w14:paraId="2A044F63" w14:textId="5FC778F9" w:rsidR="0065573C" w:rsidRDefault="0065573C" w:rsidP="0065573C">
      <w:pPr>
        <w:pStyle w:val="Referenciasbibliogrficas"/>
      </w:pPr>
      <w:r>
        <w:t>BD</w:t>
      </w:r>
    </w:p>
    <w:p w14:paraId="0278C9B8" w14:textId="274E7364" w:rsidR="0065573C" w:rsidRPr="000D09A0" w:rsidRDefault="0065573C" w:rsidP="0065573C">
      <w:pPr>
        <w:pStyle w:val="Referenciasbibliogrficas"/>
      </w:pPr>
      <w:r>
        <w:t>SICOSS</w:t>
      </w:r>
    </w:p>
    <w:sectPr w:rsidR="0065573C" w:rsidRPr="000D09A0" w:rsidSect="000757FF">
      <w:headerReference w:type="default" r:id="rId41"/>
      <w:footerReference w:type="default" r:id="rId42"/>
      <w:pgSz w:w="11906" w:h="16838"/>
      <w:pgMar w:top="1418" w:right="1134" w:bottom="1418"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9ECFA3C" w14:textId="77777777" w:rsidR="00144550" w:rsidRDefault="00144550" w:rsidP="006403BD">
      <w:r>
        <w:separator/>
      </w:r>
    </w:p>
  </w:endnote>
  <w:endnote w:type="continuationSeparator" w:id="0">
    <w:p w14:paraId="112B773B" w14:textId="77777777" w:rsidR="00144550" w:rsidRDefault="00144550" w:rsidP="006403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UnitOT-Light">
    <w:altName w:val="Calibri"/>
    <w:panose1 w:val="00000000000000000000"/>
    <w:charset w:val="00"/>
    <w:family w:val="swiss"/>
    <w:notTrueType/>
    <w:pitch w:val="variable"/>
    <w:sig w:usb0="800000EF" w:usb1="5000207B" w:usb2="00000028" w:usb3="00000000" w:csb0="00000001" w:csb1="00000000"/>
  </w:font>
  <w:font w:name="Open Sans">
    <w:altName w:val="Calibri"/>
    <w:charset w:val="00"/>
    <w:family w:val="swiss"/>
    <w:pitch w:val="variable"/>
    <w:sig w:usb0="E00002EF" w:usb1="4000205B" w:usb2="00000028"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A638AA" w14:textId="65D22152" w:rsidR="00BB2FAC" w:rsidRPr="00751A0E" w:rsidRDefault="00BB2FAC" w:rsidP="006403BD">
    <w:pPr>
      <w:pStyle w:val="Pgina"/>
    </w:pPr>
    <w:r w:rsidRPr="00751A0E">
      <w:fldChar w:fldCharType="begin"/>
    </w:r>
    <w:r w:rsidRPr="00751A0E">
      <w:instrText>PAGE   \* MERGEFORMAT</w:instrText>
    </w:r>
    <w:r w:rsidRPr="00751A0E">
      <w:fldChar w:fldCharType="separate"/>
    </w:r>
    <w:r>
      <w:rPr>
        <w:noProof/>
      </w:rPr>
      <w:t>14</w:t>
    </w:r>
    <w:r w:rsidRPr="00751A0E">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5AECE9A" w14:textId="77777777" w:rsidR="00144550" w:rsidRDefault="00144550" w:rsidP="006403BD">
      <w:r>
        <w:separator/>
      </w:r>
    </w:p>
  </w:footnote>
  <w:footnote w:type="continuationSeparator" w:id="0">
    <w:p w14:paraId="5598C6B6" w14:textId="77777777" w:rsidR="00144550" w:rsidRDefault="00144550" w:rsidP="006403B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BCFD18" w14:textId="28A0F317" w:rsidR="00BB2FAC" w:rsidRPr="00ED1546" w:rsidRDefault="00BB2FAC" w:rsidP="00ED1546">
    <w:pPr>
      <w:pStyle w:val="Encabezado"/>
      <w:spacing w:before="0" w:after="0" w:line="240" w:lineRule="auto"/>
      <w:jc w:val="right"/>
      <w:rPr>
        <w:rFonts w:asciiTheme="majorHAnsi" w:hAnsiTheme="majorHAnsi"/>
        <w:sz w:val="20"/>
      </w:rPr>
    </w:pPr>
    <w:r>
      <w:rPr>
        <w:rFonts w:asciiTheme="majorHAnsi" w:hAnsiTheme="majorHAnsi"/>
        <w:sz w:val="20"/>
      </w:rPr>
      <w:t>Alfredo Soto Gómez</w:t>
    </w:r>
  </w:p>
  <w:p w14:paraId="16A3A0C1" w14:textId="1E5AC7AF" w:rsidR="00BB2FAC" w:rsidRPr="00ED1546" w:rsidRDefault="00BB2FAC" w:rsidP="005A3304">
    <w:pPr>
      <w:pStyle w:val="Encabezado"/>
      <w:spacing w:before="0" w:after="0" w:line="240" w:lineRule="auto"/>
      <w:jc w:val="right"/>
      <w:rPr>
        <w:rFonts w:asciiTheme="majorHAnsi" w:hAnsiTheme="majorHAnsi"/>
        <w:sz w:val="20"/>
      </w:rPr>
    </w:pPr>
    <w:r w:rsidRPr="005A3304">
      <w:rPr>
        <w:rFonts w:asciiTheme="majorHAnsi" w:hAnsiTheme="majorHAnsi"/>
        <w:sz w:val="20"/>
      </w:rPr>
      <w:t>Sistema de Información Contable de la Seguridad Social. Del monolítico a los microservicio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9904F2"/>
    <w:multiLevelType w:val="hybridMultilevel"/>
    <w:tmpl w:val="BF5E290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32012BF"/>
    <w:multiLevelType w:val="hybridMultilevel"/>
    <w:tmpl w:val="CBD2B74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04E91B53"/>
    <w:multiLevelType w:val="hybridMultilevel"/>
    <w:tmpl w:val="EC6EEB66"/>
    <w:lvl w:ilvl="0" w:tplc="F8F0A42E">
      <w:start w:val="1"/>
      <w:numFmt w:val="upperLetter"/>
      <w:pStyle w:val="Anexo"/>
      <w:lvlText w:val="Anexo %1."/>
      <w:lvlJc w:val="left"/>
      <w:pPr>
        <w:ind w:left="36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0ECF3B3F"/>
    <w:multiLevelType w:val="hybridMultilevel"/>
    <w:tmpl w:val="06986EE4"/>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0F1A127A"/>
    <w:multiLevelType w:val="hybridMultilevel"/>
    <w:tmpl w:val="20560092"/>
    <w:lvl w:ilvl="0" w:tplc="0C0A0001">
      <w:start w:val="1"/>
      <w:numFmt w:val="bullet"/>
      <w:lvlText w:val=""/>
      <w:lvlJc w:val="left"/>
      <w:pPr>
        <w:ind w:left="780" w:hanging="360"/>
      </w:pPr>
      <w:rPr>
        <w:rFonts w:ascii="Symbol" w:hAnsi="Symbol" w:hint="default"/>
      </w:rPr>
    </w:lvl>
    <w:lvl w:ilvl="1" w:tplc="0C0A0003" w:tentative="1">
      <w:start w:val="1"/>
      <w:numFmt w:val="bullet"/>
      <w:lvlText w:val="o"/>
      <w:lvlJc w:val="left"/>
      <w:pPr>
        <w:ind w:left="1500" w:hanging="360"/>
      </w:pPr>
      <w:rPr>
        <w:rFonts w:ascii="Courier New" w:hAnsi="Courier New" w:cs="Courier New" w:hint="default"/>
      </w:rPr>
    </w:lvl>
    <w:lvl w:ilvl="2" w:tplc="0C0A0005" w:tentative="1">
      <w:start w:val="1"/>
      <w:numFmt w:val="bullet"/>
      <w:lvlText w:val=""/>
      <w:lvlJc w:val="left"/>
      <w:pPr>
        <w:ind w:left="2220" w:hanging="360"/>
      </w:pPr>
      <w:rPr>
        <w:rFonts w:ascii="Wingdings" w:hAnsi="Wingdings" w:hint="default"/>
      </w:rPr>
    </w:lvl>
    <w:lvl w:ilvl="3" w:tplc="0C0A0001" w:tentative="1">
      <w:start w:val="1"/>
      <w:numFmt w:val="bullet"/>
      <w:lvlText w:val=""/>
      <w:lvlJc w:val="left"/>
      <w:pPr>
        <w:ind w:left="2940" w:hanging="360"/>
      </w:pPr>
      <w:rPr>
        <w:rFonts w:ascii="Symbol" w:hAnsi="Symbol" w:hint="default"/>
      </w:rPr>
    </w:lvl>
    <w:lvl w:ilvl="4" w:tplc="0C0A0003" w:tentative="1">
      <w:start w:val="1"/>
      <w:numFmt w:val="bullet"/>
      <w:lvlText w:val="o"/>
      <w:lvlJc w:val="left"/>
      <w:pPr>
        <w:ind w:left="3660" w:hanging="360"/>
      </w:pPr>
      <w:rPr>
        <w:rFonts w:ascii="Courier New" w:hAnsi="Courier New" w:cs="Courier New" w:hint="default"/>
      </w:rPr>
    </w:lvl>
    <w:lvl w:ilvl="5" w:tplc="0C0A0005" w:tentative="1">
      <w:start w:val="1"/>
      <w:numFmt w:val="bullet"/>
      <w:lvlText w:val=""/>
      <w:lvlJc w:val="left"/>
      <w:pPr>
        <w:ind w:left="4380" w:hanging="360"/>
      </w:pPr>
      <w:rPr>
        <w:rFonts w:ascii="Wingdings" w:hAnsi="Wingdings" w:hint="default"/>
      </w:rPr>
    </w:lvl>
    <w:lvl w:ilvl="6" w:tplc="0C0A0001" w:tentative="1">
      <w:start w:val="1"/>
      <w:numFmt w:val="bullet"/>
      <w:lvlText w:val=""/>
      <w:lvlJc w:val="left"/>
      <w:pPr>
        <w:ind w:left="5100" w:hanging="360"/>
      </w:pPr>
      <w:rPr>
        <w:rFonts w:ascii="Symbol" w:hAnsi="Symbol" w:hint="default"/>
      </w:rPr>
    </w:lvl>
    <w:lvl w:ilvl="7" w:tplc="0C0A0003" w:tentative="1">
      <w:start w:val="1"/>
      <w:numFmt w:val="bullet"/>
      <w:lvlText w:val="o"/>
      <w:lvlJc w:val="left"/>
      <w:pPr>
        <w:ind w:left="5820" w:hanging="360"/>
      </w:pPr>
      <w:rPr>
        <w:rFonts w:ascii="Courier New" w:hAnsi="Courier New" w:cs="Courier New" w:hint="default"/>
      </w:rPr>
    </w:lvl>
    <w:lvl w:ilvl="8" w:tplc="0C0A0005" w:tentative="1">
      <w:start w:val="1"/>
      <w:numFmt w:val="bullet"/>
      <w:lvlText w:val=""/>
      <w:lvlJc w:val="left"/>
      <w:pPr>
        <w:ind w:left="6540" w:hanging="360"/>
      </w:pPr>
      <w:rPr>
        <w:rFonts w:ascii="Wingdings" w:hAnsi="Wingdings" w:hint="default"/>
      </w:rPr>
    </w:lvl>
  </w:abstractNum>
  <w:abstractNum w:abstractNumId="5" w15:restartNumberingAfterBreak="0">
    <w:nsid w:val="10FB2E21"/>
    <w:multiLevelType w:val="hybridMultilevel"/>
    <w:tmpl w:val="3BEC3AB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2033107"/>
    <w:multiLevelType w:val="hybridMultilevel"/>
    <w:tmpl w:val="12C6748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164E5978"/>
    <w:multiLevelType w:val="hybridMultilevel"/>
    <w:tmpl w:val="BC8E1F5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1A1C6BD6"/>
    <w:multiLevelType w:val="hybridMultilevel"/>
    <w:tmpl w:val="970069A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1A672086"/>
    <w:multiLevelType w:val="hybridMultilevel"/>
    <w:tmpl w:val="FF54E42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1D224CE1"/>
    <w:multiLevelType w:val="hybridMultilevel"/>
    <w:tmpl w:val="21227916"/>
    <w:lvl w:ilvl="0" w:tplc="0C0A0001">
      <w:start w:val="1"/>
      <w:numFmt w:val="bullet"/>
      <w:lvlText w:val=""/>
      <w:lvlJc w:val="left"/>
      <w:pPr>
        <w:ind w:left="3600" w:hanging="360"/>
      </w:pPr>
      <w:rPr>
        <w:rFonts w:ascii="Symbol" w:hAnsi="Symbol" w:hint="default"/>
      </w:rPr>
    </w:lvl>
    <w:lvl w:ilvl="1" w:tplc="0C0A0003" w:tentative="1">
      <w:start w:val="1"/>
      <w:numFmt w:val="bullet"/>
      <w:lvlText w:val="o"/>
      <w:lvlJc w:val="left"/>
      <w:pPr>
        <w:ind w:left="4320" w:hanging="360"/>
      </w:pPr>
      <w:rPr>
        <w:rFonts w:ascii="Courier New" w:hAnsi="Courier New" w:cs="Courier New" w:hint="default"/>
      </w:rPr>
    </w:lvl>
    <w:lvl w:ilvl="2" w:tplc="0C0A0005" w:tentative="1">
      <w:start w:val="1"/>
      <w:numFmt w:val="bullet"/>
      <w:lvlText w:val=""/>
      <w:lvlJc w:val="left"/>
      <w:pPr>
        <w:ind w:left="5040" w:hanging="360"/>
      </w:pPr>
      <w:rPr>
        <w:rFonts w:ascii="Wingdings" w:hAnsi="Wingdings" w:hint="default"/>
      </w:rPr>
    </w:lvl>
    <w:lvl w:ilvl="3" w:tplc="0C0A0001" w:tentative="1">
      <w:start w:val="1"/>
      <w:numFmt w:val="bullet"/>
      <w:lvlText w:val=""/>
      <w:lvlJc w:val="left"/>
      <w:pPr>
        <w:ind w:left="5760" w:hanging="360"/>
      </w:pPr>
      <w:rPr>
        <w:rFonts w:ascii="Symbol" w:hAnsi="Symbol" w:hint="default"/>
      </w:rPr>
    </w:lvl>
    <w:lvl w:ilvl="4" w:tplc="0C0A0003" w:tentative="1">
      <w:start w:val="1"/>
      <w:numFmt w:val="bullet"/>
      <w:lvlText w:val="o"/>
      <w:lvlJc w:val="left"/>
      <w:pPr>
        <w:ind w:left="6480" w:hanging="360"/>
      </w:pPr>
      <w:rPr>
        <w:rFonts w:ascii="Courier New" w:hAnsi="Courier New" w:cs="Courier New" w:hint="default"/>
      </w:rPr>
    </w:lvl>
    <w:lvl w:ilvl="5" w:tplc="0C0A0005" w:tentative="1">
      <w:start w:val="1"/>
      <w:numFmt w:val="bullet"/>
      <w:lvlText w:val=""/>
      <w:lvlJc w:val="left"/>
      <w:pPr>
        <w:ind w:left="7200" w:hanging="360"/>
      </w:pPr>
      <w:rPr>
        <w:rFonts w:ascii="Wingdings" w:hAnsi="Wingdings" w:hint="default"/>
      </w:rPr>
    </w:lvl>
    <w:lvl w:ilvl="6" w:tplc="0C0A0001" w:tentative="1">
      <w:start w:val="1"/>
      <w:numFmt w:val="bullet"/>
      <w:lvlText w:val=""/>
      <w:lvlJc w:val="left"/>
      <w:pPr>
        <w:ind w:left="7920" w:hanging="360"/>
      </w:pPr>
      <w:rPr>
        <w:rFonts w:ascii="Symbol" w:hAnsi="Symbol" w:hint="default"/>
      </w:rPr>
    </w:lvl>
    <w:lvl w:ilvl="7" w:tplc="0C0A0003" w:tentative="1">
      <w:start w:val="1"/>
      <w:numFmt w:val="bullet"/>
      <w:lvlText w:val="o"/>
      <w:lvlJc w:val="left"/>
      <w:pPr>
        <w:ind w:left="8640" w:hanging="360"/>
      </w:pPr>
      <w:rPr>
        <w:rFonts w:ascii="Courier New" w:hAnsi="Courier New" w:cs="Courier New" w:hint="default"/>
      </w:rPr>
    </w:lvl>
    <w:lvl w:ilvl="8" w:tplc="0C0A0005" w:tentative="1">
      <w:start w:val="1"/>
      <w:numFmt w:val="bullet"/>
      <w:lvlText w:val=""/>
      <w:lvlJc w:val="left"/>
      <w:pPr>
        <w:ind w:left="9360" w:hanging="360"/>
      </w:pPr>
      <w:rPr>
        <w:rFonts w:ascii="Wingdings" w:hAnsi="Wingdings" w:hint="default"/>
      </w:rPr>
    </w:lvl>
  </w:abstractNum>
  <w:abstractNum w:abstractNumId="11" w15:restartNumberingAfterBreak="0">
    <w:nsid w:val="2A525564"/>
    <w:multiLevelType w:val="hybridMultilevel"/>
    <w:tmpl w:val="06986EE4"/>
    <w:lvl w:ilvl="0" w:tplc="0C0A000F">
      <w:start w:val="1"/>
      <w:numFmt w:val="decimal"/>
      <w:lvlText w:val="%1."/>
      <w:lvlJc w:val="left"/>
      <w:pPr>
        <w:ind w:left="1068" w:hanging="360"/>
      </w:pPr>
    </w:lvl>
    <w:lvl w:ilvl="1" w:tplc="0C0A0019">
      <w:start w:val="1"/>
      <w:numFmt w:val="lowerLetter"/>
      <w:lvlText w:val="%2."/>
      <w:lvlJc w:val="left"/>
      <w:pPr>
        <w:ind w:left="1788" w:hanging="360"/>
      </w:pPr>
    </w:lvl>
    <w:lvl w:ilvl="2" w:tplc="0C0A001B">
      <w:start w:val="1"/>
      <w:numFmt w:val="lowerRoman"/>
      <w:lvlText w:val="%3."/>
      <w:lvlJc w:val="right"/>
      <w:pPr>
        <w:ind w:left="2508" w:hanging="180"/>
      </w:pPr>
    </w:lvl>
    <w:lvl w:ilvl="3" w:tplc="0C0A000F" w:tentative="1">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12" w15:restartNumberingAfterBreak="0">
    <w:nsid w:val="2AB93C96"/>
    <w:multiLevelType w:val="hybridMultilevel"/>
    <w:tmpl w:val="F49230C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3520386A"/>
    <w:multiLevelType w:val="multilevel"/>
    <w:tmpl w:val="72D0393A"/>
    <w:lvl w:ilvl="0">
      <w:start w:val="1"/>
      <w:numFmt w:val="decimal"/>
      <w:lvlText w:val="%1."/>
      <w:lvlJc w:val="left"/>
      <w:pPr>
        <w:ind w:left="360" w:hanging="360"/>
      </w:pPr>
      <w:rPr>
        <w:rFonts w:hint="default"/>
      </w:rPr>
    </w:lvl>
    <w:lvl w:ilvl="1">
      <w:start w:val="1"/>
      <w:numFmt w:val="decimal"/>
      <w:lvlText w:val="%1.%2"/>
      <w:lvlJc w:val="left"/>
      <w:pPr>
        <w:ind w:left="1284" w:hanging="576"/>
      </w:pPr>
    </w:lvl>
    <w:lvl w:ilvl="2">
      <w:start w:val="1"/>
      <w:numFmt w:val="decimal"/>
      <w:lvlText w:val="%1.%2.%3"/>
      <w:lvlJc w:val="left"/>
      <w:pPr>
        <w:ind w:left="1428" w:hanging="720"/>
      </w:pPr>
    </w:lvl>
    <w:lvl w:ilvl="3">
      <w:start w:val="1"/>
      <w:numFmt w:val="decimal"/>
      <w:lvlText w:val="%1.%2.%3.%4"/>
      <w:lvlJc w:val="left"/>
      <w:pPr>
        <w:ind w:left="1572" w:hanging="864"/>
      </w:pPr>
    </w:lvl>
    <w:lvl w:ilvl="4">
      <w:start w:val="1"/>
      <w:numFmt w:val="decimal"/>
      <w:pStyle w:val="Ttulo5"/>
      <w:lvlText w:val="%1.%2.%3.%4.%5"/>
      <w:lvlJc w:val="left"/>
      <w:pPr>
        <w:ind w:left="1716" w:hanging="1008"/>
      </w:pPr>
    </w:lvl>
    <w:lvl w:ilvl="5">
      <w:start w:val="1"/>
      <w:numFmt w:val="decimal"/>
      <w:pStyle w:val="Ttulo6"/>
      <w:lvlText w:val="%1.%2.%3.%4.%5.%6"/>
      <w:lvlJc w:val="left"/>
      <w:pPr>
        <w:ind w:left="1860" w:hanging="1152"/>
      </w:pPr>
    </w:lvl>
    <w:lvl w:ilvl="6">
      <w:start w:val="1"/>
      <w:numFmt w:val="decimal"/>
      <w:pStyle w:val="Ttulo7"/>
      <w:lvlText w:val="%1.%2.%3.%4.%5.%6.%7"/>
      <w:lvlJc w:val="left"/>
      <w:pPr>
        <w:ind w:left="2004" w:hanging="1296"/>
      </w:pPr>
    </w:lvl>
    <w:lvl w:ilvl="7">
      <w:start w:val="1"/>
      <w:numFmt w:val="decimal"/>
      <w:pStyle w:val="Ttulo8"/>
      <w:lvlText w:val="%1.%2.%3.%4.%5.%6.%7.%8"/>
      <w:lvlJc w:val="left"/>
      <w:pPr>
        <w:ind w:left="2148" w:hanging="1440"/>
      </w:pPr>
    </w:lvl>
    <w:lvl w:ilvl="8">
      <w:start w:val="1"/>
      <w:numFmt w:val="decimal"/>
      <w:pStyle w:val="Ttulo9"/>
      <w:lvlText w:val="%1.%2.%3.%4.%5.%6.%7.%8.%9"/>
      <w:lvlJc w:val="left"/>
      <w:pPr>
        <w:ind w:left="2292" w:hanging="1584"/>
      </w:pPr>
    </w:lvl>
  </w:abstractNum>
  <w:abstractNum w:abstractNumId="14" w15:restartNumberingAfterBreak="0">
    <w:nsid w:val="3E4E7F9C"/>
    <w:multiLevelType w:val="hybridMultilevel"/>
    <w:tmpl w:val="ACBAF402"/>
    <w:lvl w:ilvl="0" w:tplc="0C0A0001">
      <w:start w:val="1"/>
      <w:numFmt w:val="bullet"/>
      <w:lvlText w:val=""/>
      <w:lvlJc w:val="left"/>
      <w:pPr>
        <w:ind w:left="780" w:hanging="360"/>
      </w:pPr>
      <w:rPr>
        <w:rFonts w:ascii="Symbol" w:hAnsi="Symbol" w:hint="default"/>
      </w:rPr>
    </w:lvl>
    <w:lvl w:ilvl="1" w:tplc="0C0A0003" w:tentative="1">
      <w:start w:val="1"/>
      <w:numFmt w:val="bullet"/>
      <w:lvlText w:val="o"/>
      <w:lvlJc w:val="left"/>
      <w:pPr>
        <w:ind w:left="1500" w:hanging="360"/>
      </w:pPr>
      <w:rPr>
        <w:rFonts w:ascii="Courier New" w:hAnsi="Courier New" w:cs="Courier New" w:hint="default"/>
      </w:rPr>
    </w:lvl>
    <w:lvl w:ilvl="2" w:tplc="0C0A0005" w:tentative="1">
      <w:start w:val="1"/>
      <w:numFmt w:val="bullet"/>
      <w:lvlText w:val=""/>
      <w:lvlJc w:val="left"/>
      <w:pPr>
        <w:ind w:left="2220" w:hanging="360"/>
      </w:pPr>
      <w:rPr>
        <w:rFonts w:ascii="Wingdings" w:hAnsi="Wingdings" w:hint="default"/>
      </w:rPr>
    </w:lvl>
    <w:lvl w:ilvl="3" w:tplc="0C0A0001" w:tentative="1">
      <w:start w:val="1"/>
      <w:numFmt w:val="bullet"/>
      <w:lvlText w:val=""/>
      <w:lvlJc w:val="left"/>
      <w:pPr>
        <w:ind w:left="2940" w:hanging="360"/>
      </w:pPr>
      <w:rPr>
        <w:rFonts w:ascii="Symbol" w:hAnsi="Symbol" w:hint="default"/>
      </w:rPr>
    </w:lvl>
    <w:lvl w:ilvl="4" w:tplc="0C0A0003" w:tentative="1">
      <w:start w:val="1"/>
      <w:numFmt w:val="bullet"/>
      <w:lvlText w:val="o"/>
      <w:lvlJc w:val="left"/>
      <w:pPr>
        <w:ind w:left="3660" w:hanging="360"/>
      </w:pPr>
      <w:rPr>
        <w:rFonts w:ascii="Courier New" w:hAnsi="Courier New" w:cs="Courier New" w:hint="default"/>
      </w:rPr>
    </w:lvl>
    <w:lvl w:ilvl="5" w:tplc="0C0A0005" w:tentative="1">
      <w:start w:val="1"/>
      <w:numFmt w:val="bullet"/>
      <w:lvlText w:val=""/>
      <w:lvlJc w:val="left"/>
      <w:pPr>
        <w:ind w:left="4380" w:hanging="360"/>
      </w:pPr>
      <w:rPr>
        <w:rFonts w:ascii="Wingdings" w:hAnsi="Wingdings" w:hint="default"/>
      </w:rPr>
    </w:lvl>
    <w:lvl w:ilvl="6" w:tplc="0C0A0001" w:tentative="1">
      <w:start w:val="1"/>
      <w:numFmt w:val="bullet"/>
      <w:lvlText w:val=""/>
      <w:lvlJc w:val="left"/>
      <w:pPr>
        <w:ind w:left="5100" w:hanging="360"/>
      </w:pPr>
      <w:rPr>
        <w:rFonts w:ascii="Symbol" w:hAnsi="Symbol" w:hint="default"/>
      </w:rPr>
    </w:lvl>
    <w:lvl w:ilvl="7" w:tplc="0C0A0003" w:tentative="1">
      <w:start w:val="1"/>
      <w:numFmt w:val="bullet"/>
      <w:lvlText w:val="o"/>
      <w:lvlJc w:val="left"/>
      <w:pPr>
        <w:ind w:left="5820" w:hanging="360"/>
      </w:pPr>
      <w:rPr>
        <w:rFonts w:ascii="Courier New" w:hAnsi="Courier New" w:cs="Courier New" w:hint="default"/>
      </w:rPr>
    </w:lvl>
    <w:lvl w:ilvl="8" w:tplc="0C0A0005" w:tentative="1">
      <w:start w:val="1"/>
      <w:numFmt w:val="bullet"/>
      <w:lvlText w:val=""/>
      <w:lvlJc w:val="left"/>
      <w:pPr>
        <w:ind w:left="6540" w:hanging="360"/>
      </w:pPr>
      <w:rPr>
        <w:rFonts w:ascii="Wingdings" w:hAnsi="Wingdings" w:hint="default"/>
      </w:rPr>
    </w:lvl>
  </w:abstractNum>
  <w:abstractNum w:abstractNumId="15" w15:restartNumberingAfterBreak="0">
    <w:nsid w:val="3FE27322"/>
    <w:multiLevelType w:val="hybridMultilevel"/>
    <w:tmpl w:val="3D52D9D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45D82C7C"/>
    <w:multiLevelType w:val="hybridMultilevel"/>
    <w:tmpl w:val="774E6ED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4B6D4F01"/>
    <w:multiLevelType w:val="hybridMultilevel"/>
    <w:tmpl w:val="218076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52D91A98"/>
    <w:multiLevelType w:val="hybridMultilevel"/>
    <w:tmpl w:val="CCE403D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532E5A5F"/>
    <w:multiLevelType w:val="hybridMultilevel"/>
    <w:tmpl w:val="D78A6B3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5CC252EC"/>
    <w:multiLevelType w:val="hybridMultilevel"/>
    <w:tmpl w:val="0238852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621512B8"/>
    <w:multiLevelType w:val="hybridMultilevel"/>
    <w:tmpl w:val="B8A88588"/>
    <w:lvl w:ilvl="0" w:tplc="0C0A0001">
      <w:start w:val="1"/>
      <w:numFmt w:val="bullet"/>
      <w:lvlText w:val=""/>
      <w:lvlJc w:val="left"/>
      <w:pPr>
        <w:ind w:left="1068" w:hanging="360"/>
      </w:pPr>
      <w:rPr>
        <w:rFonts w:ascii="Symbol" w:hAnsi="Symbol" w:hint="default"/>
      </w:rPr>
    </w:lvl>
    <w:lvl w:ilvl="1" w:tplc="0C0A0003">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22" w15:restartNumberingAfterBreak="0">
    <w:nsid w:val="64001598"/>
    <w:multiLevelType w:val="hybridMultilevel"/>
    <w:tmpl w:val="5322C1B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64851D42"/>
    <w:multiLevelType w:val="hybridMultilevel"/>
    <w:tmpl w:val="6D2A54F6"/>
    <w:lvl w:ilvl="0" w:tplc="DFF68480">
      <w:start w:val="1"/>
      <w:numFmt w:val="decimal"/>
      <w:pStyle w:val="ndice1"/>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4" w15:restartNumberingAfterBreak="0">
    <w:nsid w:val="66035C9F"/>
    <w:multiLevelType w:val="hybridMultilevel"/>
    <w:tmpl w:val="440AC682"/>
    <w:lvl w:ilvl="0" w:tplc="0C0A0001">
      <w:start w:val="1"/>
      <w:numFmt w:val="bullet"/>
      <w:lvlText w:val=""/>
      <w:lvlJc w:val="left"/>
      <w:pPr>
        <w:ind w:left="900" w:hanging="360"/>
      </w:pPr>
      <w:rPr>
        <w:rFonts w:ascii="Symbol" w:hAnsi="Symbol" w:hint="default"/>
      </w:rPr>
    </w:lvl>
    <w:lvl w:ilvl="1" w:tplc="0C0A0003" w:tentative="1">
      <w:start w:val="1"/>
      <w:numFmt w:val="bullet"/>
      <w:lvlText w:val="o"/>
      <w:lvlJc w:val="left"/>
      <w:pPr>
        <w:ind w:left="1620" w:hanging="360"/>
      </w:pPr>
      <w:rPr>
        <w:rFonts w:ascii="Courier New" w:hAnsi="Courier New" w:cs="Courier New" w:hint="default"/>
      </w:rPr>
    </w:lvl>
    <w:lvl w:ilvl="2" w:tplc="0C0A0005" w:tentative="1">
      <w:start w:val="1"/>
      <w:numFmt w:val="bullet"/>
      <w:lvlText w:val=""/>
      <w:lvlJc w:val="left"/>
      <w:pPr>
        <w:ind w:left="2340" w:hanging="360"/>
      </w:pPr>
      <w:rPr>
        <w:rFonts w:ascii="Wingdings" w:hAnsi="Wingdings" w:hint="default"/>
      </w:rPr>
    </w:lvl>
    <w:lvl w:ilvl="3" w:tplc="0C0A0001" w:tentative="1">
      <w:start w:val="1"/>
      <w:numFmt w:val="bullet"/>
      <w:lvlText w:val=""/>
      <w:lvlJc w:val="left"/>
      <w:pPr>
        <w:ind w:left="3060" w:hanging="360"/>
      </w:pPr>
      <w:rPr>
        <w:rFonts w:ascii="Symbol" w:hAnsi="Symbol" w:hint="default"/>
      </w:rPr>
    </w:lvl>
    <w:lvl w:ilvl="4" w:tplc="0C0A0003" w:tentative="1">
      <w:start w:val="1"/>
      <w:numFmt w:val="bullet"/>
      <w:lvlText w:val="o"/>
      <w:lvlJc w:val="left"/>
      <w:pPr>
        <w:ind w:left="3780" w:hanging="360"/>
      </w:pPr>
      <w:rPr>
        <w:rFonts w:ascii="Courier New" w:hAnsi="Courier New" w:cs="Courier New" w:hint="default"/>
      </w:rPr>
    </w:lvl>
    <w:lvl w:ilvl="5" w:tplc="0C0A0005" w:tentative="1">
      <w:start w:val="1"/>
      <w:numFmt w:val="bullet"/>
      <w:lvlText w:val=""/>
      <w:lvlJc w:val="left"/>
      <w:pPr>
        <w:ind w:left="4500" w:hanging="360"/>
      </w:pPr>
      <w:rPr>
        <w:rFonts w:ascii="Wingdings" w:hAnsi="Wingdings" w:hint="default"/>
      </w:rPr>
    </w:lvl>
    <w:lvl w:ilvl="6" w:tplc="0C0A0001" w:tentative="1">
      <w:start w:val="1"/>
      <w:numFmt w:val="bullet"/>
      <w:lvlText w:val=""/>
      <w:lvlJc w:val="left"/>
      <w:pPr>
        <w:ind w:left="5220" w:hanging="360"/>
      </w:pPr>
      <w:rPr>
        <w:rFonts w:ascii="Symbol" w:hAnsi="Symbol" w:hint="default"/>
      </w:rPr>
    </w:lvl>
    <w:lvl w:ilvl="7" w:tplc="0C0A0003" w:tentative="1">
      <w:start w:val="1"/>
      <w:numFmt w:val="bullet"/>
      <w:lvlText w:val="o"/>
      <w:lvlJc w:val="left"/>
      <w:pPr>
        <w:ind w:left="5940" w:hanging="360"/>
      </w:pPr>
      <w:rPr>
        <w:rFonts w:ascii="Courier New" w:hAnsi="Courier New" w:cs="Courier New" w:hint="default"/>
      </w:rPr>
    </w:lvl>
    <w:lvl w:ilvl="8" w:tplc="0C0A0005" w:tentative="1">
      <w:start w:val="1"/>
      <w:numFmt w:val="bullet"/>
      <w:lvlText w:val=""/>
      <w:lvlJc w:val="left"/>
      <w:pPr>
        <w:ind w:left="6660" w:hanging="360"/>
      </w:pPr>
      <w:rPr>
        <w:rFonts w:ascii="Wingdings" w:hAnsi="Wingdings" w:hint="default"/>
      </w:rPr>
    </w:lvl>
  </w:abstractNum>
  <w:abstractNum w:abstractNumId="25" w15:restartNumberingAfterBreak="0">
    <w:nsid w:val="6A354656"/>
    <w:multiLevelType w:val="hybridMultilevel"/>
    <w:tmpl w:val="E8360B4C"/>
    <w:lvl w:ilvl="0" w:tplc="0C0A0001">
      <w:start w:val="1"/>
      <w:numFmt w:val="bullet"/>
      <w:lvlText w:val=""/>
      <w:lvlJc w:val="left"/>
      <w:pPr>
        <w:ind w:left="1620" w:hanging="360"/>
      </w:pPr>
      <w:rPr>
        <w:rFonts w:ascii="Symbol" w:hAnsi="Symbol" w:hint="default"/>
      </w:rPr>
    </w:lvl>
    <w:lvl w:ilvl="1" w:tplc="0C0A0003" w:tentative="1">
      <w:start w:val="1"/>
      <w:numFmt w:val="bullet"/>
      <w:lvlText w:val="o"/>
      <w:lvlJc w:val="left"/>
      <w:pPr>
        <w:ind w:left="2340" w:hanging="360"/>
      </w:pPr>
      <w:rPr>
        <w:rFonts w:ascii="Courier New" w:hAnsi="Courier New" w:cs="Courier New" w:hint="default"/>
      </w:rPr>
    </w:lvl>
    <w:lvl w:ilvl="2" w:tplc="0C0A0005" w:tentative="1">
      <w:start w:val="1"/>
      <w:numFmt w:val="bullet"/>
      <w:lvlText w:val=""/>
      <w:lvlJc w:val="left"/>
      <w:pPr>
        <w:ind w:left="3060" w:hanging="360"/>
      </w:pPr>
      <w:rPr>
        <w:rFonts w:ascii="Wingdings" w:hAnsi="Wingdings" w:hint="default"/>
      </w:rPr>
    </w:lvl>
    <w:lvl w:ilvl="3" w:tplc="0C0A0001" w:tentative="1">
      <w:start w:val="1"/>
      <w:numFmt w:val="bullet"/>
      <w:lvlText w:val=""/>
      <w:lvlJc w:val="left"/>
      <w:pPr>
        <w:ind w:left="3780" w:hanging="360"/>
      </w:pPr>
      <w:rPr>
        <w:rFonts w:ascii="Symbol" w:hAnsi="Symbol" w:hint="default"/>
      </w:rPr>
    </w:lvl>
    <w:lvl w:ilvl="4" w:tplc="0C0A0003" w:tentative="1">
      <w:start w:val="1"/>
      <w:numFmt w:val="bullet"/>
      <w:lvlText w:val="o"/>
      <w:lvlJc w:val="left"/>
      <w:pPr>
        <w:ind w:left="4500" w:hanging="360"/>
      </w:pPr>
      <w:rPr>
        <w:rFonts w:ascii="Courier New" w:hAnsi="Courier New" w:cs="Courier New" w:hint="default"/>
      </w:rPr>
    </w:lvl>
    <w:lvl w:ilvl="5" w:tplc="0C0A0005" w:tentative="1">
      <w:start w:val="1"/>
      <w:numFmt w:val="bullet"/>
      <w:lvlText w:val=""/>
      <w:lvlJc w:val="left"/>
      <w:pPr>
        <w:ind w:left="5220" w:hanging="360"/>
      </w:pPr>
      <w:rPr>
        <w:rFonts w:ascii="Wingdings" w:hAnsi="Wingdings" w:hint="default"/>
      </w:rPr>
    </w:lvl>
    <w:lvl w:ilvl="6" w:tplc="0C0A0001" w:tentative="1">
      <w:start w:val="1"/>
      <w:numFmt w:val="bullet"/>
      <w:lvlText w:val=""/>
      <w:lvlJc w:val="left"/>
      <w:pPr>
        <w:ind w:left="5940" w:hanging="360"/>
      </w:pPr>
      <w:rPr>
        <w:rFonts w:ascii="Symbol" w:hAnsi="Symbol" w:hint="default"/>
      </w:rPr>
    </w:lvl>
    <w:lvl w:ilvl="7" w:tplc="0C0A0003" w:tentative="1">
      <w:start w:val="1"/>
      <w:numFmt w:val="bullet"/>
      <w:lvlText w:val="o"/>
      <w:lvlJc w:val="left"/>
      <w:pPr>
        <w:ind w:left="6660" w:hanging="360"/>
      </w:pPr>
      <w:rPr>
        <w:rFonts w:ascii="Courier New" w:hAnsi="Courier New" w:cs="Courier New" w:hint="default"/>
      </w:rPr>
    </w:lvl>
    <w:lvl w:ilvl="8" w:tplc="0C0A0005" w:tentative="1">
      <w:start w:val="1"/>
      <w:numFmt w:val="bullet"/>
      <w:lvlText w:val=""/>
      <w:lvlJc w:val="left"/>
      <w:pPr>
        <w:ind w:left="7380" w:hanging="360"/>
      </w:pPr>
      <w:rPr>
        <w:rFonts w:ascii="Wingdings" w:hAnsi="Wingdings" w:hint="default"/>
      </w:rPr>
    </w:lvl>
  </w:abstractNum>
  <w:abstractNum w:abstractNumId="26" w15:restartNumberingAfterBreak="0">
    <w:nsid w:val="6B833E48"/>
    <w:multiLevelType w:val="hybridMultilevel"/>
    <w:tmpl w:val="0EAEA03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6E946A08"/>
    <w:multiLevelType w:val="multilevel"/>
    <w:tmpl w:val="90EE6564"/>
    <w:lvl w:ilvl="0">
      <w:start w:val="1"/>
      <w:numFmt w:val="decimal"/>
      <w:pStyle w:val="Ttulo1"/>
      <w:lvlText w:val="%1."/>
      <w:lvlJc w:val="left"/>
      <w:pPr>
        <w:ind w:left="360" w:hanging="360"/>
      </w:pPr>
    </w:lvl>
    <w:lvl w:ilvl="1">
      <w:start w:val="1"/>
      <w:numFmt w:val="decimal"/>
      <w:pStyle w:val="Ttulo2"/>
      <w:lvlText w:val="%1.%2."/>
      <w:lvlJc w:val="left"/>
      <w:pPr>
        <w:ind w:left="792" w:hanging="432"/>
      </w:pPr>
    </w:lvl>
    <w:lvl w:ilvl="2">
      <w:start w:val="1"/>
      <w:numFmt w:val="decimal"/>
      <w:pStyle w:val="Ttulo3"/>
      <w:lvlText w:val="%1.%2.%3."/>
      <w:lvlJc w:val="left"/>
      <w:pPr>
        <w:ind w:left="1224" w:hanging="504"/>
      </w:pPr>
    </w:lvl>
    <w:lvl w:ilvl="3">
      <w:start w:val="1"/>
      <w:numFmt w:val="decimal"/>
      <w:pStyle w:val="Ttulo4"/>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6F607256"/>
    <w:multiLevelType w:val="hybridMultilevel"/>
    <w:tmpl w:val="2164593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15:restartNumberingAfterBreak="0">
    <w:nsid w:val="769C1DED"/>
    <w:multiLevelType w:val="hybridMultilevel"/>
    <w:tmpl w:val="8B1E838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15:restartNumberingAfterBreak="0">
    <w:nsid w:val="7AFE3F6F"/>
    <w:multiLevelType w:val="hybridMultilevel"/>
    <w:tmpl w:val="8AEE2EA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15:restartNumberingAfterBreak="0">
    <w:nsid w:val="7BB46BAE"/>
    <w:multiLevelType w:val="hybridMultilevel"/>
    <w:tmpl w:val="61009D4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15:restartNumberingAfterBreak="0">
    <w:nsid w:val="7EB82BAC"/>
    <w:multiLevelType w:val="hybridMultilevel"/>
    <w:tmpl w:val="2BB2B4F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3"/>
  </w:num>
  <w:num w:numId="2">
    <w:abstractNumId w:val="23"/>
  </w:num>
  <w:num w:numId="3">
    <w:abstractNumId w:val="27"/>
  </w:num>
  <w:num w:numId="4">
    <w:abstractNumId w:val="2"/>
  </w:num>
  <w:num w:numId="5">
    <w:abstractNumId w:val="6"/>
  </w:num>
  <w:num w:numId="6">
    <w:abstractNumId w:val="25"/>
  </w:num>
  <w:num w:numId="7">
    <w:abstractNumId w:val="24"/>
  </w:num>
  <w:num w:numId="8">
    <w:abstractNumId w:val="21"/>
  </w:num>
  <w:num w:numId="9">
    <w:abstractNumId w:val="3"/>
  </w:num>
  <w:num w:numId="10">
    <w:abstractNumId w:val="15"/>
  </w:num>
  <w:num w:numId="11">
    <w:abstractNumId w:val="28"/>
  </w:num>
  <w:num w:numId="12">
    <w:abstractNumId w:val="26"/>
  </w:num>
  <w:num w:numId="13">
    <w:abstractNumId w:val="22"/>
  </w:num>
  <w:num w:numId="14">
    <w:abstractNumId w:val="18"/>
  </w:num>
  <w:num w:numId="15">
    <w:abstractNumId w:val="12"/>
  </w:num>
  <w:num w:numId="16">
    <w:abstractNumId w:val="32"/>
  </w:num>
  <w:num w:numId="17">
    <w:abstractNumId w:val="31"/>
  </w:num>
  <w:num w:numId="18">
    <w:abstractNumId w:val="16"/>
  </w:num>
  <w:num w:numId="19">
    <w:abstractNumId w:val="0"/>
  </w:num>
  <w:num w:numId="20">
    <w:abstractNumId w:val="7"/>
  </w:num>
  <w:num w:numId="21">
    <w:abstractNumId w:val="9"/>
  </w:num>
  <w:num w:numId="22">
    <w:abstractNumId w:val="11"/>
  </w:num>
  <w:num w:numId="23">
    <w:abstractNumId w:val="17"/>
  </w:num>
  <w:num w:numId="24">
    <w:abstractNumId w:val="29"/>
  </w:num>
  <w:num w:numId="25">
    <w:abstractNumId w:val="8"/>
  </w:num>
  <w:num w:numId="26">
    <w:abstractNumId w:val="5"/>
  </w:num>
  <w:num w:numId="27">
    <w:abstractNumId w:val="30"/>
  </w:num>
  <w:num w:numId="28">
    <w:abstractNumId w:val="20"/>
  </w:num>
  <w:num w:numId="29">
    <w:abstractNumId w:val="19"/>
  </w:num>
  <w:num w:numId="30">
    <w:abstractNumId w:val="10"/>
  </w:num>
  <w:num w:numId="31">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7"/>
  </w:num>
  <w:num w:numId="33">
    <w:abstractNumId w:val="4"/>
  </w:num>
  <w:num w:numId="34">
    <w:abstractNumId w:val="14"/>
  </w:num>
  <w:num w:numId="35">
    <w:abstractNumId w:val="1"/>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stylePaneSortMethod w:val="00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507BAD"/>
    <w:rsid w:val="00001BAB"/>
    <w:rsid w:val="00003B11"/>
    <w:rsid w:val="00003C08"/>
    <w:rsid w:val="00023AC4"/>
    <w:rsid w:val="00026621"/>
    <w:rsid w:val="00034DA4"/>
    <w:rsid w:val="00037D8F"/>
    <w:rsid w:val="000445C6"/>
    <w:rsid w:val="00052494"/>
    <w:rsid w:val="00062BDC"/>
    <w:rsid w:val="00063404"/>
    <w:rsid w:val="00072C5E"/>
    <w:rsid w:val="00073FED"/>
    <w:rsid w:val="000757FF"/>
    <w:rsid w:val="00081560"/>
    <w:rsid w:val="00084B37"/>
    <w:rsid w:val="00085AE1"/>
    <w:rsid w:val="000959E9"/>
    <w:rsid w:val="000A1265"/>
    <w:rsid w:val="000B0520"/>
    <w:rsid w:val="000B0B6D"/>
    <w:rsid w:val="000B3BF7"/>
    <w:rsid w:val="000C4366"/>
    <w:rsid w:val="000D09A0"/>
    <w:rsid w:val="000F4C5D"/>
    <w:rsid w:val="001046B0"/>
    <w:rsid w:val="0013350A"/>
    <w:rsid w:val="00144550"/>
    <w:rsid w:val="001526D9"/>
    <w:rsid w:val="0015572B"/>
    <w:rsid w:val="0016080C"/>
    <w:rsid w:val="00171619"/>
    <w:rsid w:val="001725C2"/>
    <w:rsid w:val="0017435A"/>
    <w:rsid w:val="00174594"/>
    <w:rsid w:val="00176DFC"/>
    <w:rsid w:val="00184649"/>
    <w:rsid w:val="00194057"/>
    <w:rsid w:val="001944D1"/>
    <w:rsid w:val="0019498B"/>
    <w:rsid w:val="001B59CD"/>
    <w:rsid w:val="001C1B33"/>
    <w:rsid w:val="001C2AB4"/>
    <w:rsid w:val="001C2FB3"/>
    <w:rsid w:val="001C4EA4"/>
    <w:rsid w:val="001D1A6A"/>
    <w:rsid w:val="001D46C8"/>
    <w:rsid w:val="001D76E5"/>
    <w:rsid w:val="001D7948"/>
    <w:rsid w:val="001E62CD"/>
    <w:rsid w:val="001E754D"/>
    <w:rsid w:val="001E7F30"/>
    <w:rsid w:val="0020605D"/>
    <w:rsid w:val="00224F86"/>
    <w:rsid w:val="00235CE3"/>
    <w:rsid w:val="00244EAD"/>
    <w:rsid w:val="00252BBA"/>
    <w:rsid w:val="00264782"/>
    <w:rsid w:val="00266B19"/>
    <w:rsid w:val="00266CBA"/>
    <w:rsid w:val="00282FE2"/>
    <w:rsid w:val="00294A5C"/>
    <w:rsid w:val="002A73AA"/>
    <w:rsid w:val="002B1DFB"/>
    <w:rsid w:val="002B3E99"/>
    <w:rsid w:val="002D0BFF"/>
    <w:rsid w:val="002F64C0"/>
    <w:rsid w:val="00300DD9"/>
    <w:rsid w:val="003104B1"/>
    <w:rsid w:val="00310A29"/>
    <w:rsid w:val="00315B42"/>
    <w:rsid w:val="003520BE"/>
    <w:rsid w:val="0035422F"/>
    <w:rsid w:val="003601B9"/>
    <w:rsid w:val="00360FF6"/>
    <w:rsid w:val="00361850"/>
    <w:rsid w:val="0036294B"/>
    <w:rsid w:val="003658CE"/>
    <w:rsid w:val="00382E79"/>
    <w:rsid w:val="00391CD6"/>
    <w:rsid w:val="00397378"/>
    <w:rsid w:val="003C48B3"/>
    <w:rsid w:val="003D1A37"/>
    <w:rsid w:val="003D1A96"/>
    <w:rsid w:val="003D33A7"/>
    <w:rsid w:val="003E4333"/>
    <w:rsid w:val="003F152D"/>
    <w:rsid w:val="003F24BC"/>
    <w:rsid w:val="004070F1"/>
    <w:rsid w:val="004074CB"/>
    <w:rsid w:val="00414447"/>
    <w:rsid w:val="00417B8D"/>
    <w:rsid w:val="00423E85"/>
    <w:rsid w:val="0043190A"/>
    <w:rsid w:val="00435F41"/>
    <w:rsid w:val="00436FA0"/>
    <w:rsid w:val="004548DE"/>
    <w:rsid w:val="004728E3"/>
    <w:rsid w:val="0048041C"/>
    <w:rsid w:val="0048445F"/>
    <w:rsid w:val="00490EAC"/>
    <w:rsid w:val="004925B8"/>
    <w:rsid w:val="00495801"/>
    <w:rsid w:val="004A3350"/>
    <w:rsid w:val="004B43CA"/>
    <w:rsid w:val="004B56CC"/>
    <w:rsid w:val="004C3318"/>
    <w:rsid w:val="004D3460"/>
    <w:rsid w:val="004E43FF"/>
    <w:rsid w:val="004F18D0"/>
    <w:rsid w:val="005020A6"/>
    <w:rsid w:val="00506743"/>
    <w:rsid w:val="00507BAD"/>
    <w:rsid w:val="005136EA"/>
    <w:rsid w:val="00514164"/>
    <w:rsid w:val="00514269"/>
    <w:rsid w:val="005150F1"/>
    <w:rsid w:val="00515535"/>
    <w:rsid w:val="00521A79"/>
    <w:rsid w:val="005306AD"/>
    <w:rsid w:val="00533B95"/>
    <w:rsid w:val="00535636"/>
    <w:rsid w:val="005611DB"/>
    <w:rsid w:val="00565877"/>
    <w:rsid w:val="005A2B04"/>
    <w:rsid w:val="005A3304"/>
    <w:rsid w:val="005B4BF1"/>
    <w:rsid w:val="005C420C"/>
    <w:rsid w:val="005D3853"/>
    <w:rsid w:val="005D549B"/>
    <w:rsid w:val="005F2F34"/>
    <w:rsid w:val="006203DE"/>
    <w:rsid w:val="00623FF7"/>
    <w:rsid w:val="006403BD"/>
    <w:rsid w:val="0065573C"/>
    <w:rsid w:val="0066672A"/>
    <w:rsid w:val="00670B3B"/>
    <w:rsid w:val="00673D42"/>
    <w:rsid w:val="0067645E"/>
    <w:rsid w:val="0068438A"/>
    <w:rsid w:val="00692D10"/>
    <w:rsid w:val="0069388E"/>
    <w:rsid w:val="00697BF5"/>
    <w:rsid w:val="006A56B3"/>
    <w:rsid w:val="006B02A7"/>
    <w:rsid w:val="006B24A2"/>
    <w:rsid w:val="006C66EA"/>
    <w:rsid w:val="006D7B06"/>
    <w:rsid w:val="006F243D"/>
    <w:rsid w:val="006F2CB9"/>
    <w:rsid w:val="007115D0"/>
    <w:rsid w:val="00711904"/>
    <w:rsid w:val="007248E8"/>
    <w:rsid w:val="00727AE8"/>
    <w:rsid w:val="00750978"/>
    <w:rsid w:val="00751A0E"/>
    <w:rsid w:val="00753BE4"/>
    <w:rsid w:val="007643B3"/>
    <w:rsid w:val="00783DCC"/>
    <w:rsid w:val="00793FDB"/>
    <w:rsid w:val="007B11AB"/>
    <w:rsid w:val="007B18C7"/>
    <w:rsid w:val="007B76BF"/>
    <w:rsid w:val="007D303D"/>
    <w:rsid w:val="007E0007"/>
    <w:rsid w:val="007E0C1A"/>
    <w:rsid w:val="007E1983"/>
    <w:rsid w:val="007E7C6C"/>
    <w:rsid w:val="00801741"/>
    <w:rsid w:val="00806C51"/>
    <w:rsid w:val="00821D63"/>
    <w:rsid w:val="008319FE"/>
    <w:rsid w:val="00834548"/>
    <w:rsid w:val="008366D8"/>
    <w:rsid w:val="0085378A"/>
    <w:rsid w:val="00853F7B"/>
    <w:rsid w:val="008544B8"/>
    <w:rsid w:val="0085460E"/>
    <w:rsid w:val="008547AC"/>
    <w:rsid w:val="0086062C"/>
    <w:rsid w:val="00863C43"/>
    <w:rsid w:val="00877054"/>
    <w:rsid w:val="00883A67"/>
    <w:rsid w:val="00890CBD"/>
    <w:rsid w:val="008958B1"/>
    <w:rsid w:val="008A30B1"/>
    <w:rsid w:val="008B408E"/>
    <w:rsid w:val="008B6F4A"/>
    <w:rsid w:val="008C16EB"/>
    <w:rsid w:val="008E0EE0"/>
    <w:rsid w:val="008E30AB"/>
    <w:rsid w:val="008F4AFF"/>
    <w:rsid w:val="008F765A"/>
    <w:rsid w:val="0091338B"/>
    <w:rsid w:val="00915FF3"/>
    <w:rsid w:val="00920246"/>
    <w:rsid w:val="00931BAA"/>
    <w:rsid w:val="009357F3"/>
    <w:rsid w:val="00936C29"/>
    <w:rsid w:val="009413DE"/>
    <w:rsid w:val="009450AB"/>
    <w:rsid w:val="009465FF"/>
    <w:rsid w:val="009510F4"/>
    <w:rsid w:val="00956768"/>
    <w:rsid w:val="00961CC1"/>
    <w:rsid w:val="00965B95"/>
    <w:rsid w:val="00977178"/>
    <w:rsid w:val="00982C43"/>
    <w:rsid w:val="00997870"/>
    <w:rsid w:val="0099797D"/>
    <w:rsid w:val="009C659E"/>
    <w:rsid w:val="009D7298"/>
    <w:rsid w:val="009E5809"/>
    <w:rsid w:val="009F664F"/>
    <w:rsid w:val="009F6F17"/>
    <w:rsid w:val="00A2111B"/>
    <w:rsid w:val="00A32203"/>
    <w:rsid w:val="00A32CC6"/>
    <w:rsid w:val="00A40A84"/>
    <w:rsid w:val="00A416DD"/>
    <w:rsid w:val="00A42709"/>
    <w:rsid w:val="00A64152"/>
    <w:rsid w:val="00A725E6"/>
    <w:rsid w:val="00A75783"/>
    <w:rsid w:val="00A81106"/>
    <w:rsid w:val="00A83A30"/>
    <w:rsid w:val="00A87D73"/>
    <w:rsid w:val="00A96687"/>
    <w:rsid w:val="00A9708E"/>
    <w:rsid w:val="00A976F0"/>
    <w:rsid w:val="00AB7CA4"/>
    <w:rsid w:val="00AC3C7F"/>
    <w:rsid w:val="00AC4DA9"/>
    <w:rsid w:val="00AC5805"/>
    <w:rsid w:val="00AC7096"/>
    <w:rsid w:val="00B026E1"/>
    <w:rsid w:val="00B14D4B"/>
    <w:rsid w:val="00B34BF5"/>
    <w:rsid w:val="00B36CED"/>
    <w:rsid w:val="00B5293F"/>
    <w:rsid w:val="00B56FB6"/>
    <w:rsid w:val="00B63D16"/>
    <w:rsid w:val="00BB2FAC"/>
    <w:rsid w:val="00BD4B50"/>
    <w:rsid w:val="00BE01E2"/>
    <w:rsid w:val="00BE65DD"/>
    <w:rsid w:val="00BE77D0"/>
    <w:rsid w:val="00BF1D60"/>
    <w:rsid w:val="00BF63C6"/>
    <w:rsid w:val="00BF77CD"/>
    <w:rsid w:val="00C03714"/>
    <w:rsid w:val="00C10A65"/>
    <w:rsid w:val="00C31235"/>
    <w:rsid w:val="00C337FB"/>
    <w:rsid w:val="00C44394"/>
    <w:rsid w:val="00C443D1"/>
    <w:rsid w:val="00C44539"/>
    <w:rsid w:val="00C646F8"/>
    <w:rsid w:val="00C663C1"/>
    <w:rsid w:val="00C72BB6"/>
    <w:rsid w:val="00C84740"/>
    <w:rsid w:val="00C86A17"/>
    <w:rsid w:val="00C92760"/>
    <w:rsid w:val="00C94353"/>
    <w:rsid w:val="00CA0785"/>
    <w:rsid w:val="00CB6CE2"/>
    <w:rsid w:val="00CD27EF"/>
    <w:rsid w:val="00CE2B01"/>
    <w:rsid w:val="00D036FA"/>
    <w:rsid w:val="00D1114E"/>
    <w:rsid w:val="00D134DA"/>
    <w:rsid w:val="00D13CEC"/>
    <w:rsid w:val="00D21D06"/>
    <w:rsid w:val="00D23373"/>
    <w:rsid w:val="00D245EA"/>
    <w:rsid w:val="00D2757B"/>
    <w:rsid w:val="00D34BAD"/>
    <w:rsid w:val="00D6583A"/>
    <w:rsid w:val="00D80635"/>
    <w:rsid w:val="00D85720"/>
    <w:rsid w:val="00D92F3B"/>
    <w:rsid w:val="00D952D8"/>
    <w:rsid w:val="00D971A1"/>
    <w:rsid w:val="00DA02F5"/>
    <w:rsid w:val="00DA0FCE"/>
    <w:rsid w:val="00DA10E2"/>
    <w:rsid w:val="00DA2E8B"/>
    <w:rsid w:val="00DC17B0"/>
    <w:rsid w:val="00DD6D33"/>
    <w:rsid w:val="00DD720C"/>
    <w:rsid w:val="00DF3438"/>
    <w:rsid w:val="00DF3F87"/>
    <w:rsid w:val="00DF4CE9"/>
    <w:rsid w:val="00E04828"/>
    <w:rsid w:val="00E10583"/>
    <w:rsid w:val="00E11B5A"/>
    <w:rsid w:val="00E21451"/>
    <w:rsid w:val="00E44EAC"/>
    <w:rsid w:val="00E56A1B"/>
    <w:rsid w:val="00E769EB"/>
    <w:rsid w:val="00E76BE8"/>
    <w:rsid w:val="00E87B75"/>
    <w:rsid w:val="00E93FA8"/>
    <w:rsid w:val="00E96416"/>
    <w:rsid w:val="00EA4786"/>
    <w:rsid w:val="00EA710F"/>
    <w:rsid w:val="00EB7C37"/>
    <w:rsid w:val="00EC4EA9"/>
    <w:rsid w:val="00EC62F6"/>
    <w:rsid w:val="00EC71B1"/>
    <w:rsid w:val="00EC76E8"/>
    <w:rsid w:val="00EC771B"/>
    <w:rsid w:val="00ED1546"/>
    <w:rsid w:val="00ED3731"/>
    <w:rsid w:val="00EE79B0"/>
    <w:rsid w:val="00EF121F"/>
    <w:rsid w:val="00EF3510"/>
    <w:rsid w:val="00F00143"/>
    <w:rsid w:val="00F100AA"/>
    <w:rsid w:val="00F15518"/>
    <w:rsid w:val="00F17DC8"/>
    <w:rsid w:val="00F249DB"/>
    <w:rsid w:val="00F345AD"/>
    <w:rsid w:val="00F40617"/>
    <w:rsid w:val="00F62D85"/>
    <w:rsid w:val="00F63A52"/>
    <w:rsid w:val="00F710C1"/>
    <w:rsid w:val="00F77BBF"/>
    <w:rsid w:val="00F9610B"/>
    <w:rsid w:val="00FA0670"/>
    <w:rsid w:val="00FA21E3"/>
    <w:rsid w:val="00FA7727"/>
    <w:rsid w:val="00FC15A7"/>
    <w:rsid w:val="00FC4A7B"/>
    <w:rsid w:val="00FD254A"/>
    <w:rsid w:val="00FD731D"/>
    <w:rsid w:val="00FE29CC"/>
    <w:rsid w:val="00FE43BC"/>
    <w:rsid w:val="00FF6DF6"/>
    <w:rsid w:val="00FF74C9"/>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79B6E4"/>
  <w15:docId w15:val="{DB2DF6F1-0BF3-464C-AE39-61E1FDB8CC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es-ES" w:eastAsia="es-E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qFormat="1"/>
    <w:lsdException w:name="index 2" w:semiHidden="1" w:unhideWhenUsed="1" w:qFormat="1"/>
    <w:lsdException w:name="index 3" w:semiHidden="1" w:unhideWhenUsed="1" w:qFormat="1"/>
    <w:lsdException w:name="index 4" w:semiHidden="1" w:unhideWhenUsed="1" w:qFormat="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C4EA4"/>
    <w:pPr>
      <w:spacing w:before="120" w:after="120" w:line="360" w:lineRule="auto"/>
      <w:jc w:val="both"/>
    </w:pPr>
    <w:rPr>
      <w:rFonts w:asciiTheme="minorHAnsi" w:eastAsia="Times New Roman" w:hAnsiTheme="minorHAnsi"/>
      <w:sz w:val="24"/>
      <w:szCs w:val="24"/>
    </w:rPr>
  </w:style>
  <w:style w:type="paragraph" w:styleId="Ttulo1">
    <w:name w:val="heading 1"/>
    <w:basedOn w:val="Normal"/>
    <w:next w:val="Normal"/>
    <w:link w:val="Ttulo1Car"/>
    <w:uiPriority w:val="9"/>
    <w:qFormat/>
    <w:rsid w:val="000D09A0"/>
    <w:pPr>
      <w:keepNext/>
      <w:numPr>
        <w:numId w:val="3"/>
      </w:numPr>
      <w:outlineLvl w:val="0"/>
    </w:pPr>
    <w:rPr>
      <w:rFonts w:asciiTheme="majorHAnsi" w:hAnsiTheme="majorHAnsi"/>
      <w:bCs/>
      <w:caps/>
      <w:color w:val="0098CD"/>
      <w:kern w:val="32"/>
      <w:sz w:val="36"/>
      <w:szCs w:val="32"/>
    </w:rPr>
  </w:style>
  <w:style w:type="paragraph" w:styleId="Ttulo2">
    <w:name w:val="heading 2"/>
    <w:basedOn w:val="Normal"/>
    <w:next w:val="Normal"/>
    <w:link w:val="Ttulo2Car"/>
    <w:uiPriority w:val="9"/>
    <w:unhideWhenUsed/>
    <w:qFormat/>
    <w:rsid w:val="000D09A0"/>
    <w:pPr>
      <w:keepNext/>
      <w:numPr>
        <w:ilvl w:val="1"/>
        <w:numId w:val="3"/>
      </w:numPr>
      <w:ind w:left="567" w:hanging="567"/>
      <w:outlineLvl w:val="1"/>
    </w:pPr>
    <w:rPr>
      <w:rFonts w:asciiTheme="majorHAnsi" w:hAnsiTheme="majorHAnsi" w:cs="Arial"/>
      <w:bCs/>
      <w:iCs/>
      <w:caps/>
      <w:color w:val="0098CD"/>
      <w:sz w:val="28"/>
      <w:szCs w:val="28"/>
    </w:rPr>
  </w:style>
  <w:style w:type="paragraph" w:styleId="Ttulo3">
    <w:name w:val="heading 3"/>
    <w:basedOn w:val="Normal"/>
    <w:next w:val="Normal"/>
    <w:link w:val="Ttulo3Car"/>
    <w:uiPriority w:val="9"/>
    <w:unhideWhenUsed/>
    <w:qFormat/>
    <w:rsid w:val="000D09A0"/>
    <w:pPr>
      <w:keepNext/>
      <w:numPr>
        <w:ilvl w:val="2"/>
        <w:numId w:val="3"/>
      </w:numPr>
      <w:outlineLvl w:val="2"/>
    </w:pPr>
    <w:rPr>
      <w:rFonts w:asciiTheme="majorHAnsi" w:hAnsiTheme="majorHAnsi"/>
      <w:b/>
      <w:bCs/>
      <w:szCs w:val="26"/>
    </w:rPr>
  </w:style>
  <w:style w:type="paragraph" w:styleId="Ttulo4">
    <w:name w:val="heading 4"/>
    <w:basedOn w:val="Prrafodelista"/>
    <w:next w:val="Normal"/>
    <w:link w:val="Ttulo4Car"/>
    <w:uiPriority w:val="9"/>
    <w:unhideWhenUsed/>
    <w:qFormat/>
    <w:rsid w:val="000D09A0"/>
    <w:pPr>
      <w:numPr>
        <w:ilvl w:val="3"/>
        <w:numId w:val="3"/>
      </w:numPr>
      <w:ind w:left="851" w:hanging="851"/>
      <w:outlineLvl w:val="3"/>
    </w:pPr>
  </w:style>
  <w:style w:type="paragraph" w:styleId="Ttulo5">
    <w:name w:val="heading 5"/>
    <w:basedOn w:val="Normal"/>
    <w:next w:val="Normal"/>
    <w:link w:val="Ttulo5Car"/>
    <w:uiPriority w:val="9"/>
    <w:semiHidden/>
    <w:unhideWhenUsed/>
    <w:rsid w:val="00C84740"/>
    <w:pPr>
      <w:numPr>
        <w:ilvl w:val="4"/>
        <w:numId w:val="1"/>
      </w:numPr>
      <w:spacing w:before="240" w:after="60"/>
      <w:outlineLvl w:val="4"/>
    </w:pPr>
    <w:rPr>
      <w:rFonts w:ascii="Calibri" w:hAnsi="Calibri"/>
      <w:b/>
      <w:bCs/>
      <w:i/>
      <w:iCs/>
      <w:sz w:val="26"/>
      <w:szCs w:val="26"/>
    </w:rPr>
  </w:style>
  <w:style w:type="paragraph" w:styleId="Ttulo6">
    <w:name w:val="heading 6"/>
    <w:basedOn w:val="Normal"/>
    <w:next w:val="Normal"/>
    <w:link w:val="Ttulo6Car"/>
    <w:uiPriority w:val="9"/>
    <w:semiHidden/>
    <w:unhideWhenUsed/>
    <w:qFormat/>
    <w:rsid w:val="00C84740"/>
    <w:pPr>
      <w:numPr>
        <w:ilvl w:val="5"/>
        <w:numId w:val="1"/>
      </w:numPr>
      <w:spacing w:before="240" w:after="60"/>
      <w:outlineLvl w:val="5"/>
    </w:pPr>
    <w:rPr>
      <w:rFonts w:ascii="Calibri" w:hAnsi="Calibri"/>
      <w:b/>
      <w:bCs/>
      <w:szCs w:val="22"/>
    </w:rPr>
  </w:style>
  <w:style w:type="paragraph" w:styleId="Ttulo7">
    <w:name w:val="heading 7"/>
    <w:basedOn w:val="Normal"/>
    <w:next w:val="Normal"/>
    <w:link w:val="Ttulo7Car"/>
    <w:uiPriority w:val="9"/>
    <w:semiHidden/>
    <w:unhideWhenUsed/>
    <w:qFormat/>
    <w:rsid w:val="00C84740"/>
    <w:pPr>
      <w:numPr>
        <w:ilvl w:val="6"/>
        <w:numId w:val="1"/>
      </w:numPr>
      <w:spacing w:before="240" w:after="60"/>
      <w:outlineLvl w:val="6"/>
    </w:pPr>
    <w:rPr>
      <w:rFonts w:ascii="Calibri" w:hAnsi="Calibri"/>
    </w:rPr>
  </w:style>
  <w:style w:type="paragraph" w:styleId="Ttulo8">
    <w:name w:val="heading 8"/>
    <w:basedOn w:val="Normal"/>
    <w:next w:val="Normal"/>
    <w:link w:val="Ttulo8Car"/>
    <w:uiPriority w:val="9"/>
    <w:semiHidden/>
    <w:unhideWhenUsed/>
    <w:qFormat/>
    <w:rsid w:val="00C84740"/>
    <w:pPr>
      <w:numPr>
        <w:ilvl w:val="7"/>
        <w:numId w:val="1"/>
      </w:numPr>
      <w:spacing w:before="240" w:after="60"/>
      <w:outlineLvl w:val="7"/>
    </w:pPr>
    <w:rPr>
      <w:rFonts w:ascii="Calibri" w:hAnsi="Calibri"/>
      <w:i/>
      <w:iCs/>
    </w:rPr>
  </w:style>
  <w:style w:type="paragraph" w:styleId="Ttulo9">
    <w:name w:val="heading 9"/>
    <w:basedOn w:val="Normal"/>
    <w:next w:val="Normal"/>
    <w:link w:val="Ttulo9Car"/>
    <w:uiPriority w:val="9"/>
    <w:semiHidden/>
    <w:unhideWhenUsed/>
    <w:qFormat/>
    <w:rsid w:val="00C84740"/>
    <w:pPr>
      <w:numPr>
        <w:ilvl w:val="8"/>
        <w:numId w:val="1"/>
      </w:numPr>
      <w:spacing w:before="240" w:after="60"/>
      <w:outlineLvl w:val="8"/>
    </w:pPr>
    <w:rPr>
      <w:rFonts w:ascii="Calibri Light" w:hAnsi="Calibri Light"/>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link w:val="SinespaciadoCar"/>
    <w:uiPriority w:val="1"/>
    <w:rsid w:val="00507BAD"/>
    <w:rPr>
      <w:rFonts w:eastAsia="Times New Roman"/>
      <w:sz w:val="22"/>
      <w:szCs w:val="22"/>
      <w:lang w:eastAsia="en-US"/>
    </w:rPr>
  </w:style>
  <w:style w:type="character" w:customStyle="1" w:styleId="SinespaciadoCar">
    <w:name w:val="Sin espaciado Car"/>
    <w:link w:val="Sinespaciado"/>
    <w:uiPriority w:val="1"/>
    <w:rsid w:val="00507BAD"/>
    <w:rPr>
      <w:rFonts w:eastAsia="Times New Roman"/>
      <w:sz w:val="22"/>
      <w:szCs w:val="22"/>
      <w:lang w:val="es-ES" w:eastAsia="en-US" w:bidi="ar-SA"/>
    </w:rPr>
  </w:style>
  <w:style w:type="paragraph" w:styleId="Textodeglobo">
    <w:name w:val="Balloon Text"/>
    <w:basedOn w:val="Normal"/>
    <w:link w:val="TextodegloboCar"/>
    <w:uiPriority w:val="99"/>
    <w:semiHidden/>
    <w:unhideWhenUsed/>
    <w:rsid w:val="00507BAD"/>
    <w:rPr>
      <w:rFonts w:ascii="Tahoma" w:hAnsi="Tahoma"/>
      <w:sz w:val="16"/>
      <w:szCs w:val="16"/>
      <w:lang w:val="x-none"/>
    </w:rPr>
  </w:style>
  <w:style w:type="character" w:customStyle="1" w:styleId="TextodegloboCar">
    <w:name w:val="Texto de globo Car"/>
    <w:link w:val="Textodeglobo"/>
    <w:uiPriority w:val="99"/>
    <w:semiHidden/>
    <w:rsid w:val="00507BAD"/>
    <w:rPr>
      <w:rFonts w:ascii="Tahoma" w:eastAsia="Times New Roman" w:hAnsi="Tahoma" w:cs="Tahoma"/>
      <w:sz w:val="16"/>
      <w:szCs w:val="16"/>
      <w:lang w:eastAsia="es-ES"/>
    </w:rPr>
  </w:style>
  <w:style w:type="paragraph" w:styleId="Encabezado">
    <w:name w:val="header"/>
    <w:basedOn w:val="Normal"/>
    <w:link w:val="EncabezadoCar"/>
    <w:uiPriority w:val="99"/>
    <w:unhideWhenUsed/>
    <w:rsid w:val="006A56B3"/>
    <w:pPr>
      <w:tabs>
        <w:tab w:val="center" w:pos="4252"/>
        <w:tab w:val="right" w:pos="8504"/>
      </w:tabs>
    </w:pPr>
  </w:style>
  <w:style w:type="character" w:customStyle="1" w:styleId="EncabezadoCar">
    <w:name w:val="Encabezado Car"/>
    <w:link w:val="Encabezado"/>
    <w:uiPriority w:val="99"/>
    <w:rsid w:val="006A56B3"/>
    <w:rPr>
      <w:rFonts w:ascii="Times New Roman" w:eastAsia="Times New Roman" w:hAnsi="Times New Roman"/>
      <w:sz w:val="24"/>
      <w:szCs w:val="24"/>
    </w:rPr>
  </w:style>
  <w:style w:type="paragraph" w:styleId="Piedepgina">
    <w:name w:val="footer"/>
    <w:basedOn w:val="Normal"/>
    <w:link w:val="PiedepginaCar"/>
    <w:uiPriority w:val="99"/>
    <w:unhideWhenUsed/>
    <w:rsid w:val="006A56B3"/>
    <w:pPr>
      <w:tabs>
        <w:tab w:val="center" w:pos="4252"/>
        <w:tab w:val="right" w:pos="8504"/>
      </w:tabs>
    </w:pPr>
  </w:style>
  <w:style w:type="character" w:customStyle="1" w:styleId="PiedepginaCar">
    <w:name w:val="Pie de página Car"/>
    <w:link w:val="Piedepgina"/>
    <w:uiPriority w:val="99"/>
    <w:rsid w:val="006A56B3"/>
    <w:rPr>
      <w:rFonts w:ascii="Times New Roman" w:eastAsia="Times New Roman" w:hAnsi="Times New Roman"/>
      <w:sz w:val="24"/>
      <w:szCs w:val="24"/>
    </w:rPr>
  </w:style>
  <w:style w:type="character" w:customStyle="1" w:styleId="Ttulo1Car">
    <w:name w:val="Título 1 Car"/>
    <w:link w:val="Ttulo1"/>
    <w:uiPriority w:val="9"/>
    <w:rsid w:val="000D09A0"/>
    <w:rPr>
      <w:rFonts w:asciiTheme="majorHAnsi" w:eastAsia="Times New Roman" w:hAnsiTheme="majorHAnsi"/>
      <w:bCs/>
      <w:caps/>
      <w:color w:val="0098CD"/>
      <w:kern w:val="32"/>
      <w:sz w:val="36"/>
      <w:szCs w:val="32"/>
    </w:rPr>
  </w:style>
  <w:style w:type="character" w:customStyle="1" w:styleId="Ttulo2Car">
    <w:name w:val="Título 2 Car"/>
    <w:link w:val="Ttulo2"/>
    <w:uiPriority w:val="9"/>
    <w:rsid w:val="000D09A0"/>
    <w:rPr>
      <w:rFonts w:asciiTheme="majorHAnsi" w:eastAsia="Times New Roman" w:hAnsiTheme="majorHAnsi" w:cs="Arial"/>
      <w:bCs/>
      <w:iCs/>
      <w:caps/>
      <w:color w:val="0098CD"/>
      <w:sz w:val="28"/>
      <w:szCs w:val="28"/>
    </w:rPr>
  </w:style>
  <w:style w:type="character" w:customStyle="1" w:styleId="Ttulo3Car">
    <w:name w:val="Título 3 Car"/>
    <w:link w:val="Ttulo3"/>
    <w:uiPriority w:val="9"/>
    <w:rsid w:val="000D09A0"/>
    <w:rPr>
      <w:rFonts w:asciiTheme="majorHAnsi" w:eastAsia="Times New Roman" w:hAnsiTheme="majorHAnsi"/>
      <w:b/>
      <w:bCs/>
      <w:sz w:val="24"/>
      <w:szCs w:val="26"/>
    </w:rPr>
  </w:style>
  <w:style w:type="paragraph" w:styleId="Ttulo">
    <w:name w:val="Title"/>
    <w:aliases w:val="Subtitulos 3er nivel"/>
    <w:basedOn w:val="Normal"/>
    <w:next w:val="Normal"/>
    <w:link w:val="TtuloCar"/>
    <w:uiPriority w:val="10"/>
    <w:rsid w:val="00D971A1"/>
    <w:pPr>
      <w:outlineLvl w:val="2"/>
    </w:pPr>
    <w:rPr>
      <w:bCs/>
      <w:i/>
      <w:kern w:val="28"/>
      <w:szCs w:val="32"/>
    </w:rPr>
  </w:style>
  <w:style w:type="character" w:customStyle="1" w:styleId="TtuloCar">
    <w:name w:val="Título Car"/>
    <w:aliases w:val="Subtitulos 3er nivel Car"/>
    <w:link w:val="Ttulo"/>
    <w:uiPriority w:val="10"/>
    <w:rsid w:val="00D971A1"/>
    <w:rPr>
      <w:rFonts w:ascii="Arial" w:eastAsia="Times New Roman" w:hAnsi="Arial" w:cs="Times New Roman"/>
      <w:bCs/>
      <w:i/>
      <w:kern w:val="28"/>
      <w:sz w:val="24"/>
      <w:szCs w:val="32"/>
    </w:rPr>
  </w:style>
  <w:style w:type="character" w:customStyle="1" w:styleId="Ttulo4Car">
    <w:name w:val="Título 4 Car"/>
    <w:link w:val="Ttulo4"/>
    <w:uiPriority w:val="9"/>
    <w:rsid w:val="000D09A0"/>
    <w:rPr>
      <w:rFonts w:asciiTheme="minorHAnsi" w:eastAsia="Times New Roman" w:hAnsiTheme="minorHAnsi"/>
      <w:sz w:val="24"/>
      <w:szCs w:val="24"/>
    </w:rPr>
  </w:style>
  <w:style w:type="paragraph" w:styleId="Cita">
    <w:name w:val="Quote"/>
    <w:basedOn w:val="Normal"/>
    <w:next w:val="Normal"/>
    <w:link w:val="CitaCar"/>
    <w:uiPriority w:val="29"/>
    <w:qFormat/>
    <w:rsid w:val="00514164"/>
    <w:pPr>
      <w:spacing w:line="240" w:lineRule="auto"/>
    </w:pPr>
    <w:rPr>
      <w:iCs/>
      <w:color w:val="404040"/>
    </w:rPr>
  </w:style>
  <w:style w:type="character" w:customStyle="1" w:styleId="CitaCar">
    <w:name w:val="Cita Car"/>
    <w:link w:val="Cita"/>
    <w:uiPriority w:val="29"/>
    <w:rsid w:val="00514164"/>
    <w:rPr>
      <w:rFonts w:ascii="Arial" w:eastAsia="Times New Roman" w:hAnsi="Arial"/>
      <w:iCs/>
      <w:color w:val="404040"/>
      <w:sz w:val="22"/>
      <w:szCs w:val="24"/>
    </w:rPr>
  </w:style>
  <w:style w:type="paragraph" w:styleId="TtuloTDC">
    <w:name w:val="TOC Heading"/>
    <w:aliases w:val="Tablas"/>
    <w:basedOn w:val="Tabladeilustraciones"/>
    <w:next w:val="Normal"/>
    <w:uiPriority w:val="39"/>
    <w:unhideWhenUsed/>
    <w:qFormat/>
    <w:rsid w:val="008C16EB"/>
    <w:pPr>
      <w:tabs>
        <w:tab w:val="right" w:leader="dot" w:pos="9060"/>
      </w:tabs>
    </w:pPr>
    <w:rPr>
      <w:rFonts w:cs="Arial"/>
      <w:b/>
      <w:noProof/>
    </w:rPr>
  </w:style>
  <w:style w:type="paragraph" w:styleId="TDC1">
    <w:name w:val="toc 1"/>
    <w:basedOn w:val="Normal"/>
    <w:next w:val="Normal"/>
    <w:autoRedefine/>
    <w:uiPriority w:val="39"/>
    <w:unhideWhenUsed/>
    <w:rsid w:val="00423E85"/>
  </w:style>
  <w:style w:type="character" w:styleId="Hipervnculo">
    <w:name w:val="Hyperlink"/>
    <w:uiPriority w:val="99"/>
    <w:unhideWhenUsed/>
    <w:rsid w:val="00877054"/>
    <w:rPr>
      <w:color w:val="0563C1"/>
      <w:u w:val="single"/>
    </w:rPr>
  </w:style>
  <w:style w:type="character" w:customStyle="1" w:styleId="Ttulo5Car">
    <w:name w:val="Título 5 Car"/>
    <w:link w:val="Ttulo5"/>
    <w:uiPriority w:val="9"/>
    <w:semiHidden/>
    <w:rsid w:val="00C84740"/>
    <w:rPr>
      <w:rFonts w:eastAsia="Times New Roman"/>
      <w:b/>
      <w:bCs/>
      <w:i/>
      <w:iCs/>
      <w:sz w:val="26"/>
      <w:szCs w:val="26"/>
    </w:rPr>
  </w:style>
  <w:style w:type="character" w:customStyle="1" w:styleId="Ttulo6Car">
    <w:name w:val="Título 6 Car"/>
    <w:link w:val="Ttulo6"/>
    <w:uiPriority w:val="9"/>
    <w:semiHidden/>
    <w:rsid w:val="00C84740"/>
    <w:rPr>
      <w:rFonts w:eastAsia="Times New Roman"/>
      <w:b/>
      <w:bCs/>
      <w:sz w:val="24"/>
      <w:szCs w:val="22"/>
    </w:rPr>
  </w:style>
  <w:style w:type="character" w:customStyle="1" w:styleId="Ttulo7Car">
    <w:name w:val="Título 7 Car"/>
    <w:link w:val="Ttulo7"/>
    <w:uiPriority w:val="9"/>
    <w:semiHidden/>
    <w:rsid w:val="00C84740"/>
    <w:rPr>
      <w:rFonts w:eastAsia="Times New Roman"/>
      <w:sz w:val="24"/>
      <w:szCs w:val="24"/>
    </w:rPr>
  </w:style>
  <w:style w:type="character" w:customStyle="1" w:styleId="Ttulo8Car">
    <w:name w:val="Título 8 Car"/>
    <w:link w:val="Ttulo8"/>
    <w:uiPriority w:val="9"/>
    <w:semiHidden/>
    <w:rsid w:val="00C84740"/>
    <w:rPr>
      <w:rFonts w:eastAsia="Times New Roman"/>
      <w:i/>
      <w:iCs/>
      <w:sz w:val="24"/>
      <w:szCs w:val="24"/>
    </w:rPr>
  </w:style>
  <w:style w:type="character" w:customStyle="1" w:styleId="Ttulo9Car">
    <w:name w:val="Título 9 Car"/>
    <w:link w:val="Ttulo9"/>
    <w:uiPriority w:val="9"/>
    <w:semiHidden/>
    <w:rsid w:val="00C84740"/>
    <w:rPr>
      <w:rFonts w:ascii="Calibri Light" w:eastAsia="Times New Roman" w:hAnsi="Calibri Light"/>
      <w:sz w:val="24"/>
      <w:szCs w:val="22"/>
    </w:rPr>
  </w:style>
  <w:style w:type="paragraph" w:styleId="TDC2">
    <w:name w:val="toc 2"/>
    <w:basedOn w:val="Normal"/>
    <w:next w:val="Normal"/>
    <w:autoRedefine/>
    <w:uiPriority w:val="39"/>
    <w:unhideWhenUsed/>
    <w:rsid w:val="00783DCC"/>
    <w:pPr>
      <w:ind w:left="221"/>
    </w:pPr>
  </w:style>
  <w:style w:type="paragraph" w:styleId="TDC3">
    <w:name w:val="toc 3"/>
    <w:basedOn w:val="Normal"/>
    <w:next w:val="Normal"/>
    <w:autoRedefine/>
    <w:uiPriority w:val="39"/>
    <w:unhideWhenUsed/>
    <w:rsid w:val="001526D9"/>
    <w:pPr>
      <w:ind w:left="440"/>
    </w:pPr>
  </w:style>
  <w:style w:type="character" w:styleId="Refdecomentario">
    <w:name w:val="annotation reference"/>
    <w:uiPriority w:val="99"/>
    <w:semiHidden/>
    <w:unhideWhenUsed/>
    <w:rsid w:val="00793FDB"/>
    <w:rPr>
      <w:sz w:val="16"/>
      <w:szCs w:val="16"/>
    </w:rPr>
  </w:style>
  <w:style w:type="paragraph" w:styleId="TDC4">
    <w:name w:val="toc 4"/>
    <w:basedOn w:val="Normal"/>
    <w:next w:val="Normal"/>
    <w:autoRedefine/>
    <w:uiPriority w:val="39"/>
    <w:unhideWhenUsed/>
    <w:rsid w:val="0066672A"/>
    <w:pPr>
      <w:ind w:left="660"/>
    </w:pPr>
  </w:style>
  <w:style w:type="paragraph" w:styleId="Textocomentario">
    <w:name w:val="annotation text"/>
    <w:basedOn w:val="Normal"/>
    <w:link w:val="TextocomentarioCar"/>
    <w:uiPriority w:val="99"/>
    <w:semiHidden/>
    <w:unhideWhenUsed/>
    <w:rsid w:val="00793FDB"/>
    <w:rPr>
      <w:sz w:val="20"/>
      <w:szCs w:val="20"/>
    </w:rPr>
  </w:style>
  <w:style w:type="character" w:customStyle="1" w:styleId="TextocomentarioCar">
    <w:name w:val="Texto comentario Car"/>
    <w:link w:val="Textocomentario"/>
    <w:uiPriority w:val="99"/>
    <w:semiHidden/>
    <w:rsid w:val="00793FDB"/>
    <w:rPr>
      <w:rFonts w:ascii="Arial" w:eastAsia="Times New Roman" w:hAnsi="Arial"/>
    </w:rPr>
  </w:style>
  <w:style w:type="paragraph" w:styleId="Asuntodelcomentario">
    <w:name w:val="annotation subject"/>
    <w:basedOn w:val="Textocomentario"/>
    <w:next w:val="Textocomentario"/>
    <w:link w:val="AsuntodelcomentarioCar"/>
    <w:uiPriority w:val="99"/>
    <w:semiHidden/>
    <w:unhideWhenUsed/>
    <w:rsid w:val="00793FDB"/>
    <w:rPr>
      <w:b/>
      <w:bCs/>
    </w:rPr>
  </w:style>
  <w:style w:type="character" w:customStyle="1" w:styleId="AsuntodelcomentarioCar">
    <w:name w:val="Asunto del comentario Car"/>
    <w:link w:val="Asuntodelcomentario"/>
    <w:uiPriority w:val="99"/>
    <w:semiHidden/>
    <w:rsid w:val="00793FDB"/>
    <w:rPr>
      <w:rFonts w:ascii="Arial" w:eastAsia="Times New Roman" w:hAnsi="Arial"/>
      <w:b/>
      <w:bCs/>
    </w:rPr>
  </w:style>
  <w:style w:type="paragraph" w:styleId="Descripcin">
    <w:name w:val="caption"/>
    <w:basedOn w:val="Normal"/>
    <w:next w:val="Normal"/>
    <w:uiPriority w:val="35"/>
    <w:unhideWhenUsed/>
    <w:qFormat/>
    <w:rsid w:val="00793FDB"/>
    <w:rPr>
      <w:b/>
      <w:bCs/>
      <w:sz w:val="20"/>
      <w:szCs w:val="20"/>
    </w:rPr>
  </w:style>
  <w:style w:type="table" w:styleId="Tablaconcuadrcula">
    <w:name w:val="Table Grid"/>
    <w:basedOn w:val="Tablanormal"/>
    <w:uiPriority w:val="59"/>
    <w:rsid w:val="00BD4B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as">
    <w:name w:val="Figuras"/>
    <w:basedOn w:val="Normal"/>
    <w:link w:val="FigurasCar"/>
    <w:autoRedefine/>
    <w:qFormat/>
    <w:rsid w:val="00E11B5A"/>
    <w:pPr>
      <w:jc w:val="center"/>
    </w:pPr>
    <w:rPr>
      <w:rFonts w:cs="Arial"/>
      <w:i/>
    </w:rPr>
  </w:style>
  <w:style w:type="paragraph" w:styleId="Tabladeilustraciones">
    <w:name w:val="table of figures"/>
    <w:basedOn w:val="Normal"/>
    <w:next w:val="Normal"/>
    <w:uiPriority w:val="99"/>
    <w:unhideWhenUsed/>
    <w:rsid w:val="001C2AB4"/>
  </w:style>
  <w:style w:type="paragraph" w:styleId="ndice1">
    <w:name w:val="index 1"/>
    <w:basedOn w:val="Normal"/>
    <w:next w:val="Normal"/>
    <w:autoRedefine/>
    <w:uiPriority w:val="99"/>
    <w:semiHidden/>
    <w:unhideWhenUsed/>
    <w:qFormat/>
    <w:rsid w:val="00977178"/>
    <w:pPr>
      <w:numPr>
        <w:numId w:val="2"/>
      </w:numPr>
    </w:pPr>
    <w:rPr>
      <w:b/>
      <w:caps/>
      <w:sz w:val="28"/>
    </w:rPr>
  </w:style>
  <w:style w:type="paragraph" w:styleId="ndice2">
    <w:name w:val="index 2"/>
    <w:basedOn w:val="Normal"/>
    <w:next w:val="Normal"/>
    <w:autoRedefine/>
    <w:uiPriority w:val="99"/>
    <w:semiHidden/>
    <w:unhideWhenUsed/>
    <w:qFormat/>
    <w:rsid w:val="00977178"/>
    <w:pPr>
      <w:ind w:left="709" w:hanging="709"/>
    </w:pPr>
    <w:rPr>
      <w:b/>
      <w:caps/>
    </w:rPr>
  </w:style>
  <w:style w:type="paragraph" w:styleId="ndice3">
    <w:name w:val="index 3"/>
    <w:basedOn w:val="Normal"/>
    <w:next w:val="Normal"/>
    <w:autoRedefine/>
    <w:uiPriority w:val="99"/>
    <w:semiHidden/>
    <w:unhideWhenUsed/>
    <w:qFormat/>
    <w:rsid w:val="00977178"/>
    <w:pPr>
      <w:ind w:left="221" w:hanging="221"/>
    </w:pPr>
  </w:style>
  <w:style w:type="paragraph" w:styleId="ndice4">
    <w:name w:val="index 4"/>
    <w:basedOn w:val="Normal"/>
    <w:next w:val="Normal"/>
    <w:autoRedefine/>
    <w:uiPriority w:val="99"/>
    <w:semiHidden/>
    <w:unhideWhenUsed/>
    <w:qFormat/>
    <w:rsid w:val="00977178"/>
    <w:pPr>
      <w:ind w:left="221" w:hanging="221"/>
    </w:pPr>
    <w:rPr>
      <w:i/>
    </w:rPr>
  </w:style>
  <w:style w:type="character" w:customStyle="1" w:styleId="FigurasCar">
    <w:name w:val="Figuras Car"/>
    <w:link w:val="Figuras"/>
    <w:rsid w:val="00E11B5A"/>
    <w:rPr>
      <w:rFonts w:asciiTheme="minorHAnsi" w:eastAsia="Times New Roman" w:hAnsiTheme="minorHAnsi" w:cs="Arial"/>
      <w:i/>
      <w:sz w:val="22"/>
      <w:szCs w:val="24"/>
    </w:rPr>
  </w:style>
  <w:style w:type="paragraph" w:styleId="TDC8">
    <w:name w:val="toc 8"/>
    <w:basedOn w:val="Normal"/>
    <w:next w:val="Normal"/>
    <w:autoRedefine/>
    <w:uiPriority w:val="39"/>
    <w:semiHidden/>
    <w:unhideWhenUsed/>
    <w:rsid w:val="001C2AB4"/>
    <w:pPr>
      <w:ind w:left="1540"/>
    </w:pPr>
  </w:style>
  <w:style w:type="paragraph" w:styleId="TDC9">
    <w:name w:val="toc 9"/>
    <w:basedOn w:val="Normal"/>
    <w:next w:val="Normal"/>
    <w:autoRedefine/>
    <w:uiPriority w:val="39"/>
    <w:semiHidden/>
    <w:unhideWhenUsed/>
    <w:rsid w:val="00C10A65"/>
    <w:pPr>
      <w:ind w:left="1760"/>
    </w:pPr>
  </w:style>
  <w:style w:type="paragraph" w:customStyle="1" w:styleId="PiedepginaSecciones">
    <w:name w:val="Pie de página_Secciones"/>
    <w:basedOn w:val="Normal"/>
    <w:uiPriority w:val="19"/>
    <w:qFormat/>
    <w:rsid w:val="00CA0785"/>
    <w:pPr>
      <w:tabs>
        <w:tab w:val="right" w:pos="8220"/>
      </w:tabs>
      <w:spacing w:after="100" w:line="240" w:lineRule="auto"/>
      <w:jc w:val="right"/>
    </w:pPr>
    <w:rPr>
      <w:rFonts w:ascii="Calibri" w:hAnsi="Calibri" w:cs="UnitOT-Light"/>
      <w:bCs/>
      <w:noProof/>
      <w:color w:val="0098CD"/>
      <w:sz w:val="20"/>
      <w:szCs w:val="20"/>
    </w:rPr>
  </w:style>
  <w:style w:type="paragraph" w:customStyle="1" w:styleId="Ttulondices">
    <w:name w:val="Título Índices"/>
    <w:basedOn w:val="Normal"/>
    <w:link w:val="TtulondicesCar"/>
    <w:qFormat/>
    <w:rsid w:val="008C16EB"/>
    <w:rPr>
      <w:rFonts w:asciiTheme="majorHAnsi" w:hAnsiTheme="majorHAnsi" w:cs="Arial"/>
      <w:color w:val="0098CD"/>
      <w:sz w:val="36"/>
      <w:szCs w:val="36"/>
      <w:lang w:eastAsia="en-US"/>
    </w:rPr>
  </w:style>
  <w:style w:type="paragraph" w:customStyle="1" w:styleId="Pgina">
    <w:name w:val="Página"/>
    <w:basedOn w:val="Piedepgina"/>
    <w:link w:val="PginaCar"/>
    <w:qFormat/>
    <w:rsid w:val="00EC771B"/>
    <w:pPr>
      <w:jc w:val="right"/>
    </w:pPr>
    <w:rPr>
      <w:rFonts w:cs="Arial"/>
      <w:szCs w:val="22"/>
    </w:rPr>
  </w:style>
  <w:style w:type="character" w:customStyle="1" w:styleId="TtulondicesCar">
    <w:name w:val="Título Índices Car"/>
    <w:basedOn w:val="Fuentedeprrafopredeter"/>
    <w:link w:val="Ttulondices"/>
    <w:rsid w:val="008C16EB"/>
    <w:rPr>
      <w:rFonts w:asciiTheme="majorHAnsi" w:eastAsia="Times New Roman" w:hAnsiTheme="majorHAnsi" w:cs="Arial"/>
      <w:color w:val="0098CD"/>
      <w:sz w:val="36"/>
      <w:szCs w:val="36"/>
      <w:lang w:eastAsia="en-US"/>
    </w:rPr>
  </w:style>
  <w:style w:type="character" w:customStyle="1" w:styleId="PginaCar">
    <w:name w:val="Página Car"/>
    <w:basedOn w:val="PiedepginaCar"/>
    <w:link w:val="Pgina"/>
    <w:rsid w:val="00EC771B"/>
    <w:rPr>
      <w:rFonts w:asciiTheme="minorHAnsi" w:eastAsia="Times New Roman" w:hAnsiTheme="minorHAnsi" w:cs="Arial"/>
      <w:sz w:val="22"/>
      <w:szCs w:val="22"/>
    </w:rPr>
  </w:style>
  <w:style w:type="paragraph" w:styleId="Prrafodelista">
    <w:name w:val="List Paragraph"/>
    <w:basedOn w:val="Normal"/>
    <w:uiPriority w:val="34"/>
    <w:rsid w:val="00DA0FCE"/>
    <w:pPr>
      <w:ind w:left="720"/>
      <w:contextualSpacing/>
    </w:pPr>
  </w:style>
  <w:style w:type="paragraph" w:styleId="Textonotapie">
    <w:name w:val="footnote text"/>
    <w:basedOn w:val="Normal"/>
    <w:link w:val="TextonotapieCar"/>
    <w:uiPriority w:val="99"/>
    <w:semiHidden/>
    <w:unhideWhenUsed/>
    <w:rsid w:val="00FA0670"/>
    <w:pPr>
      <w:spacing w:before="0" w:after="0" w:line="240" w:lineRule="auto"/>
    </w:pPr>
    <w:rPr>
      <w:sz w:val="20"/>
      <w:szCs w:val="20"/>
    </w:rPr>
  </w:style>
  <w:style w:type="character" w:customStyle="1" w:styleId="TextonotapieCar">
    <w:name w:val="Texto nota pie Car"/>
    <w:basedOn w:val="Fuentedeprrafopredeter"/>
    <w:link w:val="Textonotapie"/>
    <w:uiPriority w:val="99"/>
    <w:semiHidden/>
    <w:rsid w:val="00FA0670"/>
    <w:rPr>
      <w:rFonts w:asciiTheme="minorHAnsi" w:eastAsia="Times New Roman" w:hAnsiTheme="minorHAnsi"/>
    </w:rPr>
  </w:style>
  <w:style w:type="character" w:styleId="Refdenotaalpie">
    <w:name w:val="footnote reference"/>
    <w:basedOn w:val="Fuentedeprrafopredeter"/>
    <w:uiPriority w:val="99"/>
    <w:semiHidden/>
    <w:unhideWhenUsed/>
    <w:rsid w:val="00FA0670"/>
    <w:rPr>
      <w:vertAlign w:val="superscript"/>
    </w:rPr>
  </w:style>
  <w:style w:type="paragraph" w:customStyle="1" w:styleId="Ttulo1sinnumerar">
    <w:name w:val="Título 1 sin numerar"/>
    <w:basedOn w:val="Ttulo1"/>
    <w:qFormat/>
    <w:rsid w:val="00A75783"/>
    <w:pPr>
      <w:numPr>
        <w:numId w:val="0"/>
      </w:numPr>
    </w:pPr>
    <w:rPr>
      <w:caps w:val="0"/>
    </w:rPr>
  </w:style>
  <w:style w:type="paragraph" w:customStyle="1" w:styleId="Referenciasbibliogrficas">
    <w:name w:val="Referencias bibliográficas"/>
    <w:basedOn w:val="Normal"/>
    <w:qFormat/>
    <w:rsid w:val="00A75783"/>
    <w:pPr>
      <w:ind w:left="284" w:hanging="284"/>
    </w:pPr>
    <w:rPr>
      <w:lang w:val="en-US"/>
    </w:rPr>
  </w:style>
  <w:style w:type="paragraph" w:customStyle="1" w:styleId="Anexo">
    <w:name w:val="Anexo"/>
    <w:basedOn w:val="Ttulo1sinnumerar"/>
    <w:qFormat/>
    <w:rsid w:val="00D34BAD"/>
    <w:pPr>
      <w:numPr>
        <w:numId w:val="4"/>
      </w:numPr>
    </w:pPr>
  </w:style>
  <w:style w:type="character" w:styleId="Mencinsinresolver">
    <w:name w:val="Unresolved Mention"/>
    <w:basedOn w:val="Fuentedeprrafopredeter"/>
    <w:uiPriority w:val="99"/>
    <w:semiHidden/>
    <w:unhideWhenUsed/>
    <w:rsid w:val="00A2111B"/>
    <w:rPr>
      <w:color w:val="605E5C"/>
      <w:shd w:val="clear" w:color="auto" w:fill="E1DFDD"/>
    </w:rPr>
  </w:style>
  <w:style w:type="character" w:styleId="Hipervnculovisitado">
    <w:name w:val="FollowedHyperlink"/>
    <w:basedOn w:val="Fuentedeprrafopredeter"/>
    <w:uiPriority w:val="99"/>
    <w:semiHidden/>
    <w:unhideWhenUsed/>
    <w:rsid w:val="00C663C1"/>
    <w:rPr>
      <w:color w:val="954F72" w:themeColor="followedHyperlink"/>
      <w:u w:val="single"/>
    </w:rPr>
  </w:style>
  <w:style w:type="paragraph" w:styleId="NormalWeb">
    <w:name w:val="Normal (Web)"/>
    <w:basedOn w:val="Normal"/>
    <w:uiPriority w:val="99"/>
    <w:semiHidden/>
    <w:unhideWhenUsed/>
    <w:rsid w:val="004E43FF"/>
    <w:pPr>
      <w:spacing w:before="100" w:beforeAutospacing="1" w:after="100" w:afterAutospacing="1" w:line="240" w:lineRule="auto"/>
      <w:jc w:val="left"/>
    </w:pPr>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0818254">
      <w:bodyDiv w:val="1"/>
      <w:marLeft w:val="0"/>
      <w:marRight w:val="0"/>
      <w:marTop w:val="0"/>
      <w:marBottom w:val="0"/>
      <w:divBdr>
        <w:top w:val="none" w:sz="0" w:space="0" w:color="auto"/>
        <w:left w:val="none" w:sz="0" w:space="0" w:color="auto"/>
        <w:bottom w:val="none" w:sz="0" w:space="0" w:color="auto"/>
        <w:right w:val="none" w:sz="0" w:space="0" w:color="auto"/>
      </w:divBdr>
    </w:div>
    <w:div w:id="346062213">
      <w:bodyDiv w:val="1"/>
      <w:marLeft w:val="0"/>
      <w:marRight w:val="0"/>
      <w:marTop w:val="0"/>
      <w:marBottom w:val="0"/>
      <w:divBdr>
        <w:top w:val="none" w:sz="0" w:space="0" w:color="auto"/>
        <w:left w:val="none" w:sz="0" w:space="0" w:color="auto"/>
        <w:bottom w:val="none" w:sz="0" w:space="0" w:color="auto"/>
        <w:right w:val="none" w:sz="0" w:space="0" w:color="auto"/>
      </w:divBdr>
    </w:div>
    <w:div w:id="393814896">
      <w:bodyDiv w:val="1"/>
      <w:marLeft w:val="0"/>
      <w:marRight w:val="0"/>
      <w:marTop w:val="0"/>
      <w:marBottom w:val="0"/>
      <w:divBdr>
        <w:top w:val="none" w:sz="0" w:space="0" w:color="auto"/>
        <w:left w:val="none" w:sz="0" w:space="0" w:color="auto"/>
        <w:bottom w:val="none" w:sz="0" w:space="0" w:color="auto"/>
        <w:right w:val="none" w:sz="0" w:space="0" w:color="auto"/>
      </w:divBdr>
    </w:div>
    <w:div w:id="399015573">
      <w:bodyDiv w:val="1"/>
      <w:marLeft w:val="0"/>
      <w:marRight w:val="0"/>
      <w:marTop w:val="0"/>
      <w:marBottom w:val="0"/>
      <w:divBdr>
        <w:top w:val="none" w:sz="0" w:space="0" w:color="auto"/>
        <w:left w:val="none" w:sz="0" w:space="0" w:color="auto"/>
        <w:bottom w:val="none" w:sz="0" w:space="0" w:color="auto"/>
        <w:right w:val="none" w:sz="0" w:space="0" w:color="auto"/>
      </w:divBdr>
    </w:div>
    <w:div w:id="457988658">
      <w:bodyDiv w:val="1"/>
      <w:marLeft w:val="0"/>
      <w:marRight w:val="0"/>
      <w:marTop w:val="0"/>
      <w:marBottom w:val="0"/>
      <w:divBdr>
        <w:top w:val="none" w:sz="0" w:space="0" w:color="auto"/>
        <w:left w:val="none" w:sz="0" w:space="0" w:color="auto"/>
        <w:bottom w:val="none" w:sz="0" w:space="0" w:color="auto"/>
        <w:right w:val="none" w:sz="0" w:space="0" w:color="auto"/>
      </w:divBdr>
    </w:div>
    <w:div w:id="489173952">
      <w:bodyDiv w:val="1"/>
      <w:marLeft w:val="0"/>
      <w:marRight w:val="0"/>
      <w:marTop w:val="0"/>
      <w:marBottom w:val="0"/>
      <w:divBdr>
        <w:top w:val="none" w:sz="0" w:space="0" w:color="auto"/>
        <w:left w:val="none" w:sz="0" w:space="0" w:color="auto"/>
        <w:bottom w:val="none" w:sz="0" w:space="0" w:color="auto"/>
        <w:right w:val="none" w:sz="0" w:space="0" w:color="auto"/>
      </w:divBdr>
    </w:div>
    <w:div w:id="532498116">
      <w:bodyDiv w:val="1"/>
      <w:marLeft w:val="0"/>
      <w:marRight w:val="0"/>
      <w:marTop w:val="0"/>
      <w:marBottom w:val="0"/>
      <w:divBdr>
        <w:top w:val="none" w:sz="0" w:space="0" w:color="auto"/>
        <w:left w:val="none" w:sz="0" w:space="0" w:color="auto"/>
        <w:bottom w:val="none" w:sz="0" w:space="0" w:color="auto"/>
        <w:right w:val="none" w:sz="0" w:space="0" w:color="auto"/>
      </w:divBdr>
    </w:div>
    <w:div w:id="568616082">
      <w:bodyDiv w:val="1"/>
      <w:marLeft w:val="0"/>
      <w:marRight w:val="0"/>
      <w:marTop w:val="0"/>
      <w:marBottom w:val="0"/>
      <w:divBdr>
        <w:top w:val="none" w:sz="0" w:space="0" w:color="auto"/>
        <w:left w:val="none" w:sz="0" w:space="0" w:color="auto"/>
        <w:bottom w:val="none" w:sz="0" w:space="0" w:color="auto"/>
        <w:right w:val="none" w:sz="0" w:space="0" w:color="auto"/>
      </w:divBdr>
    </w:div>
    <w:div w:id="571476144">
      <w:bodyDiv w:val="1"/>
      <w:marLeft w:val="0"/>
      <w:marRight w:val="0"/>
      <w:marTop w:val="0"/>
      <w:marBottom w:val="0"/>
      <w:divBdr>
        <w:top w:val="none" w:sz="0" w:space="0" w:color="auto"/>
        <w:left w:val="none" w:sz="0" w:space="0" w:color="auto"/>
        <w:bottom w:val="none" w:sz="0" w:space="0" w:color="auto"/>
        <w:right w:val="none" w:sz="0" w:space="0" w:color="auto"/>
      </w:divBdr>
    </w:div>
    <w:div w:id="760637150">
      <w:bodyDiv w:val="1"/>
      <w:marLeft w:val="0"/>
      <w:marRight w:val="0"/>
      <w:marTop w:val="0"/>
      <w:marBottom w:val="0"/>
      <w:divBdr>
        <w:top w:val="none" w:sz="0" w:space="0" w:color="auto"/>
        <w:left w:val="none" w:sz="0" w:space="0" w:color="auto"/>
        <w:bottom w:val="none" w:sz="0" w:space="0" w:color="auto"/>
        <w:right w:val="none" w:sz="0" w:space="0" w:color="auto"/>
      </w:divBdr>
    </w:div>
    <w:div w:id="760760631">
      <w:bodyDiv w:val="1"/>
      <w:marLeft w:val="0"/>
      <w:marRight w:val="0"/>
      <w:marTop w:val="0"/>
      <w:marBottom w:val="0"/>
      <w:divBdr>
        <w:top w:val="none" w:sz="0" w:space="0" w:color="auto"/>
        <w:left w:val="none" w:sz="0" w:space="0" w:color="auto"/>
        <w:bottom w:val="none" w:sz="0" w:space="0" w:color="auto"/>
        <w:right w:val="none" w:sz="0" w:space="0" w:color="auto"/>
      </w:divBdr>
    </w:div>
    <w:div w:id="1068646159">
      <w:bodyDiv w:val="1"/>
      <w:marLeft w:val="0"/>
      <w:marRight w:val="0"/>
      <w:marTop w:val="0"/>
      <w:marBottom w:val="0"/>
      <w:divBdr>
        <w:top w:val="none" w:sz="0" w:space="0" w:color="auto"/>
        <w:left w:val="none" w:sz="0" w:space="0" w:color="auto"/>
        <w:bottom w:val="none" w:sz="0" w:space="0" w:color="auto"/>
        <w:right w:val="none" w:sz="0" w:space="0" w:color="auto"/>
      </w:divBdr>
    </w:div>
    <w:div w:id="1186602827">
      <w:bodyDiv w:val="1"/>
      <w:marLeft w:val="0"/>
      <w:marRight w:val="0"/>
      <w:marTop w:val="0"/>
      <w:marBottom w:val="0"/>
      <w:divBdr>
        <w:top w:val="none" w:sz="0" w:space="0" w:color="auto"/>
        <w:left w:val="none" w:sz="0" w:space="0" w:color="auto"/>
        <w:bottom w:val="none" w:sz="0" w:space="0" w:color="auto"/>
        <w:right w:val="none" w:sz="0" w:space="0" w:color="auto"/>
      </w:divBdr>
    </w:div>
    <w:div w:id="1263949659">
      <w:bodyDiv w:val="1"/>
      <w:marLeft w:val="0"/>
      <w:marRight w:val="0"/>
      <w:marTop w:val="0"/>
      <w:marBottom w:val="0"/>
      <w:divBdr>
        <w:top w:val="none" w:sz="0" w:space="0" w:color="auto"/>
        <w:left w:val="none" w:sz="0" w:space="0" w:color="auto"/>
        <w:bottom w:val="none" w:sz="0" w:space="0" w:color="auto"/>
        <w:right w:val="none" w:sz="0" w:space="0" w:color="auto"/>
      </w:divBdr>
    </w:div>
    <w:div w:id="1303079773">
      <w:bodyDiv w:val="1"/>
      <w:marLeft w:val="0"/>
      <w:marRight w:val="0"/>
      <w:marTop w:val="0"/>
      <w:marBottom w:val="0"/>
      <w:divBdr>
        <w:top w:val="none" w:sz="0" w:space="0" w:color="auto"/>
        <w:left w:val="none" w:sz="0" w:space="0" w:color="auto"/>
        <w:bottom w:val="none" w:sz="0" w:space="0" w:color="auto"/>
        <w:right w:val="none" w:sz="0" w:space="0" w:color="auto"/>
      </w:divBdr>
    </w:div>
    <w:div w:id="1348168201">
      <w:bodyDiv w:val="1"/>
      <w:marLeft w:val="0"/>
      <w:marRight w:val="0"/>
      <w:marTop w:val="0"/>
      <w:marBottom w:val="0"/>
      <w:divBdr>
        <w:top w:val="none" w:sz="0" w:space="0" w:color="auto"/>
        <w:left w:val="none" w:sz="0" w:space="0" w:color="auto"/>
        <w:bottom w:val="none" w:sz="0" w:space="0" w:color="auto"/>
        <w:right w:val="none" w:sz="0" w:space="0" w:color="auto"/>
      </w:divBdr>
    </w:div>
    <w:div w:id="1372534175">
      <w:bodyDiv w:val="1"/>
      <w:marLeft w:val="0"/>
      <w:marRight w:val="0"/>
      <w:marTop w:val="0"/>
      <w:marBottom w:val="0"/>
      <w:divBdr>
        <w:top w:val="none" w:sz="0" w:space="0" w:color="auto"/>
        <w:left w:val="none" w:sz="0" w:space="0" w:color="auto"/>
        <w:bottom w:val="none" w:sz="0" w:space="0" w:color="auto"/>
        <w:right w:val="none" w:sz="0" w:space="0" w:color="auto"/>
      </w:divBdr>
    </w:div>
    <w:div w:id="1398043974">
      <w:bodyDiv w:val="1"/>
      <w:marLeft w:val="0"/>
      <w:marRight w:val="0"/>
      <w:marTop w:val="0"/>
      <w:marBottom w:val="0"/>
      <w:divBdr>
        <w:top w:val="none" w:sz="0" w:space="0" w:color="auto"/>
        <w:left w:val="none" w:sz="0" w:space="0" w:color="auto"/>
        <w:bottom w:val="none" w:sz="0" w:space="0" w:color="auto"/>
        <w:right w:val="none" w:sz="0" w:space="0" w:color="auto"/>
      </w:divBdr>
    </w:div>
    <w:div w:id="1431316164">
      <w:bodyDiv w:val="1"/>
      <w:marLeft w:val="0"/>
      <w:marRight w:val="0"/>
      <w:marTop w:val="0"/>
      <w:marBottom w:val="0"/>
      <w:divBdr>
        <w:top w:val="none" w:sz="0" w:space="0" w:color="auto"/>
        <w:left w:val="none" w:sz="0" w:space="0" w:color="auto"/>
        <w:bottom w:val="none" w:sz="0" w:space="0" w:color="auto"/>
        <w:right w:val="none" w:sz="0" w:space="0" w:color="auto"/>
      </w:divBdr>
    </w:div>
    <w:div w:id="1486238246">
      <w:bodyDiv w:val="1"/>
      <w:marLeft w:val="0"/>
      <w:marRight w:val="0"/>
      <w:marTop w:val="0"/>
      <w:marBottom w:val="0"/>
      <w:divBdr>
        <w:top w:val="none" w:sz="0" w:space="0" w:color="auto"/>
        <w:left w:val="none" w:sz="0" w:space="0" w:color="auto"/>
        <w:bottom w:val="none" w:sz="0" w:space="0" w:color="auto"/>
        <w:right w:val="none" w:sz="0" w:space="0" w:color="auto"/>
      </w:divBdr>
    </w:div>
    <w:div w:id="1521971871">
      <w:bodyDiv w:val="1"/>
      <w:marLeft w:val="0"/>
      <w:marRight w:val="0"/>
      <w:marTop w:val="0"/>
      <w:marBottom w:val="0"/>
      <w:divBdr>
        <w:top w:val="none" w:sz="0" w:space="0" w:color="auto"/>
        <w:left w:val="none" w:sz="0" w:space="0" w:color="auto"/>
        <w:bottom w:val="none" w:sz="0" w:space="0" w:color="auto"/>
        <w:right w:val="none" w:sz="0" w:space="0" w:color="auto"/>
      </w:divBdr>
    </w:div>
    <w:div w:id="1645696761">
      <w:bodyDiv w:val="1"/>
      <w:marLeft w:val="0"/>
      <w:marRight w:val="0"/>
      <w:marTop w:val="0"/>
      <w:marBottom w:val="0"/>
      <w:divBdr>
        <w:top w:val="none" w:sz="0" w:space="0" w:color="auto"/>
        <w:left w:val="none" w:sz="0" w:space="0" w:color="auto"/>
        <w:bottom w:val="none" w:sz="0" w:space="0" w:color="auto"/>
        <w:right w:val="none" w:sz="0" w:space="0" w:color="auto"/>
      </w:divBdr>
    </w:div>
    <w:div w:id="1677727862">
      <w:bodyDiv w:val="1"/>
      <w:marLeft w:val="0"/>
      <w:marRight w:val="0"/>
      <w:marTop w:val="0"/>
      <w:marBottom w:val="0"/>
      <w:divBdr>
        <w:top w:val="none" w:sz="0" w:space="0" w:color="auto"/>
        <w:left w:val="none" w:sz="0" w:space="0" w:color="auto"/>
        <w:bottom w:val="none" w:sz="0" w:space="0" w:color="auto"/>
        <w:right w:val="none" w:sz="0" w:space="0" w:color="auto"/>
      </w:divBdr>
    </w:div>
    <w:div w:id="1688217434">
      <w:bodyDiv w:val="1"/>
      <w:marLeft w:val="0"/>
      <w:marRight w:val="0"/>
      <w:marTop w:val="0"/>
      <w:marBottom w:val="0"/>
      <w:divBdr>
        <w:top w:val="none" w:sz="0" w:space="0" w:color="auto"/>
        <w:left w:val="none" w:sz="0" w:space="0" w:color="auto"/>
        <w:bottom w:val="none" w:sz="0" w:space="0" w:color="auto"/>
        <w:right w:val="none" w:sz="0" w:space="0" w:color="auto"/>
      </w:divBdr>
    </w:div>
    <w:div w:id="1763449821">
      <w:bodyDiv w:val="1"/>
      <w:marLeft w:val="0"/>
      <w:marRight w:val="0"/>
      <w:marTop w:val="0"/>
      <w:marBottom w:val="0"/>
      <w:divBdr>
        <w:top w:val="none" w:sz="0" w:space="0" w:color="auto"/>
        <w:left w:val="none" w:sz="0" w:space="0" w:color="auto"/>
        <w:bottom w:val="none" w:sz="0" w:space="0" w:color="auto"/>
        <w:right w:val="none" w:sz="0" w:space="0" w:color="auto"/>
      </w:divBdr>
    </w:div>
    <w:div w:id="1812818727">
      <w:bodyDiv w:val="1"/>
      <w:marLeft w:val="0"/>
      <w:marRight w:val="0"/>
      <w:marTop w:val="0"/>
      <w:marBottom w:val="0"/>
      <w:divBdr>
        <w:top w:val="none" w:sz="0" w:space="0" w:color="auto"/>
        <w:left w:val="none" w:sz="0" w:space="0" w:color="auto"/>
        <w:bottom w:val="none" w:sz="0" w:space="0" w:color="auto"/>
        <w:right w:val="none" w:sz="0" w:space="0" w:color="auto"/>
      </w:divBdr>
    </w:div>
    <w:div w:id="1835686518">
      <w:bodyDiv w:val="1"/>
      <w:marLeft w:val="0"/>
      <w:marRight w:val="0"/>
      <w:marTop w:val="0"/>
      <w:marBottom w:val="0"/>
      <w:divBdr>
        <w:top w:val="none" w:sz="0" w:space="0" w:color="auto"/>
        <w:left w:val="none" w:sz="0" w:space="0" w:color="auto"/>
        <w:bottom w:val="none" w:sz="0" w:space="0" w:color="auto"/>
        <w:right w:val="none" w:sz="0" w:space="0" w:color="auto"/>
      </w:divBdr>
    </w:div>
    <w:div w:id="1850219463">
      <w:bodyDiv w:val="1"/>
      <w:marLeft w:val="0"/>
      <w:marRight w:val="0"/>
      <w:marTop w:val="0"/>
      <w:marBottom w:val="0"/>
      <w:divBdr>
        <w:top w:val="none" w:sz="0" w:space="0" w:color="auto"/>
        <w:left w:val="none" w:sz="0" w:space="0" w:color="auto"/>
        <w:bottom w:val="none" w:sz="0" w:space="0" w:color="auto"/>
        <w:right w:val="none" w:sz="0" w:space="0" w:color="auto"/>
      </w:divBdr>
    </w:div>
    <w:div w:id="1969436263">
      <w:bodyDiv w:val="1"/>
      <w:marLeft w:val="0"/>
      <w:marRight w:val="0"/>
      <w:marTop w:val="0"/>
      <w:marBottom w:val="0"/>
      <w:divBdr>
        <w:top w:val="none" w:sz="0" w:space="0" w:color="auto"/>
        <w:left w:val="none" w:sz="0" w:space="0" w:color="auto"/>
        <w:bottom w:val="none" w:sz="0" w:space="0" w:color="auto"/>
        <w:right w:val="none" w:sz="0" w:space="0" w:color="auto"/>
      </w:divBdr>
    </w:div>
    <w:div w:id="1998800433">
      <w:bodyDiv w:val="1"/>
      <w:marLeft w:val="0"/>
      <w:marRight w:val="0"/>
      <w:marTop w:val="0"/>
      <w:marBottom w:val="0"/>
      <w:divBdr>
        <w:top w:val="none" w:sz="0" w:space="0" w:color="auto"/>
        <w:left w:val="none" w:sz="0" w:space="0" w:color="auto"/>
        <w:bottom w:val="none" w:sz="0" w:space="0" w:color="auto"/>
        <w:right w:val="none" w:sz="0" w:space="0" w:color="auto"/>
      </w:divBdr>
    </w:div>
    <w:div w:id="2017003118">
      <w:bodyDiv w:val="1"/>
      <w:marLeft w:val="0"/>
      <w:marRight w:val="0"/>
      <w:marTop w:val="0"/>
      <w:marBottom w:val="0"/>
      <w:divBdr>
        <w:top w:val="none" w:sz="0" w:space="0" w:color="auto"/>
        <w:left w:val="none" w:sz="0" w:space="0" w:color="auto"/>
        <w:bottom w:val="none" w:sz="0" w:space="0" w:color="auto"/>
        <w:right w:val="none" w:sz="0" w:space="0" w:color="auto"/>
      </w:divBdr>
    </w:div>
    <w:div w:id="2048988508">
      <w:bodyDiv w:val="1"/>
      <w:marLeft w:val="0"/>
      <w:marRight w:val="0"/>
      <w:marTop w:val="0"/>
      <w:marBottom w:val="0"/>
      <w:divBdr>
        <w:top w:val="none" w:sz="0" w:space="0" w:color="auto"/>
        <w:left w:val="none" w:sz="0" w:space="0" w:color="auto"/>
        <w:bottom w:val="none" w:sz="0" w:space="0" w:color="auto"/>
        <w:right w:val="none" w:sz="0" w:space="0" w:color="auto"/>
      </w:divBdr>
    </w:div>
    <w:div w:id="21408034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medium.com/@SoftwareDevelopmentCommunity/what-is-service-oriented-architecture-fa894d11a7ec" TargetMode="External"/><Relationship Id="rId18" Type="http://schemas.openxmlformats.org/officeDocument/2006/relationships/image" Target="media/image10.png"/><Relationship Id="rId26" Type="http://schemas.openxmlformats.org/officeDocument/2006/relationships/image" Target="media/image16.png"/><Relationship Id="rId39" Type="http://schemas.openxmlformats.org/officeDocument/2006/relationships/image" Target="media/image26.png"/><Relationship Id="rId21" Type="http://schemas.openxmlformats.org/officeDocument/2006/relationships/image" Target="media/image12.png"/><Relationship Id="rId34" Type="http://schemas.openxmlformats.org/officeDocument/2006/relationships/hyperlink" Target="https://docs.google.com/forms/d/e/1FAIpQLSeKF0EBclLyMAGh44RsBQrXMss4YAH3EggTObL_3P-OelUWzQ/viewform" TargetMode="External"/><Relationship Id="rId42"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1.png"/><Relationship Id="rId29" Type="http://schemas.openxmlformats.org/officeDocument/2006/relationships/image" Target="media/image19.png"/><Relationship Id="rId41"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github.com/kokart/2021_TFGUNIR_mono_to_micro/blob/main/aplicaciones_monoliticas/TFG_AlfredoSotoGomez_fotos_aplicaciones_monoliticas.docx" TargetMode="External"/><Relationship Id="rId32" Type="http://schemas.openxmlformats.org/officeDocument/2006/relationships/image" Target="media/image22.png"/><Relationship Id="rId37" Type="http://schemas.openxmlformats.org/officeDocument/2006/relationships/image" Target="media/image24.png"/><Relationship Id="rId40" Type="http://schemas.openxmlformats.org/officeDocument/2006/relationships/image" Target="media/image27.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4.png"/><Relationship Id="rId28" Type="http://schemas.openxmlformats.org/officeDocument/2006/relationships/image" Target="media/image18.png"/><Relationship Id="rId36" Type="http://schemas.openxmlformats.org/officeDocument/2006/relationships/image" Target="media/image23.png"/><Relationship Id="rId10" Type="http://schemas.openxmlformats.org/officeDocument/2006/relationships/image" Target="media/image3.png"/><Relationship Id="rId19" Type="http://schemas.openxmlformats.org/officeDocument/2006/relationships/hyperlink" Target="https://www2.agenciatributaria.gob.es/L/inwinvoc/es.aeat.dit.adu.adht.editran.NumRefEditran?mod=347" TargetMode="External"/><Relationship Id="rId31" Type="http://schemas.openxmlformats.org/officeDocument/2006/relationships/image" Target="media/image21.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3.png"/><Relationship Id="rId27" Type="http://schemas.openxmlformats.org/officeDocument/2006/relationships/image" Target="media/image17.jpeg"/><Relationship Id="rId30" Type="http://schemas.openxmlformats.org/officeDocument/2006/relationships/image" Target="media/image20.png"/><Relationship Id="rId35" Type="http://schemas.openxmlformats.org/officeDocument/2006/relationships/hyperlink" Target="https://docs.google.com/forms/d/e/1FAIpQLSeKF0EBclLyMAGh44RsBQrXMss4YAH3EggTObL_3P-OelUWzQ/viewform" TargetMode="External"/><Relationship Id="rId43"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image" Target="media/image15.png"/><Relationship Id="rId33" Type="http://schemas.openxmlformats.org/officeDocument/2006/relationships/hyperlink" Target="https://github.com/kokart/2021_TFGUNIR_mono_to_micro/blob/main/aplicaciones_microservicios/Uso_servicio_gestionUsuarios.mkv" TargetMode="External"/><Relationship Id="rId38" Type="http://schemas.openxmlformats.org/officeDocument/2006/relationships/image" Target="media/image25.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A7EDB2-6C17-4F27-9449-802C035F15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6</TotalTime>
  <Pages>50</Pages>
  <Words>12584</Words>
  <Characters>69214</Characters>
  <Application>Microsoft Office Word</Application>
  <DocSecurity>0</DocSecurity>
  <Lines>576</Lines>
  <Paragraphs>163</Paragraphs>
  <ScaleCrop>false</ScaleCrop>
  <HeadingPairs>
    <vt:vector size="2" baseType="variant">
      <vt:variant>
        <vt:lpstr>Título</vt:lpstr>
      </vt:variant>
      <vt:variant>
        <vt:i4>1</vt:i4>
      </vt:variant>
    </vt:vector>
  </HeadingPairs>
  <TitlesOfParts>
    <vt:vector size="1" baseType="lpstr">
      <vt:lpstr/>
    </vt:vector>
  </TitlesOfParts>
  <Company>Universidad Internacional de La Rioja                                                   Facultad de Educación</Company>
  <LinksUpToDate>false</LinksUpToDate>
  <CharactersWithSpaces>81635</CharactersWithSpaces>
  <SharedDoc>false</SharedDoc>
  <HLinks>
    <vt:vector size="36" baseType="variant">
      <vt:variant>
        <vt:i4>1441842</vt:i4>
      </vt:variant>
      <vt:variant>
        <vt:i4>38</vt:i4>
      </vt:variant>
      <vt:variant>
        <vt:i4>0</vt:i4>
      </vt:variant>
      <vt:variant>
        <vt:i4>5</vt:i4>
      </vt:variant>
      <vt:variant>
        <vt:lpwstr/>
      </vt:variant>
      <vt:variant>
        <vt:lpwstr>_Toc437523349</vt:lpwstr>
      </vt:variant>
      <vt:variant>
        <vt:i4>1441842</vt:i4>
      </vt:variant>
      <vt:variant>
        <vt:i4>29</vt:i4>
      </vt:variant>
      <vt:variant>
        <vt:i4>0</vt:i4>
      </vt:variant>
      <vt:variant>
        <vt:i4>5</vt:i4>
      </vt:variant>
      <vt:variant>
        <vt:lpwstr/>
      </vt:variant>
      <vt:variant>
        <vt:lpwstr>_Toc437523343</vt:lpwstr>
      </vt:variant>
      <vt:variant>
        <vt:i4>1310770</vt:i4>
      </vt:variant>
      <vt:variant>
        <vt:i4>20</vt:i4>
      </vt:variant>
      <vt:variant>
        <vt:i4>0</vt:i4>
      </vt:variant>
      <vt:variant>
        <vt:i4>5</vt:i4>
      </vt:variant>
      <vt:variant>
        <vt:lpwstr/>
      </vt:variant>
      <vt:variant>
        <vt:lpwstr>_Toc437523362</vt:lpwstr>
      </vt:variant>
      <vt:variant>
        <vt:i4>1310770</vt:i4>
      </vt:variant>
      <vt:variant>
        <vt:i4>14</vt:i4>
      </vt:variant>
      <vt:variant>
        <vt:i4>0</vt:i4>
      </vt:variant>
      <vt:variant>
        <vt:i4>5</vt:i4>
      </vt:variant>
      <vt:variant>
        <vt:lpwstr/>
      </vt:variant>
      <vt:variant>
        <vt:lpwstr>_Toc437523361</vt:lpwstr>
      </vt:variant>
      <vt:variant>
        <vt:i4>1310770</vt:i4>
      </vt:variant>
      <vt:variant>
        <vt:i4>8</vt:i4>
      </vt:variant>
      <vt:variant>
        <vt:i4>0</vt:i4>
      </vt:variant>
      <vt:variant>
        <vt:i4>5</vt:i4>
      </vt:variant>
      <vt:variant>
        <vt:lpwstr/>
      </vt:variant>
      <vt:variant>
        <vt:lpwstr>_Toc437523360</vt:lpwstr>
      </vt:variant>
      <vt:variant>
        <vt:i4>1507378</vt:i4>
      </vt:variant>
      <vt:variant>
        <vt:i4>2</vt:i4>
      </vt:variant>
      <vt:variant>
        <vt:i4>0</vt:i4>
      </vt:variant>
      <vt:variant>
        <vt:i4>5</vt:i4>
      </vt:variant>
      <vt:variant>
        <vt:lpwstr/>
      </vt:variant>
      <vt:variant>
        <vt:lpwstr>_Toc4375233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nchi de Miguel</dc:creator>
  <cp:keywords/>
  <cp:lastModifiedBy>Alfredo Soto Gomez</cp:lastModifiedBy>
  <cp:revision>147</cp:revision>
  <cp:lastPrinted>2019-08-05T13:11:00Z</cp:lastPrinted>
  <dcterms:created xsi:type="dcterms:W3CDTF">2019-11-18T12:41:00Z</dcterms:created>
  <dcterms:modified xsi:type="dcterms:W3CDTF">2021-05-17T1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548bc62-19ac-3e0c-b3e1-e4be8c5c4b03</vt:lpwstr>
  </property>
  <property fmtid="{D5CDD505-2E9C-101B-9397-08002B2CF9AE}" pid="24" name="Mendeley Citation Style_1">
    <vt:lpwstr>http://www.zotero.org/styles/apa</vt:lpwstr>
  </property>
</Properties>
</file>